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B25E8A" w14:textId="62526D65" w:rsidR="0066217A" w:rsidRPr="001C075E" w:rsidRDefault="0066217A" w:rsidP="0066217A">
      <w:pPr>
        <w:rPr>
          <w:rFonts w:ascii="Arial" w:eastAsia="Calibri" w:hAnsi="Arial" w:cs="Arial"/>
          <w:b/>
          <w:sz w:val="36"/>
          <w:szCs w:val="36"/>
          <w:u w:val="single"/>
        </w:rPr>
      </w:pPr>
      <w:bookmarkStart w:id="0" w:name="_GoBack"/>
      <w:bookmarkEnd w:id="0"/>
      <w:r w:rsidRPr="001C075E">
        <w:rPr>
          <w:rFonts w:ascii="Arial" w:eastAsia="Calibri" w:hAnsi="Arial" w:cs="Arial"/>
          <w:b/>
          <w:sz w:val="48"/>
          <w:szCs w:val="48"/>
          <w:u w:val="single"/>
        </w:rPr>
        <w:t>Supplementary Information</w:t>
      </w:r>
    </w:p>
    <w:p w14:paraId="342E75B7" w14:textId="6496C1C2" w:rsidR="007E6D53" w:rsidRPr="001C075E" w:rsidRDefault="007E6D53" w:rsidP="007E6D53">
      <w:pPr>
        <w:rPr>
          <w:rFonts w:ascii="Arial" w:hAnsi="Arial" w:cs="Arial"/>
        </w:rPr>
      </w:pPr>
      <w:r w:rsidRPr="001C075E">
        <w:rPr>
          <w:rFonts w:ascii="Arial" w:hAnsi="Arial" w:cs="Arial"/>
          <w:b/>
        </w:rPr>
        <w:t xml:space="preserve">Figure S1: </w:t>
      </w:r>
      <w:r w:rsidR="00735813" w:rsidRPr="001C075E">
        <w:rPr>
          <w:rFonts w:ascii="Arial" w:hAnsi="Arial" w:cs="Arial"/>
          <w:b/>
        </w:rPr>
        <w:t xml:space="preserve">Simplified </w:t>
      </w:r>
      <w:r w:rsidR="00624063" w:rsidRPr="001C075E">
        <w:rPr>
          <w:rFonts w:ascii="Arial" w:hAnsi="Arial" w:cs="Arial"/>
          <w:b/>
        </w:rPr>
        <w:t>Stress</w:t>
      </w:r>
      <w:r w:rsidR="00735813" w:rsidRPr="001C075E">
        <w:rPr>
          <w:rFonts w:ascii="Arial" w:hAnsi="Arial" w:cs="Arial"/>
          <w:b/>
        </w:rPr>
        <w:t xml:space="preserve"> Scale</w:t>
      </w:r>
      <w:r w:rsidR="00735813" w:rsidRPr="001C075E">
        <w:rPr>
          <w:rFonts w:ascii="Arial" w:hAnsi="Arial" w:cs="Arial"/>
        </w:rPr>
        <w:t xml:space="preserve"> (VAS 0-100)</w:t>
      </w:r>
    </w:p>
    <w:p w14:paraId="7566BEC7" w14:textId="68DE8009" w:rsidR="007E6D53" w:rsidRPr="001C075E" w:rsidRDefault="007E6D53" w:rsidP="007E6D53">
      <w:pPr>
        <w:rPr>
          <w:rFonts w:ascii="Arial" w:hAnsi="Arial" w:cs="Arial"/>
          <w:b/>
        </w:rPr>
      </w:pPr>
    </w:p>
    <w:p w14:paraId="19CCBF40" w14:textId="7520781A" w:rsidR="003D3752" w:rsidRPr="001C075E" w:rsidRDefault="002F5037" w:rsidP="006A7603">
      <w:pPr>
        <w:rPr>
          <w:rFonts w:ascii="Arial" w:hAnsi="Arial" w:cs="Arial"/>
        </w:rPr>
      </w:pPr>
      <w:r w:rsidRPr="001C075E">
        <w:rPr>
          <w:rFonts w:ascii="Arial" w:hAnsi="Arial" w:cs="Arial"/>
          <w:noProof/>
        </w:rPr>
        <w:drawing>
          <wp:inline distT="0" distB="0" distL="0" distR="0" wp14:anchorId="798501A4" wp14:editId="5C84FE66">
            <wp:extent cx="5943600" cy="5579126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5791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6A7603" w:rsidRPr="001C075E">
        <w:rPr>
          <w:rFonts w:ascii="Arial" w:hAnsi="Arial" w:cs="Arial"/>
        </w:rPr>
        <w:br w:type="page"/>
      </w:r>
    </w:p>
    <w:p w14:paraId="0FB9B1DC" w14:textId="77777777" w:rsidR="0030383C" w:rsidRPr="001C075E" w:rsidRDefault="0030383C" w:rsidP="006A7603">
      <w:pPr>
        <w:rPr>
          <w:rFonts w:ascii="Arial" w:eastAsia="Calibri" w:hAnsi="Arial" w:cs="Arial"/>
          <w:b/>
          <w:sz w:val="20"/>
          <w:szCs w:val="20"/>
        </w:rPr>
      </w:pPr>
    </w:p>
    <w:p w14:paraId="5A878305" w14:textId="1EBFB6BD" w:rsidR="005F1061" w:rsidRPr="001C075E" w:rsidRDefault="003D3752">
      <w:pPr>
        <w:rPr>
          <w:rFonts w:ascii="Helvetica" w:hAnsi="Helvetica" w:cs="Helvetica"/>
          <w:color w:val="333333"/>
          <w:sz w:val="20"/>
          <w:szCs w:val="20"/>
          <w:shd w:val="clear" w:color="auto" w:fill="FFFFFF"/>
        </w:rPr>
      </w:pPr>
      <w:r w:rsidRPr="001C075E">
        <w:rPr>
          <w:rFonts w:ascii="Arial" w:eastAsia="Calibri" w:hAnsi="Arial" w:cs="Arial"/>
          <w:b/>
          <w:sz w:val="20"/>
          <w:szCs w:val="20"/>
        </w:rPr>
        <w:t xml:space="preserve">Figure S2: </w:t>
      </w:r>
      <w:hyperlink r:id="rId9" w:tgtFrame="_blank" w:history="1">
        <w:r w:rsidR="00C862F3" w:rsidRPr="001C075E">
          <w:rPr>
            <w:rStyle w:val="Hyperlink"/>
            <w:rFonts w:ascii="Helvetica" w:hAnsi="Helvetica" w:cs="Helvetica"/>
            <w:color w:val="0077CC"/>
            <w:sz w:val="20"/>
            <w:szCs w:val="20"/>
            <w:shd w:val="clear" w:color="auto" w:fill="FFFFFF"/>
          </w:rPr>
          <w:t>STRING Interaction Network</w:t>
        </w:r>
      </w:hyperlink>
      <w:r w:rsidR="00C862F3" w:rsidRPr="001C075E">
        <w:rPr>
          <w:rFonts w:ascii="Helvetica" w:hAnsi="Helvetica" w:cs="Helvetica"/>
          <w:color w:val="333333"/>
          <w:sz w:val="20"/>
          <w:szCs w:val="20"/>
          <w:shd w:val="clear" w:color="auto" w:fill="FFFFFF"/>
        </w:rPr>
        <w:t xml:space="preserve"> for </w:t>
      </w:r>
      <w:r w:rsidR="001C2BB8" w:rsidRPr="001C075E">
        <w:rPr>
          <w:rFonts w:ascii="Helvetica" w:hAnsi="Helvetica" w:cs="Helvetica"/>
          <w:color w:val="333333"/>
          <w:sz w:val="20"/>
          <w:szCs w:val="20"/>
          <w:shd w:val="clear" w:color="auto" w:fill="FFFFFF"/>
        </w:rPr>
        <w:t>nominally validated biomarkers for s</w:t>
      </w:r>
      <w:r w:rsidR="005F1061" w:rsidRPr="001C075E">
        <w:rPr>
          <w:rFonts w:ascii="Helvetica" w:hAnsi="Helvetica" w:cs="Helvetica"/>
          <w:color w:val="333333"/>
          <w:sz w:val="20"/>
          <w:szCs w:val="20"/>
          <w:shd w:val="clear" w:color="auto" w:fill="FFFFFF"/>
        </w:rPr>
        <w:t>tress</w:t>
      </w:r>
      <w:r w:rsidR="005F1061" w:rsidRPr="001C075E">
        <w:rPr>
          <w:rFonts w:ascii="Arial" w:eastAsia="Calibri" w:hAnsi="Arial" w:cs="Arial"/>
          <w:sz w:val="20"/>
          <w:szCs w:val="20"/>
        </w:rPr>
        <w:t xml:space="preserve"> </w:t>
      </w:r>
      <w:r w:rsidR="001C2BB8" w:rsidRPr="001C075E">
        <w:rPr>
          <w:rFonts w:ascii="Arial" w:eastAsia="Calibri" w:hAnsi="Arial" w:cs="Arial"/>
          <w:sz w:val="20"/>
          <w:szCs w:val="20"/>
        </w:rPr>
        <w:t>(n=220</w:t>
      </w:r>
      <w:r w:rsidR="005F0985" w:rsidRPr="001C075E">
        <w:rPr>
          <w:rFonts w:ascii="Arial" w:eastAsia="Calibri" w:hAnsi="Arial" w:cs="Arial"/>
          <w:sz w:val="20"/>
          <w:szCs w:val="20"/>
        </w:rPr>
        <w:t xml:space="preserve"> </w:t>
      </w:r>
      <w:r w:rsidR="00C57578" w:rsidRPr="001C075E">
        <w:rPr>
          <w:rFonts w:ascii="Arial" w:eastAsia="Calibri" w:hAnsi="Arial" w:cs="Arial"/>
          <w:sz w:val="20"/>
          <w:szCs w:val="20"/>
        </w:rPr>
        <w:t>gene</w:t>
      </w:r>
      <w:r w:rsidR="005F0985" w:rsidRPr="001C075E">
        <w:rPr>
          <w:rFonts w:ascii="Arial" w:eastAsia="Calibri" w:hAnsi="Arial" w:cs="Arial"/>
          <w:sz w:val="20"/>
          <w:szCs w:val="20"/>
        </w:rPr>
        <w:t xml:space="preserve">s, </w:t>
      </w:r>
      <w:r w:rsidR="00C57578" w:rsidRPr="001C075E">
        <w:rPr>
          <w:rFonts w:ascii="Arial" w:eastAsia="Calibri" w:hAnsi="Arial" w:cs="Arial"/>
          <w:sz w:val="20"/>
          <w:szCs w:val="20"/>
        </w:rPr>
        <w:t xml:space="preserve"> 232 probesets</w:t>
      </w:r>
      <w:r w:rsidR="001C2BB8" w:rsidRPr="001C075E">
        <w:rPr>
          <w:rFonts w:ascii="Arial" w:eastAsia="Calibri" w:hAnsi="Arial" w:cs="Arial"/>
          <w:sz w:val="20"/>
          <w:szCs w:val="20"/>
        </w:rPr>
        <w:t>)</w:t>
      </w:r>
      <w:r w:rsidR="005F0985" w:rsidRPr="001C075E">
        <w:rPr>
          <w:rFonts w:ascii="Arial" w:eastAsia="Calibri" w:hAnsi="Arial" w:cs="Arial"/>
          <w:sz w:val="20"/>
          <w:szCs w:val="20"/>
        </w:rPr>
        <w:t xml:space="preserve"> </w:t>
      </w:r>
    </w:p>
    <w:p w14:paraId="4156DFA4" w14:textId="51724FFB" w:rsidR="00900BE6" w:rsidRPr="004F7113" w:rsidRDefault="005F1061">
      <w:pPr>
        <w:rPr>
          <w:rFonts w:ascii="Arial" w:eastAsia="Calibri" w:hAnsi="Arial" w:cs="Arial"/>
          <w:b/>
          <w:sz w:val="20"/>
          <w:szCs w:val="20"/>
        </w:rPr>
      </w:pPr>
      <w:r w:rsidRPr="001C075E">
        <w:rPr>
          <w:rFonts w:ascii="Arial" w:eastAsia="Calibri" w:hAnsi="Arial" w:cs="Arial"/>
          <w:b/>
          <w:sz w:val="20"/>
          <w:szCs w:val="20"/>
        </w:rPr>
        <w:t xml:space="preserve"> </w:t>
      </w:r>
      <w:r w:rsidR="005F0985" w:rsidRPr="001C075E">
        <w:rPr>
          <w:rFonts w:ascii="Arial" w:eastAsia="Calibri" w:hAnsi="Arial" w:cs="Arial"/>
          <w:b/>
          <w:noProof/>
          <w:sz w:val="20"/>
          <w:szCs w:val="20"/>
        </w:rPr>
        <w:drawing>
          <wp:inline distT="0" distB="0" distL="0" distR="0" wp14:anchorId="24ADABB7" wp14:editId="2B6A131B">
            <wp:extent cx="6400800" cy="61722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61722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00BE6" w:rsidRPr="001C075E">
        <w:rPr>
          <w:rFonts w:ascii="Arial" w:eastAsia="Calibri" w:hAnsi="Arial" w:cs="Arial"/>
          <w:b/>
          <w:sz w:val="24"/>
          <w:szCs w:val="24"/>
        </w:rPr>
        <w:br w:type="page"/>
      </w:r>
    </w:p>
    <w:p w14:paraId="44D23FD0" w14:textId="779A5790" w:rsidR="00624063" w:rsidRPr="001C075E" w:rsidRDefault="0058414E" w:rsidP="0058414E">
      <w:pPr>
        <w:spacing w:after="0" w:line="240" w:lineRule="auto"/>
        <w:rPr>
          <w:rFonts w:ascii="Arial" w:eastAsia="Calibri" w:hAnsi="Arial" w:cs="Arial"/>
        </w:rPr>
      </w:pPr>
      <w:r w:rsidRPr="001C075E">
        <w:rPr>
          <w:rFonts w:ascii="Arial" w:eastAsia="Calibri" w:hAnsi="Arial" w:cs="Arial"/>
          <w:b/>
          <w:sz w:val="24"/>
          <w:szCs w:val="24"/>
        </w:rPr>
        <w:lastRenderedPageBreak/>
        <w:t xml:space="preserve">Table 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S2. </w:t>
      </w:r>
      <w:r w:rsidR="001F6D24" w:rsidRPr="009460FB">
        <w:rPr>
          <w:rFonts w:ascii="Arial" w:eastAsia="Calibri" w:hAnsi="Arial" w:cs="Arial"/>
          <w:b/>
          <w:sz w:val="24"/>
          <w:szCs w:val="24"/>
          <w:u w:val="single"/>
        </w:rPr>
        <w:t>Evidence for involvement in Stress</w:t>
      </w:r>
      <w:r w:rsidR="001F6D24" w:rsidRPr="001C075E">
        <w:rPr>
          <w:rFonts w:ascii="Arial" w:eastAsia="Calibri" w:hAnsi="Arial" w:cs="Arial"/>
          <w:b/>
          <w:sz w:val="24"/>
          <w:szCs w:val="24"/>
        </w:rPr>
        <w:t xml:space="preserve"> </w:t>
      </w:r>
      <w:r w:rsidR="001F6D24">
        <w:rPr>
          <w:rFonts w:ascii="Arial" w:eastAsia="Calibri" w:hAnsi="Arial" w:cs="Arial"/>
          <w:b/>
          <w:sz w:val="24"/>
          <w:szCs w:val="24"/>
        </w:rPr>
        <w:t xml:space="preserve">for 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Top </w:t>
      </w:r>
      <w:r w:rsidR="00D66529">
        <w:rPr>
          <w:rFonts w:ascii="Arial" w:eastAsia="Calibri" w:hAnsi="Arial" w:cs="Arial"/>
          <w:b/>
          <w:sz w:val="24"/>
          <w:szCs w:val="24"/>
        </w:rPr>
        <w:t>P</w:t>
      </w:r>
      <w:r w:rsidR="009460FB">
        <w:rPr>
          <w:rFonts w:ascii="Arial" w:eastAsia="Calibri" w:hAnsi="Arial" w:cs="Arial"/>
          <w:b/>
          <w:sz w:val="24"/>
          <w:szCs w:val="24"/>
        </w:rPr>
        <w:t xml:space="preserve">redictive </w:t>
      </w:r>
      <w:r w:rsidR="00DB1925" w:rsidRPr="001C075E">
        <w:rPr>
          <w:rFonts w:ascii="Arial" w:eastAsia="Calibri" w:hAnsi="Arial" w:cs="Arial"/>
          <w:b/>
          <w:sz w:val="24"/>
          <w:szCs w:val="24"/>
        </w:rPr>
        <w:t>Biomarkers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 for </w:t>
      </w:r>
      <w:r w:rsidR="00624063" w:rsidRPr="001C075E">
        <w:rPr>
          <w:rFonts w:ascii="Arial" w:eastAsia="Calibri" w:hAnsi="Arial" w:cs="Arial"/>
          <w:b/>
          <w:sz w:val="24"/>
          <w:szCs w:val="24"/>
        </w:rPr>
        <w:t>Stress</w:t>
      </w:r>
      <w:r w:rsidR="009460FB">
        <w:rPr>
          <w:rFonts w:ascii="Arial" w:eastAsia="Calibri" w:hAnsi="Arial" w:cs="Arial"/>
          <w:b/>
          <w:sz w:val="24"/>
          <w:szCs w:val="24"/>
        </w:rPr>
        <w:t xml:space="preserve"> (from Figure 2)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 (n=</w:t>
      </w:r>
      <w:r w:rsidR="003B2DE7" w:rsidRPr="001C075E">
        <w:rPr>
          <w:rFonts w:ascii="Arial" w:eastAsia="Calibri" w:hAnsi="Arial" w:cs="Arial"/>
          <w:b/>
          <w:sz w:val="24"/>
          <w:szCs w:val="24"/>
        </w:rPr>
        <w:t>41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 genes, </w:t>
      </w:r>
      <w:r w:rsidR="003B2DE7" w:rsidRPr="001C075E">
        <w:rPr>
          <w:rFonts w:ascii="Arial" w:eastAsia="Calibri" w:hAnsi="Arial" w:cs="Arial"/>
          <w:b/>
          <w:sz w:val="24"/>
          <w:szCs w:val="24"/>
        </w:rPr>
        <w:t>42</w:t>
      </w:r>
      <w:r w:rsidR="00CB33D3" w:rsidRPr="001C075E">
        <w:rPr>
          <w:rFonts w:ascii="Arial" w:eastAsia="Calibri" w:hAnsi="Arial" w:cs="Arial"/>
          <w:b/>
          <w:sz w:val="24"/>
          <w:szCs w:val="24"/>
        </w:rPr>
        <w:t xml:space="preserve"> probesets</w:t>
      </w:r>
      <w:r w:rsidR="009460FB">
        <w:rPr>
          <w:rFonts w:ascii="Arial" w:eastAsia="Calibri" w:hAnsi="Arial" w:cs="Arial"/>
          <w:b/>
          <w:sz w:val="24"/>
          <w:szCs w:val="24"/>
        </w:rPr>
        <w:t>)</w:t>
      </w:r>
      <w:r w:rsidRPr="001C075E">
        <w:rPr>
          <w:rFonts w:ascii="Arial" w:eastAsia="Calibri" w:hAnsi="Arial" w:cs="Arial"/>
          <w:b/>
          <w:sz w:val="24"/>
          <w:szCs w:val="24"/>
        </w:rPr>
        <w:t xml:space="preserve">. </w:t>
      </w:r>
      <w:r w:rsidRPr="001C075E">
        <w:rPr>
          <w:rFonts w:ascii="Arial" w:eastAsia="Calibri" w:hAnsi="Arial" w:cs="Arial"/>
        </w:rPr>
        <w:t xml:space="preserve">Red- increased in expression (I) in </w:t>
      </w:r>
      <w:r w:rsidR="00624063" w:rsidRPr="001C075E">
        <w:rPr>
          <w:rFonts w:ascii="Arial" w:eastAsia="Calibri" w:hAnsi="Arial" w:cs="Arial"/>
        </w:rPr>
        <w:t>Stress</w:t>
      </w:r>
      <w:r w:rsidRPr="001C075E">
        <w:rPr>
          <w:rFonts w:ascii="Arial" w:eastAsia="Calibri" w:hAnsi="Arial" w:cs="Arial"/>
        </w:rPr>
        <w:t xml:space="preserve">, Blue- decreased in expression (D). DE- differential expression, AP-Absent/Present.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48"/>
        <w:gridCol w:w="991"/>
        <w:gridCol w:w="901"/>
        <w:gridCol w:w="901"/>
        <w:gridCol w:w="718"/>
        <w:gridCol w:w="845"/>
        <w:gridCol w:w="587"/>
        <w:gridCol w:w="984"/>
        <w:gridCol w:w="630"/>
        <w:gridCol w:w="548"/>
        <w:gridCol w:w="797"/>
      </w:tblGrid>
      <w:tr w:rsidR="00BB33EC" w:rsidRPr="001C075E" w14:paraId="7BBB5B87" w14:textId="77777777" w:rsidTr="00C57578">
        <w:trPr>
          <w:trHeight w:val="1092"/>
        </w:trPr>
        <w:tc>
          <w:tcPr>
            <w:tcW w:w="774" w:type="pct"/>
            <w:shd w:val="clear" w:color="auto" w:fill="auto"/>
            <w:vAlign w:val="center"/>
            <w:hideMark/>
          </w:tcPr>
          <w:p w14:paraId="52DEDCC7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Gene Symbol/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br/>
              <w:t>Gene Name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AC8AC23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robeset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F809F7F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Discovery 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Change) Method/Scor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6pts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4738A60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human genetic evidence for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2pts.</w:t>
            </w: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6F906A66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human Brain expression evidenc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for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 pts</w:t>
            </w: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24ECFFB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human peripheral evidence for Stress</w:t>
            </w: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48D8CA6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Non-human genetic evidence for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1pt.</w:t>
            </w: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559AC8B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Non-human Brain expression evidenc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for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2pts.</w:t>
            </w: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0C3D5499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rior Non-human peripheral evidence for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1pt</w:t>
            </w:r>
          </w:p>
        </w:tc>
        <w:tc>
          <w:tcPr>
            <w:tcW w:w="293" w:type="pct"/>
            <w:vAlign w:val="center"/>
          </w:tcPr>
          <w:p w14:paraId="27E32E0D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rioritization Total CFG Score For Stress</w:t>
            </w:r>
          </w:p>
        </w:tc>
        <w:tc>
          <w:tcPr>
            <w:tcW w:w="426" w:type="pct"/>
            <w:vAlign w:val="center"/>
          </w:tcPr>
          <w:p w14:paraId="516A729A" w14:textId="77777777" w:rsidR="00BB33EC" w:rsidRPr="001C075E" w:rsidRDefault="00BB33EC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Validation Anova p-value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br/>
              <w:t>6 pts</w:t>
            </w:r>
          </w:p>
        </w:tc>
      </w:tr>
      <w:tr w:rsidR="00280D6D" w:rsidRPr="001C075E" w14:paraId="5A54E273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088711FD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TL</w:t>
            </w:r>
          </w:p>
          <w:p w14:paraId="40C9D6AD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 w:themeColor="text1"/>
                <w:sz w:val="16"/>
                <w:szCs w:val="16"/>
              </w:rPr>
              <w:t>Telomere Lenght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1A3D746E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42A861AC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50B7E8C9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Epigenetic PTSD and Traumatic stress</w:t>
            </w:r>
          </w:p>
          <w:p w14:paraId="3A6A570A" w14:textId="382ACD42" w:rsidR="00280D6D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1" w:tooltip="Boks, 2015 #18866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Cb2tzPC9BdXRob3I+PFllYXI+MjAxNTwvWWVhcj48UmVj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Cb2tzPC9BdXRob3I+PFllYXI+MjAxNTwvWWVhcj48UmVj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1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</w:tcPr>
          <w:p w14:paraId="1C99E351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56B2553E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Trauma and PTSD Leukocytes</w:t>
            </w:r>
          </w:p>
          <w:p w14:paraId="127D1BEB" w14:textId="2CC55D36" w:rsidR="00280D6D" w:rsidRPr="001C075E" w:rsidRDefault="00175BC8" w:rsidP="00280D6D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  <w:hyperlink w:anchor="_ENREF_2" w:tooltip="Kim, 2017 #18864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LaW08L0F1dGhvcj48WWVhcj4yMDE3PC9ZZWFyPjxSZWNO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LaW08L0F1dGhvcj48WWVhcj4yMDE3PC9ZZWFyPjxSZWNO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2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  <w:p w14:paraId="64A4CB87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</w:p>
          <w:p w14:paraId="2120ECFC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  <w:r w:rsidRPr="001C075E"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  <w:t xml:space="preserve">(D) </w:t>
            </w:r>
            <w:r w:rsidRPr="001C075E">
              <w:rPr>
                <w:rFonts w:ascii="Arial" w:hAnsi="Arial" w:cs="Arial"/>
                <w:b/>
                <w:color w:val="000000" w:themeColor="text1"/>
                <w:sz w:val="17"/>
                <w:szCs w:val="17"/>
                <w:shd w:val="clear" w:color="auto" w:fill="FFFFFF"/>
              </w:rPr>
              <w:t>Veteran’s Early Trauma, Stress</w:t>
            </w:r>
            <w:r w:rsidRPr="001C075E">
              <w:rPr>
                <w:rFonts w:ascii="Arial" w:hAnsi="Arial" w:cs="Arial"/>
                <w:color w:val="000000" w:themeColor="text1"/>
                <w:sz w:val="17"/>
                <w:szCs w:val="17"/>
                <w:shd w:val="clear" w:color="auto" w:fill="FFFFFF"/>
              </w:rPr>
              <w:t xml:space="preserve"> severity granulocytes</w:t>
            </w:r>
          </w:p>
          <w:p w14:paraId="07304B74" w14:textId="41E8F0E2" w:rsidR="00280D6D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3" w:tooltip="Bersani, 2016 #39220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CZXJzYW5pPC9BdXRob3I+PFllYXI+MjAxNjwvWWVhcj48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CZXJzYW5pPC9BdXRob3I+PFllYXI+MjAxNjwvWWVhcj48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3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</w:tcPr>
          <w:p w14:paraId="62CB54B1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2D7CE2F1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</w:p>
          <w:p w14:paraId="2B1B0CD2" w14:textId="3AED97D8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color w:val="575757"/>
                <w:sz w:val="16"/>
                <w:szCs w:val="16"/>
                <w:shd w:val="clear" w:color="auto" w:fill="FFFFFF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mPFC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maternal Stress</w:t>
            </w:r>
            <w:r w:rsidRPr="001C075E">
              <w:rPr>
                <w:rFonts w:ascii="MS Reference Sans Serif" w:hAnsi="MS Reference Sans Serif" w:cs="Arial"/>
                <w:color w:val="575757"/>
                <w:sz w:val="16"/>
                <w:szCs w:val="16"/>
                <w:shd w:val="clear" w:color="auto" w:fill="FFFFFF"/>
              </w:rPr>
              <w:t xml:space="preserve"> </w:t>
            </w:r>
            <w:hyperlink w:anchor="_ENREF_4" w:tooltip="Blaze, 2017 #18861" w:history="1"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fldChar w:fldCharType="begin">
                  <w:fldData xml:space="preserve">PEVuZE5vdGU+PENpdGU+PEF1dGhvcj5CbGF6ZTwvQXV0aG9yPjxZZWFyPjIwMTc8L1llYXI+PFJl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fldChar w:fldCharType="begin">
                  <w:fldData xml:space="preserve">PEVuZE5vdGU+PENpdGU+PEF1dGhvcj5CbGF6ZTwvQXV0aG9yPjxZZWFyPjIwMTc8L1llYXI+PFJl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MS Reference Sans Serif" w:hAnsi="MS Reference Sans Serif" w:cs="Arial"/>
                  <w:noProof/>
                  <w:color w:val="575757"/>
                  <w:sz w:val="16"/>
                  <w:szCs w:val="16"/>
                  <w:shd w:val="clear" w:color="auto" w:fill="FFFFFF"/>
                  <w:vertAlign w:val="superscript"/>
                </w:rPr>
                <w:t>4</w:t>
              </w:r>
              <w:r w:rsidR="001C075E" w:rsidRPr="001C075E">
                <w:rPr>
                  <w:rFonts w:ascii="MS Reference Sans Serif" w:hAnsi="MS Reference Sans Serif" w:cs="Arial"/>
                  <w:color w:val="575757"/>
                  <w:sz w:val="16"/>
                  <w:szCs w:val="16"/>
                  <w:shd w:val="clear" w:color="auto" w:fill="FFFFFF"/>
                </w:rPr>
                <w:fldChar w:fldCharType="end"/>
              </w:r>
            </w:hyperlink>
          </w:p>
          <w:p w14:paraId="47C7A2E4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color w:val="575757"/>
                <w:sz w:val="16"/>
                <w:szCs w:val="16"/>
                <w:shd w:val="clear" w:color="auto" w:fill="FFFFFF"/>
              </w:rPr>
            </w:pPr>
          </w:p>
          <w:p w14:paraId="50C0CD0F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sz w:val="16"/>
                <w:szCs w:val="16"/>
                <w:shd w:val="clear" w:color="auto" w:fill="FFFFFF"/>
              </w:rPr>
            </w:pPr>
            <w:r w:rsidRPr="001C075E">
              <w:rPr>
                <w:rFonts w:ascii="MS Reference Sans Serif" w:hAnsi="MS Reference Sans Serif" w:cs="Arial"/>
                <w:sz w:val="16"/>
                <w:szCs w:val="16"/>
                <w:shd w:val="clear" w:color="auto" w:fill="FFFFFF"/>
              </w:rPr>
              <w:t>(D)</w:t>
            </w:r>
          </w:p>
          <w:p w14:paraId="0F879630" w14:textId="3A39E72D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sz w:val="16"/>
                <w:szCs w:val="16"/>
                <w:shd w:val="clear" w:color="auto" w:fill="FFFFFF"/>
              </w:rPr>
            </w:pPr>
            <w:r w:rsidRPr="001C075E">
              <w:rPr>
                <w:rFonts w:ascii="MS Reference Sans Serif" w:hAnsi="MS Reference Sans Serif"/>
                <w:sz w:val="16"/>
                <w:szCs w:val="16"/>
              </w:rPr>
              <w:t>Meerkats</w:t>
            </w:r>
            <w:r w:rsidRPr="001C075E">
              <w:rPr>
                <w:rFonts w:ascii="MS Reference Sans Serif" w:hAnsi="MS Reference Sans Serif" w:cs="Arial"/>
                <w:sz w:val="16"/>
                <w:szCs w:val="16"/>
                <w:shd w:val="clear" w:color="auto" w:fill="FFFFFF"/>
              </w:rPr>
              <w:t xml:space="preserve"> pup Tail Skin</w:t>
            </w:r>
            <w:r w:rsidRPr="001C075E">
              <w:rPr>
                <w:rFonts w:ascii="MS Reference Sans Serif" w:hAnsi="MS Reference Sans Serif" w:cs="Arial"/>
                <w:b/>
                <w:sz w:val="16"/>
                <w:szCs w:val="16"/>
                <w:shd w:val="clear" w:color="auto" w:fill="FFFFFF"/>
              </w:rPr>
              <w:t xml:space="preserve"> Early-life competiction</w:t>
            </w:r>
            <w:r w:rsidRPr="001C075E">
              <w:rPr>
                <w:rFonts w:ascii="MS Reference Sans Serif" w:hAnsi="MS Reference Sans Serif" w:cs="Arial"/>
                <w:sz w:val="16"/>
                <w:szCs w:val="16"/>
                <w:shd w:val="clear" w:color="auto" w:fill="FFFFFF"/>
              </w:rPr>
              <w:t xml:space="preserve"> </w:t>
            </w:r>
            <w:hyperlink w:anchor="_ENREF_5" w:tooltip="Cram, 2017 #18862" w:history="1">
              <w:r w:rsidR="001C075E" w:rsidRPr="001C075E">
                <w:rPr>
                  <w:rFonts w:ascii="MS Reference Sans Serif" w:hAnsi="MS Reference Sans Serif" w:cs="Arial"/>
                  <w:sz w:val="16"/>
                  <w:szCs w:val="16"/>
                  <w:shd w:val="clear" w:color="auto" w:fill="FFFFFF"/>
                </w:rPr>
                <w:fldChar w:fldCharType="begin"/>
              </w:r>
              <w:r w:rsidR="001C075E" w:rsidRPr="001C075E">
                <w:rPr>
                  <w:rFonts w:ascii="MS Reference Sans Serif" w:hAnsi="MS Reference Sans Serif" w:cs="Arial"/>
                  <w:sz w:val="16"/>
                  <w:szCs w:val="16"/>
                  <w:shd w:val="clear" w:color="auto" w:fill="FFFFFF"/>
                </w:rPr>
                <w:instrText xml:space="preserve"> ADDIN EN.CITE &lt;EndNote&gt;&lt;Cite&gt;&lt;Author&gt;Cram&lt;/Author&gt;&lt;Year&gt;2017&lt;/Year&gt;&lt;RecNum&gt;18862&lt;/RecNum&gt;&lt;DisplayText&gt;&lt;style face="superscript"&gt;5&lt;/style&gt;&lt;/DisplayText&gt;&lt;record&gt;&lt;rec-number&gt;18862&lt;/rec-number&gt;&lt;foreign-keys&gt;&lt;key app="EN" db-id="ff0dazz97tzzsjestepxespbsr5xwd5a90ep" timestamp="1519837023"&gt;18862&lt;/key&gt;&lt;/foreign-keys&gt;&lt;ref-type name="Journal Article"&gt;17&lt;/ref-type&gt;&lt;contributors&gt;&lt;authors&gt;&lt;author&gt;Cram, D. L.&lt;/author&gt;&lt;author&gt;Monaghan, P.&lt;/author&gt;&lt;author&gt;Gillespie, R.&lt;/author&gt;&lt;author&gt;Clutton-Brock, T.&lt;/author&gt;&lt;/authors&gt;&lt;/contributors&gt;&lt;auth-address&gt;Department of Zoology, University of Cambridge, Downing Street, Cambridge CB2 3EJ, UK dom.cram@gmail.com.&amp;#xD;Kalahari Meerkat Project, Kuruman River Reserve, PO Box 64, Van Zylsrus, Northern Cape 8467, South Africa.&amp;#xD;Institute of Biodiversity, Animal Health and Comparative Medicine, College of Medical, Veterinary and Life Sciences, University of Glasgow, Graham Kerr Building, Glasgow G12 8QQ, UK.&amp;#xD;Department of Zoology, University of Cambridge, Downing Street, Cambridge CB2 3EJ, UK.&lt;/auth-address&gt;&lt;titles&gt;&lt;title&gt;Effects of early-life competition and maternal nutrition on telomere lengths in wild meerkats&lt;/title&gt;&lt;secondary-title&gt;Proc Biol Sci&lt;/secondary-title&gt;&lt;alt-title&gt;Proceedings. Biological sciences&lt;/alt-title&gt;&lt;/titles&gt;&lt;periodical&gt;&lt;full-title&gt;Proc Biol Sci&lt;/full-title&gt;&lt;/periodical&gt;&lt;volume&gt;284&lt;/volume&gt;&lt;number&gt;1861&lt;/number&gt;&lt;keywords&gt;&lt;keyword&gt;*Aging&lt;/keyword&gt;&lt;keyword&gt;Animals&lt;/keyword&gt;&lt;keyword&gt;Female&lt;/keyword&gt;&lt;keyword&gt;Genetic Fitness&lt;/keyword&gt;&lt;keyword&gt;Herpestidae/*genetics&lt;/keyword&gt;&lt;keyword&gt;*Longevity&lt;/keyword&gt;&lt;keyword&gt;Telomere/*ultrastructure&lt;/keyword&gt;&lt;keyword&gt;*Telomere Shortening&lt;/keyword&gt;&lt;/keywords&gt;&lt;dates&gt;&lt;year&gt;2017&lt;/year&gt;&lt;pub-dates&gt;&lt;date&gt;Aug 30&lt;/date&gt;&lt;/pub-dates&gt;&lt;/dates&gt;&lt;isbn&gt;1471-2954 (Electronic)&amp;#xD;0962-8452 (Linking)&lt;/isbn&gt;&lt;accession-num&gt;28855370&lt;/accession-num&gt;&lt;urls&gt;&lt;related-urls&gt;&lt;url&gt;http://www.ncbi.nlm.nih.gov/pubmed/28855370&lt;/url&gt;&lt;/related-urls&gt;&lt;/urls&gt;&lt;custom2&gt;5577495&lt;/custom2&gt;&lt;electronic-resource-num&gt;10.1098/rspb.2017.1383&lt;/electronic-resource-num&gt;&lt;/record&gt;&lt;/Cite&gt;&lt;/EndNote&gt;</w:instrText>
              </w:r>
              <w:r w:rsidR="001C075E" w:rsidRPr="001C075E">
                <w:rPr>
                  <w:rFonts w:ascii="MS Reference Sans Serif" w:hAnsi="MS Reference Sans Serif" w:cs="Arial"/>
                  <w:sz w:val="16"/>
                  <w:szCs w:val="16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MS Reference Sans Serif" w:hAnsi="MS Reference Sans Serif" w:cs="Arial"/>
                  <w:noProof/>
                  <w:sz w:val="16"/>
                  <w:szCs w:val="16"/>
                  <w:shd w:val="clear" w:color="auto" w:fill="FFFFFF"/>
                  <w:vertAlign w:val="superscript"/>
                </w:rPr>
                <w:t>5</w:t>
              </w:r>
              <w:r w:rsidR="001C075E" w:rsidRPr="001C075E">
                <w:rPr>
                  <w:rFonts w:ascii="MS Reference Sans Serif" w:hAnsi="MS Reference Sans Serif" w:cs="Arial"/>
                  <w:sz w:val="16"/>
                  <w:szCs w:val="16"/>
                  <w:shd w:val="clear" w:color="auto" w:fill="FFFFFF"/>
                </w:rPr>
                <w:fldChar w:fldCharType="end"/>
              </w:r>
            </w:hyperlink>
          </w:p>
          <w:p w14:paraId="5F996BD4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BCA8D4B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</w:tcPr>
          <w:p w14:paraId="449B3197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-like Ratmodel</w:t>
            </w:r>
          </w:p>
          <w:p w14:paraId="10CA424E" w14:textId="5B243E3C" w:rsidR="00280D6D" w:rsidRPr="001C075E" w:rsidRDefault="00280D6D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Leukocytes </w:t>
            </w:r>
            <w:hyperlink w:anchor="_ENREF_6" w:tooltip="Dong, 2016 #18860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Eb25nPC9BdXRob3I+PFllYXI+MjAxNjwvWWVhcj48UmVj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Eb25nPC9BdXRob3I+PFllYXI+MjAxNjwvWWVhcj48UmVj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293" w:type="pct"/>
            <w:vAlign w:val="center"/>
          </w:tcPr>
          <w:p w14:paraId="3A5E52A6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7</w:t>
            </w:r>
          </w:p>
        </w:tc>
        <w:tc>
          <w:tcPr>
            <w:tcW w:w="426" w:type="pct"/>
            <w:vAlign w:val="center"/>
          </w:tcPr>
          <w:p w14:paraId="4F957981" w14:textId="1E2DAF91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463237B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S</w:t>
            </w:r>
          </w:p>
        </w:tc>
      </w:tr>
      <w:tr w:rsidR="00280D6D" w:rsidRPr="001C075E" w14:paraId="4538D37D" w14:textId="77777777" w:rsidTr="00C57578">
        <w:trPr>
          <w:trHeight w:val="300"/>
        </w:trPr>
        <w:tc>
          <w:tcPr>
            <w:tcW w:w="774" w:type="pct"/>
            <w:shd w:val="clear" w:color="auto" w:fill="000000" w:themeFill="text1"/>
            <w:noWrap/>
            <w:vAlign w:val="center"/>
          </w:tcPr>
          <w:p w14:paraId="0C5620D7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</w:p>
        </w:tc>
        <w:tc>
          <w:tcPr>
            <w:tcW w:w="530" w:type="pct"/>
            <w:shd w:val="clear" w:color="auto" w:fill="000000" w:themeFill="text1"/>
            <w:noWrap/>
            <w:vAlign w:val="center"/>
          </w:tcPr>
          <w:p w14:paraId="5F3682E3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82" w:type="pct"/>
            <w:shd w:val="clear" w:color="auto" w:fill="000000" w:themeFill="text1"/>
            <w:noWrap/>
            <w:vAlign w:val="center"/>
          </w:tcPr>
          <w:p w14:paraId="494833CD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82" w:type="pct"/>
            <w:shd w:val="clear" w:color="auto" w:fill="000000" w:themeFill="text1"/>
            <w:vAlign w:val="center"/>
          </w:tcPr>
          <w:p w14:paraId="71F82A8B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000000" w:themeFill="text1"/>
            <w:vAlign w:val="center"/>
          </w:tcPr>
          <w:p w14:paraId="588505FD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000000" w:themeFill="text1"/>
            <w:vAlign w:val="center"/>
          </w:tcPr>
          <w:p w14:paraId="02439F8B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000000" w:themeFill="text1"/>
            <w:vAlign w:val="center"/>
          </w:tcPr>
          <w:p w14:paraId="774C48CC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000000" w:themeFill="text1"/>
            <w:vAlign w:val="center"/>
          </w:tcPr>
          <w:p w14:paraId="4491A7E2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000000" w:themeFill="text1"/>
            <w:vAlign w:val="center"/>
          </w:tcPr>
          <w:p w14:paraId="22E2578E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shd w:val="clear" w:color="auto" w:fill="000000" w:themeFill="text1"/>
            <w:vAlign w:val="center"/>
          </w:tcPr>
          <w:p w14:paraId="60459CE1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26" w:type="pct"/>
            <w:shd w:val="clear" w:color="auto" w:fill="000000" w:themeFill="text1"/>
            <w:vAlign w:val="center"/>
          </w:tcPr>
          <w:p w14:paraId="69A049B7" w14:textId="77777777" w:rsidR="00280D6D" w:rsidRPr="001C075E" w:rsidRDefault="00280D6D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</w:p>
        </w:tc>
      </w:tr>
      <w:tr w:rsidR="009460FB" w:rsidRPr="001C075E" w14:paraId="6719F87D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41A56E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FKBP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FK506 Binding Protein 5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61854E7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4856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521FDD9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3.8 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B84795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1430D5A1" w14:textId="77777777" w:rsidR="009460FB" w:rsidRPr="001C075E" w:rsidRDefault="00175BC8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4" w:tooltip="Zhang, 2017 #18719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OTwvUmVjTnVtPjxEaXNwbGF5VGV4dD48c3R5bGUgZmFjZT0ic3VwZXJzY3JpcHQi
PjI0PC9zdHlsZT48L0Rpc3BsYXlUZXh0PjxyZWNvcmQ+PHJlYy1udW1iZXI+MTg3MTk8L3JlYy1u
dW1iZXI+PGZvcmVpZ24ta2V5cz48a2V5IGFwcD0iRU4iIGRiLWlkPSJmZjBkYXp6OTd0enpzamVz
dGVweGVzcGJzcjV4d2Q1YTkwZXAiIHRpbWVzdGFtcD0iMTUxODgwODg4NCI+MTg3MTk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OTwvUmVjTnVtPjxEaXNwbGF5VGV4dD48c3R5bGUgZmFjZT0ic3VwZXJzY3JpcHQi
PjI0PC9zdHlsZT48L0Rpc3BsYXlUZXh0PjxyZWNvcmQ+PHJlYy1udW1iZXI+MTg3MTk8L3JlYy1u
dW1iZXI+PGZvcmVpZ24ta2V5cz48a2V5IGFwcD0iRU4iIGRiLWlkPSJmZjBkYXp6OTd0enpzamVz
dGVweGVzcGJzcjV4d2Q1YTkwZXAiIHRpbWVzdGFtcD0iMTUxODgwODg4NCI+MTg3MTk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27" w:tooltip="Mehta, 2011 #18822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MjwvUmVjTnVtPjxEaXNwbGF5VGV4dD48c3R5bGUgZmFjZT0ic3VwZXJzY3JpcHQi
PjI3PC9zdHlsZT48L0Rpc3BsYXlUZXh0PjxyZWNvcmQ+PHJlYy1udW1iZXI+MTg3MjI8L3JlYy1u
dW1iZXI+PGZvcmVpZ24ta2V5cz48a2V5IGFwcD0iRU4iIGRiLWlkPSJmZjBkYXp6OTd0enpzamVz
dGVweGVzcGJzcjV4d2Q1YTkwZXAiIHRpbWVzdGFtcD0iMTUxODgwOTA5NyI+MTg3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MjwvUmVjTnVtPjxEaXNwbGF5VGV4dD48c3R5bGUgZmFjZT0ic3VwZXJzY3JpcHQi
PjI3PC9zdHlsZT48L0Rpc3BsYXlUZXh0PjxyZWNvcmQ+PHJlYy1udW1iZXI+MTg3MjI8L3JlYy1u
dW1iZXI+PGZvcmVpZ24ta2V5cz48a2V5IGFwcD0iRU4iIGRiLWlkPSJmZjBkYXp6OTd0enpzamVz
dGVweGVzcGJzcjV4d2Q1YTkwZXAiIHRpbWVzdGFtcD0iMTUxODgwOTA5NyI+MTg3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28" w:tooltip="Sarapas, 2011 #18723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XJhcGFzPC9BdXRob3I+PFllYXI+MjAxMTwvWWVhcj48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XJhcGFzPC9BdXRob3I+PFllYXI+MjAxMTwvWWVhcj48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8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  </w:t>
            </w:r>
            <w:r w:rsidR="009460FB"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ildhood Trauma</w:t>
            </w:r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9" w:tooltip="van Zuiden, 2012 #18728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xPC9SZWNOdW0+PERpc3BsYXlUZXh0PjxzdHlsZSBmYWNlPSJzdXBlcnNj
cmlwdCI+Mjk8L3N0eWxlPjwvRGlzcGxheVRleHQ+PHJlY29yZD48cmVjLW51bWJlcj4xODcyMTwv
cmVjLW51bWJlcj48Zm9yZWlnbi1rZXlzPjxrZXkgYXBwPSJFTiIgZGItaWQ9ImZmMGRheno5N3R6
enNqZXN0ZXB4ZXNwYnNyNXh3ZDVhOTBlcCIgdGltZXN0YW1wPSIxNTE4ODA5MDI5Ij4xODcyMT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xPC9SZWNOdW0+PERpc3BsYXlUZXh0PjxzdHlsZSBmYWNlPSJzdXBlcnNj
cmlwdCI+Mjk8L3N0eWxlPjwvRGlzcGxheVRleHQ+PHJlY29yZD48cmVjLW51bWJlcj4xODcyMTwv
cmVjLW51bWJlcj48Zm9yZWlnbi1rZXlzPjxrZXkgYXBwPSJFTiIgZGItaWQ9ImZmMGRheno5N3R6
enNqZXN0ZXB4ZXNwYnNyNXh3ZDVhOTBlcCIgdGltZXN0YW1wPSIxNTE4ODA5MDI5Ij4xODcyMT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9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0" w:tooltip="Koenen, 2005 #18724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2VuZW48L0F1dGhvcj48WWVhcj4yMDA1PC9ZZWFyPjxS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2VuZW48L0F1dGhvcj48WWVhcj4yMDA1PC9ZZWFyPjxS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0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    </w:t>
            </w:r>
            <w:r w:rsidR="009460FB"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</w:p>
          <w:p w14:paraId="30804A18" w14:textId="77777777" w:rsidR="009460FB" w:rsidRPr="001C075E" w:rsidRDefault="00175BC8" w:rsidP="00E23B5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31" w:tooltip="Ising, 2008 #18821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Jc2luZzwvQXV0aG9yPjxZZWFyPjIwMDg8L1llYXI+PFJl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Jc2luZzwvQXV0aG9yPjxZZWFyPjIwMDg8L1llYXI+PFJl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1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2" w:tooltip="Velders, 2011 #18548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WZWxkZXJzPC9BdXRob3I+PFllYXI+MjAxMTwvWWVhcj48
UmVjTnVtPjE4ODIwPC9SZWNOdW0+PERpc3BsYXlUZXh0PjxzdHlsZSBmYWNlPSJzdXBlcnNjcmlw
dCI+MzI8L3N0eWxlPjwvRGlzcGxheVRleHQ+PHJlY29yZD48cmVjLW51bWJlcj4xODgyMDwvcmVj
LW51bWJlcj48Zm9yZWlnbi1rZXlzPjxrZXkgYXBwPSJFTiIgZGItaWQ9ImZmMGRheno5N3R6enNq
ZXN0ZXB4ZXNwYnNyNXh3ZDVhOTBlcCIgdGltZXN0YW1wPSIxNTE5MDU3NDMyIj4xODgyM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WZWxkZXJzPC9BdXRob3I+PFllYXI+MjAxMTwvWWVhcj48
UmVjTnVtPjE4ODIwPC9SZWNOdW0+PERpc3BsYXlUZXh0PjxzdHlsZSBmYWNlPSJzdXBlcnNjcmlw
dCI+MzI8L3N0eWxlPjwvRGlzcGxheVRleHQ+PHJlY29yZD48cmVjLW51bWJlcj4xODgyMDwvcmVj
LW51bWJlcj48Zm9yZWlnbi1rZXlzPjxrZXkgYXBwPSJFTiIgZGItaWQ9ImZmMGRheno5N3R6enNq
ZXN0ZXB4ZXNwYnNyNXh3ZDVhOTBlcCIgdGltZXN0YW1wPSIxNTE5MDU3NDMyIj4xODgyM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2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4A754E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627222F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FB4959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5DDC2B68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7" w:tooltip="Mehta, 2011 #18822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gyMjwvUmVjTnVtPjxEaXNwbGF5VGV4dD48c3R5bGUgZmFjZT0ic3VwZXJzY3JpcHQi
PjI3PC9zdHlsZT48L0Rpc3BsYXlUZXh0PjxyZWNvcmQ+PHJlYy1udW1iZXI+MTg4MjI8L3JlYy1u
dW1iZXI+PGZvcmVpZ24ta2V5cz48a2V5IGFwcD0iRU4iIGRiLWlkPSJmZjBkYXp6OTd0enpzamVz
dGVweGVzcGJzcjV4d2Q1YTkwZXAiIHRpbWVzdGFtcD0iMTUxOTA1NzU1MCI+MTg4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gyMjwvUmVjTnVtPjxEaXNwbGF5VGV4dD48c3R5bGUgZmFjZT0ic3VwZXJzY3JpcHQi
PjI3PC9zdHlsZT48L0Rpc3BsYXlUZXh0PjxyZWNvcmQ+PHJlYy1udW1iZXI+MTg4MjI8L3JlYy1u
dW1iZXI+PGZvcmVpZ24ta2V5cz48a2V5IGFwcD0iRU4iIGRiLWlkPSJmZjBkYXp6OTd0enpzamVz
dGVweGVzcGJzcjV4d2Q1YTkwZXAiIHRpbWVzdGFtcD0iMTUxOTA1NzU1MCI+MTg4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3" w:tooltip="Binder, 2008 #18823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W5kZXI8L0F1dGhvcj48WWVhcj4yMDA4PC9ZZWFyPjxS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W5kZXI8L0F1dGhvcj48WWVhcj4yMDA4PC9ZZWFyPjxS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3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4" w:tooltip="Xie, 2010 #18824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YaWU8L0F1dGhvcj48WWVhcj4yMDEwPC9ZZWFyPjxSZWNO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YaWU8L0F1dGhvcj48WWVhcj4yMDEwPC9ZZWFyPjxSZWNO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5" w:tooltip="Klengel, 2013 #18826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GVuZ2VsPC9BdXRob3I+PFllYXI+MjAxMzwvWWVhcj48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GVuZ2VsPC9BdXRob3I+PFllYXI+MjAxMzwvWWVhcj48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5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6" w:tooltip="Dunn, 2014 #1882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dW5uPC9BdXRob3I+PFllYXI+MjAxNDwvWWVhcj48UmVj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dW5uPC9BdXRob3I+PFllYXI+MjAxNDwvWWVhcj48UmVj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627A154A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F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7" w:tooltip="Holmes, 2017 #1872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xtZXM8L0F1dGhvcj48WWVhcj4yMDE3PC9ZZWFyPjxS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hbHQtcGVy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xtZXM8L0F1dGhvcj48WWVhcj4yMDE3PC9ZZWFyPjxS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hbHQtcGVy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008F8FE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1E913AFC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BMCs 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ost-Deployment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9" w:tooltip="van Zuiden, 2012 #1872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4PC9SZWNOdW0+PERpc3BsYXlUZXh0PjxzdHlsZSBmYWNlPSJzdXBlcnNj
cmlwdCI+Mjk8L3N0eWxlPjwvRGlzcGxheVRleHQ+PHJlY29yZD48cmVjLW51bWJlcj4xODcyODwv
cmVjLW51bWJlcj48Zm9yZWlnbi1rZXlzPjxrZXkgYXBwPSJFTiIgZGItaWQ9ImZmMGRheno5N3R6
enNqZXN0ZXB4ZXNwYnNyNXh3ZDVhOTBlcCIgdGltZXN0YW1wPSIxNTE4ODA5NTAzIj4xODcyOD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4PC9SZWNOdW0+PERpc3BsYXlUZXh0PjxzdHlsZSBmYWNlPSJzdXBlcnNj
cmlwdCI+Mjk8L3N0eWxlPjwvRGlzcGxheVRleHQ+PHJlY29yZD48cmVjLW51bWJlcj4xODcyODwv
cmVjLW51bWJlcj48Zm9yZWlnbi1rZXlzPjxrZXkgYXBwPSJFTiIgZGItaWQ9ImZmMGRheno5N3R6
enNqZXN0ZXB4ZXNwYnNyNXh3ZDVhOTBlcCIgdGltZXN0YW1wPSIxNTE4ODA5NTAzIj4xODcyOD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</w:r>
          </w:p>
          <w:p w14:paraId="44909EC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7B2722D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whole blood RNA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8" w:tooltip="Kuan, 2017 #1872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FuPC9BdXRob3I+PFllYXI+MjAxNzwvWWVhcj48UmVj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FuPC9BdXRob3I+PFllYXI+MjAxNzwvWWVhcj48UmVj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770C0F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BA881F4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DE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7A8E318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  <w:hyperlink w:anchor="_ENREF_27" w:tooltip="Mehta, 2011 #1882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OTwvUmVjTnVtPjxEaXNwbGF5VGV4dD48c3R5bGUgZmFjZT0ic3VwZXJzY3JpcHQi
PjI3PC9zdHlsZT48L0Rpc3BsYXlUZXh0PjxyZWNvcmQ+PHJlYy1udW1iZXI+MTg3Mjk8L3JlYy1u
dW1iZXI+PGZvcmVpZ24ta2V5cz48a2V5IGFwcD0iRU4iIGRiLWlkPSJmZjBkYXp6OTd0enpzamVz
dGVweGVzcGJzcjV4d2Q1YTkwZXAiIHRpbWVzdGFtcD0iMTUxODgwOTUzMyI+MTg3Mjk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OTwvUmVjTnVtPjxEaXNwbGF5VGV4dD48c3R5bGUgZmFjZT0ic3VwZXJzY3JpcHQi
PjI3PC9zdHlsZT48L0Rpc3BsYXlUZXh0PjxyZWNvcmQ+PHJlYy1udW1iZXI+MTg3Mjk8L3JlYy1u
dW1iZXI+PGZvcmVpZ24ta2V5cz48a2V5IGFwcD0iRU4iIGRiLWlkPSJmZjBkYXp6OTd0enpzamVz
dGVweGVzcGJzcjV4d2Q1YTkwZXAiIHRpbWVzdGFtcD0iMTUxODgwOTUzMyI+MTg3Mjk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C0ED140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PBMC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1F7E499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4AD8CD76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 Whole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7A4F11E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0" w:tooltip="Yehuda, 2009 #2617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466E327E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 Venous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0C93DD86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4" w:tooltip="Guardado, 2016 #1870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gyODwvUmVjTnVtPjxEaXNwbGF5VGV4dD48c3R5bGUgZmFjZT0ic3VwZXJzY3Jp
cHQiPjE0PC9zdHlsZT48L0Rpc3BsYXlUZXh0PjxyZWNvcmQ+PHJlYy1udW1iZXI+MTg4Mjg8L3Jl
Yy1udW1iZXI+PGZvcmVpZ24ta2V5cz48a2V5IGFwcD0iRU4iIGRiLWlkPSJmZjBkYXp6OTd0enpz
amVzdGVweGVzcGJzcjV4d2Q1YTkwZXAiIHRpbWVzdGFtcD0iMTUxOTA1ODQzMSI+MTg4Mjg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gyODwvUmVjTnVtPjxEaXNwbGF5VGV4dD48c3R5bGUgZmFjZT0ic3VwZXJzY3Jp
cHQiPjE0PC9zdHlsZT48L0Rpc3BsYXlUZXh0PjxyZWNvcmQ+PHJlYy1udW1iZXI+MTg4Mjg8L3Jl
Yy1udW1iZXI+PGZvcmVpZ24ta2V5cz48a2V5IGFwcD0iRU4iIGRiLWlkPSJmZjBkYXp6OTd0enpz
amVzdGVweGVzcGJzcjV4d2Q1YTkwZXAiIHRpbWVzdGFtcD0iMTUxOTA1ODQzMSI+MTg4Mjg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1FA617A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Fasting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  <w:p w14:paraId="41E711F4" w14:textId="77777777" w:rsidR="009460FB" w:rsidRPr="001C075E" w:rsidRDefault="00175BC8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40" w:tooltip="Yehuda, 2009 #26179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8A889C4" w14:textId="77777777" w:rsidR="009460FB" w:rsidRPr="001C075E" w:rsidRDefault="009460FB" w:rsidP="00E23B5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54BA1305" w14:textId="77777777" w:rsidR="009460FB" w:rsidRPr="001C075E" w:rsidRDefault="009460FB" w:rsidP="00882D1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hyperlink w:anchor="_ENREF_41" w:tooltip="Schmidt, 2015 #1873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ODI5PC9SZWNOdW0+PERpc3BsYXlUZXh0PjxzdHlsZSBmYWNlPSJzdXBlcnNjcmlw
dCI+NDE8L3N0eWxlPjwvRGlzcGxheVRleHQ+PHJlY29yZD48cmVjLW51bWJlcj4xODgyOTwvcmVj
LW51bWJlcj48Zm9yZWlnbi1rZXlzPjxrZXkgYXBwPSJFTiIgZGItaWQ9ImZmMGRheno5N3R6enNq
ZXN0ZXB4ZXNwYnNyNXh3ZDVhOTBlcCIgdGltZXN0YW1wPSIxNTE5MDU4NDYyIj4xODgyOT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ODI5PC9SZWNOdW0+PERpc3BsYXlUZXh0PjxzdHlsZSBmYWNlPSJzdXBlcnNjcmlw
dCI+NDE8L3N0eWxlPjwvRGlzcGxheVRleHQ+PHJlY29yZD48cmVjLW51bWJlcj4xODgyOTwvcmVj
LW51bWJlcj48Zm9yZWlnbi1rZXlzPjxrZXkgYXBwPSJFTiIgZGItaWQ9ImZmMGRheno5N3R6enNq
ZXN0ZXB4ZXNwYnNyNXh3ZDVhOTBlcCIgdGltZXN0YW1wPSIxNTE5MDU4NDYyIj4xODgyOT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178997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Relaxation Response</w:t>
            </w:r>
          </w:p>
          <w:p w14:paraId="0AA3F3E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2" w:tooltip="Kuo, 2015 #18833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88L0F1dGhvcj48WWVhcj4yMDE1PC9ZZWFyPjxSZWNO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88L0F1dGhvcj48WWVhcj4yMDE1PC9ZZWFyPjxSZWNO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ED0829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02EBD8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leuk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  <w:p w14:paraId="0C28A32E" w14:textId="77777777" w:rsidR="009460FB" w:rsidRPr="001C075E" w:rsidRDefault="00175BC8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43" w:tooltip="Cole, 2007 #20129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Cole&lt;/Author&gt;&lt;Year&gt;2007&lt;/Year&gt;&lt;RecNum&gt;20129&lt;/RecNum&gt;&lt;DisplayText&gt;&lt;style face="superscript"&gt;43&lt;/style&gt;&lt;/DisplayText&gt;&lt;record&gt;&lt;rec-number&gt;20129&lt;/rec-number&gt;&lt;foreign-keys&gt;&lt;key app="EN" db-id="faddf059tfsx9me0pvq5svda0ztfdxpsdrs9"&gt;20129&lt;/key&gt;&lt;/foreign-keys&gt;&lt;ref-type name="Journal Article"&gt;17&lt;/ref-type&gt;&lt;contributors&gt;&lt;authors&gt;&lt;author&gt;Cole, S. W.&lt;/author&gt;&lt;author&gt;Hawkley, L. C.&lt;/author&gt;&lt;author&gt;Arevalo, J. M.&lt;/author&gt;&lt;author&gt;Sung, C. Y.&lt;/author&gt;&lt;author&gt;Rose, R. M.&lt;/author&gt;&lt;author&gt;Cacioppo, J. T.&lt;/author&gt;&lt;/authors&gt;&lt;/contributors&gt;&lt;auth-address&gt;Department of Medicine, Division of Hematology-Oncology, UCLA School of Medicine, Los Angeles, CA 90095-1678, USA. coles@ucla.edu&lt;/auth-address&gt;&lt;titles&gt;&lt;title&gt;Social regulation of gene expression in human leukocytes&lt;/title&gt;&lt;secondary-title&gt;Genome Biol&lt;/secondary-title&gt;&lt;alt-title&gt;Genome biology&lt;/alt-title&gt;&lt;/titles&gt;&lt;periodical&gt;&lt;full-title&gt;Genome Biol&lt;/full-title&gt;&lt;/periodical&gt;&lt;pages&gt;R189&lt;/pages&gt;&lt;volume&gt;8&lt;/volume&gt;&lt;number&gt;9&lt;/number&gt;&lt;keywords&gt;&lt;keyword&gt;Aged&lt;/keyword&gt;&lt;keyword&gt;C-Reactive Protein/metabolism&lt;/keyword&gt;&lt;keyword&gt;Computational Biology/*methods&lt;/keyword&gt;&lt;keyword&gt;Female&lt;/keyword&gt;&lt;keyword&gt;*Gene Expression Regulation&lt;/keyword&gt;&lt;keyword&gt;Genome, Human&lt;/keyword&gt;&lt;keyword&gt;Glucocorticoids/metabolism&lt;/keyword&gt;&lt;keyword&gt;Humans&lt;/keyword&gt;&lt;keyword&gt;*Interpersonal Relations&lt;/keyword&gt;&lt;keyword&gt;Leukocytes/*metabolism&lt;/keyword&gt;&lt;keyword&gt;Male&lt;/keyword&gt;&lt;keyword&gt;Middle Aged&lt;/keyword&gt;&lt;keyword&gt;Models, Biological&lt;/keyword&gt;&lt;keyword&gt;Promoter Regions, Genetic&lt;/keyword&gt;&lt;keyword&gt;Signal Transduction&lt;/keyword&gt;&lt;/keywords&gt;&lt;dates&gt;&lt;year&gt;2007&lt;/year&gt;&lt;/dates&gt;&lt;isbn&gt;1465-6914 (Electronic)&amp;#xD;1465-6906 (Linking)&lt;/isbn&gt;&lt;accession-num&gt;17854483&lt;/accession-num&gt;&lt;urls&gt;&lt;related-urls&gt;&lt;url&gt;http://www.ncbi.nlm.nih.gov/entrez/query.fcgi?cmd=Retrieve&amp;amp;db=PubMed&amp;amp;dopt=Citation&amp;amp;list_uids=17854483 &lt;/url&gt;&lt;/related-urls&gt;&lt;/urls&gt;&lt;language&gt;eng&lt;/language&gt;&lt;/record&gt;&lt;/Cite&gt;&lt;/EndNote&gt;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3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E08E0B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05A1D7DA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therapy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4" w:tooltip="Yehuda, 2013 #1883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Yehuda&lt;/Author&gt;&lt;Year&gt;2013&lt;/Year&gt;&lt;RecNum&gt;18835&lt;/RecNum&gt;&lt;DisplayText&gt;&lt;style face="superscript"&gt;44&lt;/style&gt;&lt;/DisplayText&gt;&lt;record&gt;&lt;rec-number&gt;18835&lt;/rec-number&gt;&lt;foreign-keys&gt;&lt;key app="EN" db-id="ff0dazz97tzzsjestepxespbsr5xwd5a90ep" timestamp="1519058932"&gt;18835&lt;/key&gt;&lt;/foreign-keys&gt;&lt;ref-type name="Journal Article"&gt;17&lt;/ref-type&gt;&lt;contributors&gt;&lt;authors&gt;&lt;author&gt;Yehuda, R.&lt;/author&gt;&lt;author&gt;Daskalakis, N. P.&lt;/author&gt;&lt;author&gt;Desarnaud, F.&lt;/author&gt;&lt;author&gt;Makotkine, I.&lt;/author&gt;&lt;author&gt;Lehrner, A. L.&lt;/author&gt;&lt;author&gt;Koch, E.&lt;/author&gt;&lt;author&gt;Flory, J. D.&lt;/author&gt;&lt;author&gt;Buxbaum, J. D.&lt;/author&gt;&lt;author&gt;Meaney, M. J.&lt;/author&gt;&lt;author&gt;Bierer, L. M.&lt;/author&gt;&lt;/authors&gt;&lt;/contributors&gt;&lt;auth-address&gt;Traumatic Stress Studies Division, Department of Psychiatry, Icahn School of Medicine at Mount Sinai , New York, NY , USA ; Mental Health Care Center, PTSD Clinical Research Program and Laboratory of Clinical Neuroendocrinology and Neurochemistry, James J. Peters Veterans Affairs Medical Center , Bronx, NY , USA ; Fishberg Department of Neuroscience, Icahn School of Medicine at Mount Sinai , New York, NY , USA.&lt;/auth-address&gt;&lt;titles&gt;&lt;title&gt;Epigenetic Biomarkers as Predictors and Correlates of Symptom Improvement Following Psychotherapy in Combat Veterans with PTSD&lt;/title&gt;&lt;secondary-title&gt;Front Psychiatry&lt;/secondary-title&gt;&lt;alt-title&gt;Frontiers in psychiatry&lt;/alt-title&gt;&lt;/titles&gt;&lt;periodical&gt;&lt;full-title&gt;Front Psychiatry&lt;/full-title&gt;&lt;/periodical&gt;&lt;alt-periodical&gt;&lt;full-title&gt;Front Psychiatry&lt;/full-title&gt;&lt;abbr-1&gt;Frontiers in psychiatry&lt;/abbr-1&gt;&lt;/alt-periodical&gt;&lt;pages&gt;118&lt;/pages&gt;&lt;volume&gt;4&lt;/volume&gt;&lt;dates&gt;&lt;year&gt;2013&lt;/year&gt;&lt;/dates&gt;&lt;isbn&gt;1664-0640 (Print)&amp;#xD;1664-0640 (Linking)&lt;/isbn&gt;&lt;accession-num&gt;24098286&lt;/accession-num&gt;&lt;urls&gt;&lt;related-urls&gt;&lt;url&gt;http://www.ncbi.nlm.nih.gov/pubmed/24098286&lt;/url&gt;&lt;/related-urls&gt;&lt;/urls&gt;&lt;custom2&gt;3784793&lt;/custom2&gt;&lt;electronic-resource-num&gt;10.3389/fpsyt.2013.00118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CE273FA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5" w:tooltip="Hartmann, 2012 #1873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YXJ0bWFubjwvQXV0aG9yPjxZZWFyPjIwMTI8L1llYXI+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YXJ0bWFubjwvQXV0aG9yPjxZZWFyPjIwMTI8L1llYXI+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5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068816F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Hypothalam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6" w:tooltip="Lee, 2005 #26203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A1PC9ZZWFyPjxSZWNO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A1PC9ZZWFyPjxSZWNO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DE6A13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microglia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7" w:tooltip="Wohleb, 2011 #1873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Xb2hsZWI8L0F1dGhvcj48WWVhcj4yMDExPC9ZZWFyPjxS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Xb2hsZWI8L0F1dGhvcj48WWVhcj4yMDExPC9ZZWFyPjxS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3C42C8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AMY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8" w:tooltip="Skrzypiec, 2013 #1873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a3J6eXBpZWM8L0F1dGhvcj48WWVhcj4yMDEzPC9ZZWFy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a3J6eXBpZWM8L0F1dGhvcj48WWVhcj4yMDEzPC9ZZWFy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7EDE81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Cortex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9" w:tooltip="Toth, 2016 #1873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b3RoPC9BdXRob3I+PFllYXI+MjAxNjwvWWVhcj48UmVj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wvcGVyaW9kaWNhbD48YWx0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b3RoPC9BdXRob3I+PFllYXI+MjAxNjwvWWVhcj48UmVj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wvcGVyaW9kaWNhbD48YWx0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CED0C5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4CFF9E4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1" w:tooltip="Schmidt, 2015 #1873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NzM3PC9SZWNOdW0+PERpc3BsYXlUZXh0PjxzdHlsZSBmYWNlPSJzdXBlcnNjcmlw
dCI+NDE8L3N0eWxlPjwvRGlzcGxheVRleHQ+PHJlY29yZD48cmVjLW51bWJlcj4xODczNzwvcmVj
LW51bWJlcj48Zm9yZWlnbi1rZXlzPjxrZXkgYXBwPSJFTiIgZGItaWQ9ImZmMGRheno5N3R6enNq
ZXN0ZXB4ZXNwYnNyNXh3ZDVhOTBlcCIgdGltZXN0YW1wPSIxNTE4ODA5ODg3Ij4xODczNz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NzM3PC9SZWNOdW0+PERpc3BsYXlUZXh0PjxzdHlsZSBmYWNlPSJzdXBlcnNjcmlw
dCI+NDE8L3N0eWxlPjwvRGlzcGxheVRleHQ+PHJlY29yZD48cmVjLW51bWJlcj4xODczNzwvcmVj
LW51bWJlcj48Zm9yZWlnbi1rZXlzPjxrZXkgYXBwPSJFTiIgZGItaWQ9ImZmMGRheno5N3R6enNq
ZXN0ZXB4ZXNwYnNyNXh3ZDVhOTBlcCIgdGltZXN0YW1wPSIxNTE4ODA5ODg3Ij4xODczNz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568E65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45A30F7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Hippocampus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tress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50" w:tooltip="Yang, 2012 #34593" w:history="1"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ZYW5nPC9BdXRob3I+PFllYXI+MjAxMjwvWWVhcj48UmVj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ZYW5nPC9BdXRob3I+PFllYXI+MjAxMjwvWWVhcj48UmVj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50</w: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3152988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1" w:tooltip="Lee, 2011 #1873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ExPC9ZZWFyPjxSZWNO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ExPC9ZZWFyPjxSZWNO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DE709EB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3744919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0F251DED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Blood (Females)</w:t>
            </w:r>
          </w:p>
          <w:p w14:paraId="1DF9B869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024472D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ACB3135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6</w:t>
            </w:r>
          </w:p>
        </w:tc>
        <w:tc>
          <w:tcPr>
            <w:tcW w:w="426" w:type="pct"/>
            <w:vAlign w:val="center"/>
          </w:tcPr>
          <w:p w14:paraId="402BB05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22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77677EFC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A5EB44A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FKBP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FK506 Binding Protein 5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E3775C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4840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40ADB5D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1.5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632610E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466394A2" w14:textId="77777777" w:rsidR="009460FB" w:rsidRPr="001C075E" w:rsidRDefault="00175BC8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4" w:tooltip="Zhang, 2017 #18719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OTwvUmVjTnVtPjxEaXNwbGF5VGV4dD48c3R5bGUgZmFjZT0ic3VwZXJzY3JpcHQi
PjI0PC9zdHlsZT48L0Rpc3BsYXlUZXh0PjxyZWNvcmQ+PHJlYy1udW1iZXI+MTg3MTk8L3JlYy1u
dW1iZXI+PGZvcmVpZ24ta2V5cz48a2V5IGFwcD0iRU4iIGRiLWlkPSJmZjBkYXp6OTd0enpzamVz
dGVweGVzcGJzcjV4d2Q1YTkwZXAiIHRpbWVzdGFtcD0iMTUxODgwODg4NCI+MTg3MTk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OTwvUmVjTnVtPjxEaXNwbGF5VGV4dD48c3R5bGUgZmFjZT0ic3VwZXJzY3JpcHQi
PjI0PC9zdHlsZT48L0Rpc3BsYXlUZXh0PjxyZWNvcmQ+PHJlYy1udW1iZXI+MTg3MTk8L3JlYy1u
dW1iZXI+PGZvcmVpZ24ta2V5cz48a2V5IGFwcD0iRU4iIGRiLWlkPSJmZjBkYXp6OTd0enpzamVz
dGVweGVzcGJzcjV4d2Q1YTkwZXAiIHRpbWVzdGFtcD0iMTUxODgwODg4NCI+MTg3MTk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27" w:tooltip="Mehta, 2011 #18822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MjwvUmVjTnVtPjxEaXNwbGF5VGV4dD48c3R5bGUgZmFjZT0ic3VwZXJzY3JpcHQi
PjI3PC9zdHlsZT48L0Rpc3BsYXlUZXh0PjxyZWNvcmQ+PHJlYy1udW1iZXI+MTg3MjI8L3JlYy1u
dW1iZXI+PGZvcmVpZ24ta2V5cz48a2V5IGFwcD0iRU4iIGRiLWlkPSJmZjBkYXp6OTd0enpzamVz
dGVweGVzcGJzcjV4d2Q1YTkwZXAiIHRpbWVzdGFtcD0iMTUxODgwOTA5NyI+MTg3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MjwvUmVjTnVtPjxEaXNwbGF5VGV4dD48c3R5bGUgZmFjZT0ic3VwZXJzY3JpcHQi
PjI3PC9zdHlsZT48L0Rpc3BsYXlUZXh0PjxyZWNvcmQ+PHJlYy1udW1iZXI+MTg3MjI8L3JlYy1u
dW1iZXI+PGZvcmVpZ24ta2V5cz48a2V5IGFwcD0iRU4iIGRiLWlkPSJmZjBkYXp6OTd0enpzamVz
dGVweGVzcGJzcjV4d2Q1YTkwZXAiIHRpbWVzdGFtcD0iMTUxODgwOTA5NyI+MTg3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28" w:tooltip="Sarapas, 2011 #18723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XJhcGFzPC9BdXRob3I+PFllYXI+MjAxMTwvWWVhcj48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XJhcGFzPC9BdXRob3I+PFllYXI+MjAxMTwvWWVhcj48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8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  </w:t>
            </w:r>
            <w:r w:rsidR="009460FB"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ildhood Trauma</w:t>
            </w:r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9" w:tooltip="van Zuiden, 2012 #18728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xPC9SZWNOdW0+PERpc3BsYXlUZXh0PjxzdHlsZSBmYWNlPSJzdXBlcnNj
cmlwdCI+Mjk8L3N0eWxlPjwvRGlzcGxheVRleHQ+PHJlY29yZD48cmVjLW51bWJlcj4xODcyMTwv
cmVjLW51bWJlcj48Zm9yZWlnbi1rZXlzPjxrZXkgYXBwPSJFTiIgZGItaWQ9ImZmMGRheno5N3R6
enNqZXN0ZXB4ZXNwYnNyNXh3ZDVhOTBlcCIgdGltZXN0YW1wPSIxNTE4ODA5MDI5Ij4xODcyMT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xPC9SZWNOdW0+PERpc3BsYXlUZXh0PjxzdHlsZSBmYWNlPSJzdXBlcnNj
cmlwdCI+Mjk8L3N0eWxlPjwvRGlzcGxheVRleHQ+PHJlY29yZD48cmVjLW51bWJlcj4xODcyMTwv
cmVjLW51bWJlcj48Zm9yZWlnbi1rZXlzPjxrZXkgYXBwPSJFTiIgZGItaWQ9ImZmMGRheno5N3R6
enNqZXN0ZXB4ZXNwYnNyNXh3ZDVhOTBlcCIgdGltZXN0YW1wPSIxNTE4ODA5MDI5Ij4xODcyMT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9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0" w:tooltip="Koenen, 2005 #18724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2VuZW48L0F1dGhvcj48WWVhcj4yMDA1PC9ZZWFyPjxS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2VuZW48L0F1dGhvcj48WWVhcj4yMDA1PC9ZZWFyPjxS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0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    </w:t>
            </w:r>
            <w:r w:rsidR="009460FB"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</w:p>
          <w:p w14:paraId="7549EA75" w14:textId="77777777" w:rsidR="009460FB" w:rsidRPr="001C075E" w:rsidRDefault="00175BC8" w:rsidP="00E23B5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31" w:tooltip="Ising, 2008 #18821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Jc2luZzwvQXV0aG9yPjxZZWFyPjIwMDg8L1llYXI+PFJl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Jc2luZzwvQXV0aG9yPjxZZWFyPjIwMDg8L1llYXI+PFJl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1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2" w:tooltip="Velders, 2011 #18548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WZWxkZXJzPC9BdXRob3I+PFllYXI+MjAxMTwvWWVhcj48
UmVjTnVtPjE4ODIwPC9SZWNOdW0+PERpc3BsYXlUZXh0PjxzdHlsZSBmYWNlPSJzdXBlcnNjcmlw
dCI+MzI8L3N0eWxlPjwvRGlzcGxheVRleHQ+PHJlY29yZD48cmVjLW51bWJlcj4xODgyMDwvcmVj
LW51bWJlcj48Zm9yZWlnbi1rZXlzPjxrZXkgYXBwPSJFTiIgZGItaWQ9ImZmMGRheno5N3R6enNq
ZXN0ZXB4ZXNwYnNyNXh3ZDVhOTBlcCIgdGltZXN0YW1wPSIxNTE5MDU3NDMyIj4xODgyM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WZWxkZXJzPC9BdXRob3I+PFllYXI+MjAxMTwvWWVhcj48
UmVjTnVtPjE4ODIwPC9SZWNOdW0+PERpc3BsYXlUZXh0PjxzdHlsZSBmYWNlPSJzdXBlcnNjcmlw
dCI+MzI8L3N0eWxlPjwvRGlzcGxheVRleHQ+PHJlY29yZD48cmVjLW51bWJlcj4xODgyMDwvcmVj
LW51bWJlcj48Zm9yZWlnbi1rZXlzPjxrZXkgYXBwPSJFTiIgZGItaWQ9ImZmMGRheno5N3R6enNq
ZXN0ZXB4ZXNwYnNyNXh3ZDVhOTBlcCIgdGltZXN0YW1wPSIxNTE5MDU3NDMyIj4xODgyM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2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FB4820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AECA281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322FA8B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0FF26B82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7" w:tooltip="Mehta, 2011 #18822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gyMjwvUmVjTnVtPjxEaXNwbGF5VGV4dD48c3R5bGUgZmFjZT0ic3VwZXJzY3JpcHQi
PjI3PC9zdHlsZT48L0Rpc3BsYXlUZXh0PjxyZWNvcmQ+PHJlYy1udW1iZXI+MTg4MjI8L3JlYy1u
dW1iZXI+PGZvcmVpZ24ta2V5cz48a2V5IGFwcD0iRU4iIGRiLWlkPSJmZjBkYXp6OTd0enpzamVz
dGVweGVzcGJzcjV4d2Q1YTkwZXAiIHRpbWVzdGFtcD0iMTUxOTA1NzU1MCI+MTg4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gyMjwvUmVjTnVtPjxEaXNwbGF5VGV4dD48c3R5bGUgZmFjZT0ic3VwZXJzY3JpcHQi
PjI3PC9zdHlsZT48L0Rpc3BsYXlUZXh0PjxyZWNvcmQ+PHJlYy1udW1iZXI+MTg4MjI8L3JlYy1u
dW1iZXI+PGZvcmVpZ24ta2V5cz48a2V5IGFwcD0iRU4iIGRiLWlkPSJmZjBkYXp6OTd0enpzamVz
dGVweGVzcGJzcjV4d2Q1YTkwZXAiIHRpbWVzdGFtcD0iMTUxOTA1NzU1MCI+MTg4MjI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3" w:tooltip="Binder, 2008 #18823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W5kZXI8L0F1dGhvcj48WWVhcj4yMDA4PC9ZZWFyPjxS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W5kZXI8L0F1dGhvcj48WWVhcj4yMDA4PC9ZZWFyPjxS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3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4" w:tooltip="Xie, 2010 #18824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YaWU8L0F1dGhvcj48WWVhcj4yMDEwPC9ZZWFyPjxSZWNO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YaWU8L0F1dGhvcj48WWVhcj4yMDEwPC9ZZWFyPjxSZWNO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5" w:tooltip="Klengel, 2013 #18826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GVuZ2VsPC9BdXRob3I+PFllYXI+MjAxMzwvWWVhcj48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bGVuZ2VsPC9BdXRob3I+PFllYXI+MjAxMzwvWWVhcj48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5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,</w:t>
            </w:r>
            <w:hyperlink w:anchor="_ENREF_36" w:tooltip="Dunn, 2014 #1882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dW5uPC9BdXRob3I+PFllYXI+MjAxNDwvWWVhcj48UmVj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dW5uPC9BdXRob3I+PFllYXI+MjAxNDwvWWVhcj48UmVj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</w:tcPr>
          <w:p w14:paraId="621318DD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F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7" w:tooltip="Holmes, 2017 #1872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xtZXM8L0F1dGhvcj48WWVhcj4yMDE3PC9ZZWFyPjxS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hbHQtcGVy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xtZXM8L0F1dGhvcj48WWVhcj4yMDE3PC9ZZWFyPjxS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C9wZXJpb2RpY2FsPjxhbHQtcGVy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</w:tcPr>
          <w:p w14:paraId="11ADD0CC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542FD4E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BMCs 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ost-Deployment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  <w:p w14:paraId="4A07CE5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9" w:tooltip="van Zuiden, 2012 #1872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4PC9SZWNOdW0+PERpc3BsYXlUZXh0PjxzdHlsZSBmYWNlPSJzdXBlcnNj
cmlwdCI+Mjk8L3N0eWxlPjwvRGlzcGxheVRleHQ+PHJlY29yZD48cmVjLW51bWJlcj4xODcyODwv
cmVjLW51bWJlcj48Zm9yZWlnbi1rZXlzPjxrZXkgYXBwPSJFTiIgZGItaWQ9ImZmMGRheno5N3R6
enNqZXN0ZXB4ZXNwYnNyNXh3ZDVhOTBlcCIgdGltZXN0YW1wPSIxNTE4ODA5NTAzIj4xODcyOD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2YW4gWnVpZGVuPC9BdXRob3I+PFllYXI+MjAxMjwvWWVh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88344A2" w14:textId="77777777" w:rsidR="009460FB" w:rsidRPr="001C075E" w:rsidRDefault="009460FB" w:rsidP="009E6F2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EECC5B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6C6975D6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whole blood RNA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24DA7EB7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8" w:tooltip="Kuan, 2017 #1872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FuPC9BdXRob3I+PFllYXI+MjAxNzwvWWVhcj48UmVj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FuPC9BdXRob3I+PFllYXI+MjAxNzwvWWVhcj48UmVj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D3C029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23BC846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DE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3A7EFD7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7" w:tooltip="Mehta, 2011 #1882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OTwvUmVjTnVtPjxEaXNwbGF5VGV4dD48c3R5bGUgZmFjZT0ic3VwZXJzY3JpcHQi
PjI3PC9zdHlsZT48L0Rpc3BsYXlUZXh0PjxyZWNvcmQ+PHJlYy1udW1iZXI+MTg3Mjk8L3JlYy1u
dW1iZXI+PGZvcmVpZ24ta2V5cz48a2V5IGFwcD0iRU4iIGRiLWlkPSJmZjBkYXp6OTd0enpzamVz
dGVweGVzcGJzcjV4d2Q1YTkwZXAiIHRpbWVzdGFtcD0iMTUxODgwOTUzMyI+MTg3Mjk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E8L1llYXI+PFJl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4CECED8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PBMC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7CE1FDAC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04CD9B16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 Whole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5EC3482C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0" w:tooltip="Yehuda, 2009 #2617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04B4AE22" w14:textId="77777777" w:rsidR="009460FB" w:rsidRPr="001C075E" w:rsidRDefault="009460FB" w:rsidP="00506E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 Venous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22890247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4" w:tooltip="Guardado, 2016 #1870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gyODwvUmVjTnVtPjxEaXNwbGF5VGV4dD48c3R5bGUgZmFjZT0ic3VwZXJzY3Jp
cHQiPjE0PC9zdHlsZT48L0Rpc3BsYXlUZXh0PjxyZWNvcmQ+PHJlYy1udW1iZXI+MTg4Mjg8L3Jl
Yy1udW1iZXI+PGZvcmVpZ24ta2V5cz48a2V5IGFwcD0iRU4iIGRiLWlkPSJmZjBkYXp6OTd0enpz
amVzdGVweGVzcGJzcjV4d2Q1YTkwZXAiIHRpbWVzdGFtcD0iMTUxOTA1ODQzMSI+MTg4Mjg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gyODwvUmVjTnVtPjxEaXNwbGF5VGV4dD48c3R5bGUgZmFjZT0ic3VwZXJzY3Jp
cHQiPjE0PC9zdHlsZT48L0Rpc3BsYXlUZXh0PjxyZWNvcmQ+PHJlYy1udW1iZXI+MTg4Mjg8L3Jl
Yy1udW1iZXI+PGZvcmVpZ24ta2V5cz48a2V5IGFwcD0iRU4iIGRiLWlkPSJmZjBkYXp6OTd0enpz
amVzdGVweGVzcGJzcjV4d2Q1YTkwZXAiIHRpbWVzdGFtcD0iMTUxOTA1ODQzMSI+MTg4Mjg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7D2932E8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092FBAC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 Fasting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11CDC60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0" w:tooltip="Yehuda, 2009 #2617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E3304DD" w14:textId="77777777" w:rsidR="009460FB" w:rsidRPr="001C075E" w:rsidRDefault="009460FB" w:rsidP="00E23B5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64E519A" w14:textId="77777777" w:rsidR="009460FB" w:rsidRPr="001C075E" w:rsidRDefault="009460FB" w:rsidP="00882D1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hyperlink w:anchor="_ENREF_41" w:tooltip="Schmidt, 2015 #1873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ODI5PC9SZWNOdW0+PERpc3BsYXlUZXh0PjxzdHlsZSBmYWNlPSJzdXBlcnNjcmlw
dCI+NDE8L3N0eWxlPjwvRGlzcGxheVRleHQ+PHJlY29yZD48cmVjLW51bWJlcj4xODgyOTwvcmVj
LW51bWJlcj48Zm9yZWlnbi1rZXlzPjxrZXkgYXBwPSJFTiIgZGItaWQ9ImZmMGRheno5N3R6enNq
ZXN0ZXB4ZXNwYnNyNXh3ZDVhOTBlcCIgdGltZXN0YW1wPSIxNTE5MDU4NDYyIj4xODgyOT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ODI5PC9SZWNOdW0+PERpc3BsYXlUZXh0PjxzdHlsZSBmYWNlPSJzdXBlcnNjcmlw
dCI+NDE8L3N0eWxlPjwvRGlzcGxheVRleHQ+PHJlY29yZD48cmVjLW51bWJlcj4xODgyOTwvcmVj
LW51bWJlcj48Zm9yZWlnbi1rZXlzPjxrZXkgYXBwPSJFTiIgZGItaWQ9ImZmMGRheno5N3R6enNq
ZXN0ZXB4ZXNwYnNyNXh3ZDVhOTBlcCIgdGltZXN0YW1wPSIxNTE5MDU4NDYyIj4xODgyOT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59D4715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Relaxation Respons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2" w:tooltip="Kuo, 2015 #18833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88L0F1dGhvcj48WWVhcj4yMDE1PC9ZZWFyPjxSZWNO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88L0F1dGhvcj48WWVhcj4yMDE1PC9ZZWFyPjxSZWNO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DBCA4B5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69077072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leuk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3" w:tooltip="Cole, 2007 #2012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Cole&lt;/Author&gt;&lt;Year&gt;2007&lt;/Year&gt;&lt;RecNum&gt;20129&lt;/RecNum&gt;&lt;DisplayText&gt;&lt;style face="superscript"&gt;43&lt;/style&gt;&lt;/DisplayText&gt;&lt;record&gt;&lt;rec-number&gt;20129&lt;/rec-number&gt;&lt;foreign-keys&gt;&lt;key app="EN" db-id="faddf059tfsx9me0pvq5svda0ztfdxpsdrs9"&gt;20129&lt;/key&gt;&lt;/foreign-keys&gt;&lt;ref-type name="Journal Article"&gt;17&lt;/ref-type&gt;&lt;contributors&gt;&lt;authors&gt;&lt;author&gt;Cole, S. W.&lt;/author&gt;&lt;author&gt;Hawkley, L. C.&lt;/author&gt;&lt;author&gt;Arevalo, J. M.&lt;/author&gt;&lt;author&gt;Sung, C. Y.&lt;/author&gt;&lt;author&gt;Rose, R. M.&lt;/author&gt;&lt;author&gt;Cacioppo, J. T.&lt;/author&gt;&lt;/authors&gt;&lt;/contributors&gt;&lt;auth-address&gt;Department of Medicine, Division of Hematology-Oncology, UCLA School of Medicine, Los Angeles, CA 90095-1678, USA. coles@ucla.edu&lt;/auth-address&gt;&lt;titles&gt;&lt;title&gt;Social regulation of gene expression in human leukocytes&lt;/title&gt;&lt;secondary-title&gt;Genome Biol&lt;/secondary-title&gt;&lt;alt-title&gt;Genome biology&lt;/alt-title&gt;&lt;/titles&gt;&lt;periodical&gt;&lt;full-title&gt;Genome Biol&lt;/full-title&gt;&lt;/periodical&gt;&lt;pages&gt;R189&lt;/pages&gt;&lt;volume&gt;8&lt;/volume&gt;&lt;number&gt;9&lt;/number&gt;&lt;keywords&gt;&lt;keyword&gt;Aged&lt;/keyword&gt;&lt;keyword&gt;C-Reactive Protein/metabolism&lt;/keyword&gt;&lt;keyword&gt;Computational Biology/*methods&lt;/keyword&gt;&lt;keyword&gt;Female&lt;/keyword&gt;&lt;keyword&gt;*Gene Expression Regulation&lt;/keyword&gt;&lt;keyword&gt;Genome, Human&lt;/keyword&gt;&lt;keyword&gt;Glucocorticoids/metabolism&lt;/keyword&gt;&lt;keyword&gt;Humans&lt;/keyword&gt;&lt;keyword&gt;*Interpersonal Relations&lt;/keyword&gt;&lt;keyword&gt;Leukocytes/*metabolism&lt;/keyword&gt;&lt;keyword&gt;Male&lt;/keyword&gt;&lt;keyword&gt;Middle Aged&lt;/keyword&gt;&lt;keyword&gt;Models, Biological&lt;/keyword&gt;&lt;keyword&gt;Promoter Regions, Genetic&lt;/keyword&gt;&lt;keyword&gt;Signal Transduction&lt;/keyword&gt;&lt;/keywords&gt;&lt;dates&gt;&lt;year&gt;2007&lt;/year&gt;&lt;/dates&gt;&lt;isbn&gt;1465-6914 (Electronic)&amp;#xD;1465-6906 (Linking)&lt;/isbn&gt;&lt;accession-num&gt;17854483&lt;/accession-num&gt;&lt;urls&gt;&lt;related-urls&gt;&lt;url&gt;http://www.ncbi.nlm.nih.gov/entrez/query.fcgi?cmd=Retrieve&amp;amp;db=PubMed&amp;amp;dopt=Citation&amp;amp;list_uids=17854483 &lt;/url&gt;&lt;/related-urls&gt;&lt;/urls&gt;&lt;language&gt;eng&lt;/language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D71A432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6BB509BF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therapy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4" w:tooltip="Yehuda, 2013 #1883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Yehuda&lt;/Author&gt;&lt;Year&gt;2013&lt;/Year&gt;&lt;RecNum&gt;18835&lt;/RecNum&gt;&lt;DisplayText&gt;&lt;style face="superscript"&gt;44&lt;/style&gt;&lt;/DisplayText&gt;&lt;record&gt;&lt;rec-number&gt;18835&lt;/rec-number&gt;&lt;foreign-keys&gt;&lt;key app="EN" db-id="ff0dazz97tzzsjestepxespbsr5xwd5a90ep" timestamp="1519058932"&gt;18835&lt;/key&gt;&lt;/foreign-keys&gt;&lt;ref-type name="Journal Article"&gt;17&lt;/ref-type&gt;&lt;contributors&gt;&lt;authors&gt;&lt;author&gt;Yehuda, R.&lt;/author&gt;&lt;author&gt;Daskalakis, N. P.&lt;/author&gt;&lt;author&gt;Desarnaud, F.&lt;/author&gt;&lt;author&gt;Makotkine, I.&lt;/author&gt;&lt;author&gt;Lehrner, A. L.&lt;/author&gt;&lt;author&gt;Koch, E.&lt;/author&gt;&lt;author&gt;Flory, J. D.&lt;/author&gt;&lt;author&gt;Buxbaum, J. D.&lt;/author&gt;&lt;author&gt;Meaney, M. J.&lt;/author&gt;&lt;author&gt;Bierer, L. M.&lt;/author&gt;&lt;/authors&gt;&lt;/contributors&gt;&lt;auth-address&gt;Traumatic Stress Studies Division, Department of Psychiatry, Icahn School of Medicine at Mount Sinai , New York, NY , USA ; Mental Health Care Center, PTSD Clinical Research Program and Laboratory of Clinical Neuroendocrinology and Neurochemistry, James J. Peters Veterans Affairs Medical Center , Bronx, NY , USA ; Fishberg Department of Neuroscience, Icahn School of Medicine at Mount Sinai , New York, NY , USA.&lt;/auth-address&gt;&lt;titles&gt;&lt;title&gt;Epigenetic Biomarkers as Predictors and Correlates of Symptom Improvement Following Psychotherapy in Combat Veterans with PTSD&lt;/title&gt;&lt;secondary-title&gt;Front Psychiatry&lt;/secondary-title&gt;&lt;alt-title&gt;Frontiers in psychiatry&lt;/alt-title&gt;&lt;/titles&gt;&lt;periodical&gt;&lt;full-title&gt;Front Psychiatry&lt;/full-title&gt;&lt;/periodical&gt;&lt;alt-periodical&gt;&lt;full-title&gt;Front Psychiatry&lt;/full-title&gt;&lt;abbr-1&gt;Frontiers in psychiatry&lt;/abbr-1&gt;&lt;/alt-periodical&gt;&lt;pages&gt;118&lt;/pages&gt;&lt;volume&gt;4&lt;/volume&gt;&lt;dates&gt;&lt;year&gt;2013&lt;/year&gt;&lt;/dates&gt;&lt;isbn&gt;1664-0640 (Print)&amp;#xD;1664-0640 (Linking)&lt;/isbn&gt;&lt;accession-num&gt;24098286&lt;/accession-num&gt;&lt;urls&gt;&lt;related-urls&gt;&lt;url&gt;http://www.ncbi.nlm.nih.gov/pubmed/24098286&lt;/url&gt;&lt;/related-urls&gt;&lt;/urls&gt;&lt;custom2&gt;3784793&lt;/custom2&gt;&lt;electronic-resource-num&gt;10.3389/fpsyt.2013.00118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</w:tcPr>
          <w:p w14:paraId="1B43E0B2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5" w:tooltip="Hartmann, 2012 #1873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YXJ0bWFubjwvQXV0aG9yPjxZZWFyPjIwMTI8L1llYXI+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YXJ0bWFubjwvQXV0aG9yPjxZZWFyPjIwMTI8L1llYXI+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5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26" w:type="pct"/>
            <w:shd w:val="clear" w:color="auto" w:fill="auto"/>
            <w:vAlign w:val="center"/>
          </w:tcPr>
          <w:p w14:paraId="160FCD54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Hypothalam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6" w:tooltip="Lee, 2005 #26203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A1PC9ZZWFyPjxSZWNO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A1PC9ZZWFyPjxSZWNO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744DFFC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microglia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7" w:tooltip="Wohleb, 2011 #1873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Xb2hsZWI8L0F1dGhvcj48WWVhcj4yMDExPC9ZZWFyPjxS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Xb2hsZWI8L0F1dGhvcj48WWVhcj4yMDExPC9ZZWFyPjxS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851C9E6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AMY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8" w:tooltip="Skrzypiec, 2013 #1873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a3J6eXBpZWM8L0F1dGhvcj48WWVhcj4yMDEzPC9ZZWFy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a3J6eXBpZWM8L0F1dGhvcj48WWVhcj4yMDEzPC9ZZWFy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4BB4010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Cortex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9" w:tooltip="Toth, 2016 #1873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b3RoPC9BdXRob3I+PFllYXI+MjAxNjwvWWVhcj48UmVj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wvcGVyaW9kaWNhbD48YWx0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b3RoPC9BdXRob3I+PFllYXI+MjAxNjwvWWVhcj48UmVj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E9598E6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4C17AFC2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1" w:tooltip="Schmidt, 2015 #18737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NzM3PC9SZWNOdW0+PERpc3BsYXlUZXh0PjxzdHlsZSBmYWNlPSJzdXBlcnNjcmlw
dCI+NDE8L3N0eWxlPjwvRGlzcGxheVRleHQ+PHJlY29yZD48cmVjLW51bWJlcj4xODczNzwvcmVj
LW51bWJlcj48Zm9yZWlnbi1rZXlzPjxrZXkgYXBwPSJFTiIgZGItaWQ9ImZmMGRheno5N3R6enNq
ZXN0ZXB4ZXNwYnNyNXh3ZDVhOTBlcCIgdGltZXN0YW1wPSIxNTE4ODA5ODg3Ij4xODczNz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Y2htaWR0PC9BdXRob3I+PFllYXI+MjAxNTwvWWVhcj48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3BE7739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7CF0A610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Hippocampus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tress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50" w:tooltip="Yang, 2012 #34593" w:history="1"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ZYW5nPC9BdXRob3I+PFllYXI+MjAxMjwvWWVhcj48UmVj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ZYW5nPC9BdXRob3I+PFllYXI+MjAxMjwvWWVhcj48UmVj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50</w: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</w:tcPr>
          <w:p w14:paraId="371FA448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1" w:tooltip="Lee, 2011 #1873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ExPC9ZZWFyPjxSZWNO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WU8L0F1dGhvcj48WWVhcj4yMDExPC9ZZWFyPjxSZWNO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93" w:type="pct"/>
            <w:vAlign w:val="center"/>
          </w:tcPr>
          <w:p w14:paraId="53EE2A5C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4</w:t>
            </w:r>
          </w:p>
        </w:tc>
        <w:tc>
          <w:tcPr>
            <w:tcW w:w="426" w:type="pct"/>
            <w:vAlign w:val="center"/>
          </w:tcPr>
          <w:p w14:paraId="72DBDAD8" w14:textId="77777777" w:rsidR="009460FB" w:rsidRPr="001C075E" w:rsidRDefault="009460FB" w:rsidP="00E23B5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7BBFCEFD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587F86C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OAS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2'-5'-Oligoadenylate Synthetase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F6161A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2869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45ECC8D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6.9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7E2CE2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430AADE4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DLPFC  (BA  46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18690294</w:t>
            </w: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0BBDDED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E1BB8BA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588A7563" w14:textId="77777777" w:rsidR="009460FB" w:rsidRPr="001C075E" w:rsidRDefault="009460FB" w:rsidP="005D484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52C62B2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2NjwvUmVjTnVtPjxEaXNwbGF5VGV4dD48c3R5bGUgZmFjZT0ic3VwZXJzY3JpcHQi
PjIyPC9zdHlsZT48L0Rpc3BsYXlUZXh0PjxyZWNvcmQ+PHJlYy1udW1iZXI+MTg3NjY8L3JlYy1u
dW1iZXI+PGZvcmVpZ24ta2V5cz48a2V5IGFwcD0iRU4iIGRiLWlkPSJmZjBkYXp6OTd0enpzamVz
dGVweGVzcGJzcjV4d2Q1YTkwZXAiIHRpbWVzdGFtcD0iMTUxODgxMjA2MiI+MTg3Nj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2NjwvUmVjTnVtPjxEaXNwbGF5VGV4dD48c3R5bGUgZmFjZT0ic3VwZXJzY3JpcHQi
PjIyPC9zdHlsZT48L0Rpc3BsYXlUZXh0PjxyZWNvcmQ+PHJlYy1udW1iZXI+MTg3NjY8L3JlYy1u
dW1iZXI+PGZvcmVpZ24ta2V5cz48a2V5IGFwcD0iRU4iIGRiLWlkPSJmZjBkYXp6OTd0enpzamVz
dGVweGVzcGJzcjV4d2Q1YTkwZXAiIHRpbWVzdGFtcD0iMTUxODgxMjA2MiI+MTg3Nj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17738A3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Peripheral blood leukocytes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7" w:tooltip="Breen, 2015 #1879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2NzwvUmVjTnVtPjxEaXNwbGF5VGV4dD48c3R5bGUgZmFjZT0ic3VwZXJzY3JpcHQi
PjU3PC9zdHlsZT48L0Rpc3BsYXlUZXh0PjxyZWNvcmQ+PHJlYy1udW1iZXI+MTg3Njc8L3JlYy1u
dW1iZXI+PGZvcmVpZ24ta2V5cz48a2V5IGFwcD0iRU4iIGRiLWlkPSJmZjBkYXp6OTd0enpzamVz
dGVweGVzcGJzcjV4d2Q1YTkwZXAiIHRpbWVzdGFtcD0iMTUxODgxMjA5MiI+MTg3Njc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2NzwvUmVjTnVtPjxEaXNwbGF5VGV4dD48c3R5bGUgZmFjZT0ic3VwZXJzY3JpcHQi
PjU3PC9zdHlsZT48L0Rpc3BsYXlUZXh0PjxyZWNvcmQ+PHJlYy1udW1iZXI+MTg3Njc8L3JlYy1u
dW1iZXI+PGZvcmVpZ24ta2V5cz48a2V5IGFwcD0iRU4iIGRiLWlkPSJmZjBkYXp6OTd0enpzamVz
dGVweGVzcGJzcjV4d2Q1YTkwZXAiIHRpbWVzdGFtcD0iMTUxODgxMjA5MiI+MTg3Njc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4689EED1" w14:textId="77777777" w:rsidR="009460FB" w:rsidRPr="001C075E" w:rsidRDefault="009460FB" w:rsidP="005D484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PBMC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349BA06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8" w:tooltip="Glatt, 2013 #1876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bGF0dDwvQXV0aG9yPjxZZWFyPjIwMTM8L1llYXI+PFJl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bGF0dDwvQXV0aG9yPjxZZWFyPjIwMTM8L1llYXI+PFJl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5165F03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EBCD1BB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Leuk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3" w:tooltip="Cole, 2007 #2012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Cole&lt;/Author&gt;&lt;Year&gt;2007&lt;/Year&gt;&lt;RecNum&gt;20129&lt;/RecNum&gt;&lt;DisplayText&gt;&lt;style face="superscript"&gt;43&lt;/style&gt;&lt;/DisplayText&gt;&lt;record&gt;&lt;rec-number&gt;20129&lt;/rec-number&gt;&lt;foreign-keys&gt;&lt;key app="EN" db-id="faddf059tfsx9me0pvq5svda0ztfdxpsdrs9"&gt;20129&lt;/key&gt;&lt;/foreign-keys&gt;&lt;ref-type name="Journal Article"&gt;17&lt;/ref-type&gt;&lt;contributors&gt;&lt;authors&gt;&lt;author&gt;Cole, S. W.&lt;/author&gt;&lt;author&gt;Hawkley, L. C.&lt;/author&gt;&lt;author&gt;Arevalo, J. M.&lt;/author&gt;&lt;author&gt;Sung, C. Y.&lt;/author&gt;&lt;author&gt;Rose, R. M.&lt;/author&gt;&lt;author&gt;Cacioppo, J. T.&lt;/author&gt;&lt;/authors&gt;&lt;/contributors&gt;&lt;auth-address&gt;Department of Medicine, Division of Hematology-Oncology, UCLA School of Medicine, Los Angeles, CA 90095-1678, USA. coles@ucla.edu&lt;/auth-address&gt;&lt;titles&gt;&lt;title&gt;Social regulation of gene expression in human leukocytes&lt;/title&gt;&lt;secondary-title&gt;Genome Biol&lt;/secondary-title&gt;&lt;alt-title&gt;Genome biology&lt;/alt-title&gt;&lt;/titles&gt;&lt;periodical&gt;&lt;full-title&gt;Genome Biol&lt;/full-title&gt;&lt;/periodical&gt;&lt;pages&gt;R189&lt;/pages&gt;&lt;volume&gt;8&lt;/volume&gt;&lt;number&gt;9&lt;/number&gt;&lt;keywords&gt;&lt;keyword&gt;Aged&lt;/keyword&gt;&lt;keyword&gt;C-Reactive Protein/metabolism&lt;/keyword&gt;&lt;keyword&gt;Computational Biology/*methods&lt;/keyword&gt;&lt;keyword&gt;Female&lt;/keyword&gt;&lt;keyword&gt;*Gene Expression Regulation&lt;/keyword&gt;&lt;keyword&gt;Genome, Human&lt;/keyword&gt;&lt;keyword&gt;Glucocorticoids/metabolism&lt;/keyword&gt;&lt;keyword&gt;Humans&lt;/keyword&gt;&lt;keyword&gt;*Interpersonal Relations&lt;/keyword&gt;&lt;keyword&gt;Leukocytes/*metabolism&lt;/keyword&gt;&lt;keyword&gt;Male&lt;/keyword&gt;&lt;keyword&gt;Middle Aged&lt;/keyword&gt;&lt;keyword&gt;Models, Biological&lt;/keyword&gt;&lt;keyword&gt;Promoter Regions, Genetic&lt;/keyword&gt;&lt;keyword&gt;Signal Transduction&lt;/keyword&gt;&lt;/keywords&gt;&lt;dates&gt;&lt;year&gt;2007&lt;/year&gt;&lt;/dates&gt;&lt;isbn&gt;1465-6914 (Electronic)&amp;#xD;1465-6906 (Linking)&lt;/isbn&gt;&lt;accession-num&gt;17854483&lt;/accession-num&gt;&lt;urls&gt;&lt;related-urls&gt;&lt;url&gt;http://www.ncbi.nlm.nih.gov/entrez/query.fcgi?cmd=Retrieve&amp;amp;db=PubMed&amp;amp;dopt=Citation&amp;amp;list_uids=17854483 &lt;/url&gt;&lt;/related-urls&gt;&lt;/urls&gt;&lt;language&gt;eng&lt;/language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3CC6E0C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4AA171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9" w:tooltip="Hodes, 2015 #1876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RlczwvQXV0aG9yPjxZZWFyPjIwMTU8L1llYXI+PFJl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NjM2Mi03Njwv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RlczwvQXV0aG9yPjxZZWFyPjIwMTU8L1llYXI+PFJl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NjM2Mi03Njwv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C43F32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9" w:tooltip="Hodes, 2015 #1876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RlczwvQXV0aG9yPjxZZWFyPjIwMTU8L1llYXI+PFJl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NjM2Mi03Njwv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b2RlczwvQXV0aG9yPjxZZWFyPjIwMTU8L1llYXI+PFJl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NjM2Mi03Njwv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5D3919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Blood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6" w:tooltip="Muhie, 2017 #1879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Muhie&lt;/Author&gt;&lt;Year&gt;2017&lt;/Year&gt;&lt;RecNum&gt;18772&lt;/RecNum&gt;&lt;DisplayText&gt;&lt;style face="superscript"&gt;56&lt;/style&gt;&lt;/DisplayText&gt;&lt;record&gt;&lt;rec-number&gt;18772&lt;/rec-number&gt;&lt;foreign-keys&gt;&lt;key app="EN" db-id="ff0dazz97tzzsjestepxespbsr5xwd5a90ep" timestamp="1518812621"&gt;18772&lt;/key&gt;&lt;/foreign-keys&gt;&lt;ref-type name="Journal Article"&gt;17&lt;/ref-type&gt;&lt;contributors&gt;&lt;authors&gt;&lt;author&gt;Muhie, S.&lt;/author&gt;&lt;author&gt;Gautam, A.&lt;/author&gt;&lt;author&gt;Chakraborty, N.&lt;/author&gt;&lt;author&gt;Hoke, A.&lt;/author&gt;&lt;author&gt;Meyerhoff, J.&lt;/author&gt;&lt;author&gt;Hammamieh, R.&lt;/author&gt;&lt;author&gt;Jett, M.&lt;/author&gt;&lt;/authors&gt;&lt;/contributors&gt;&lt;auth-address&gt;The Geneva Foundation, Frederick, MD, USA.&amp;#xD;Advanced Academics Programs, Krieger School of Arts &amp;amp;Sciences, Johns Hopkins University, Baltimore, MD, USA.&amp;#xD;Integrative Systems Biology, US Army Center for Environmental Health Research, Frederick, MD, USA.&lt;/auth-address&gt;&lt;titles&gt;&lt;title&gt;Molecular indicators of stress-induced neuroinflammation in a mouse model simulating features of post-traumatic stress disorder&lt;/title&gt;&lt;secondary-title&gt;Transl Psychiatry&lt;/secondary-title&gt;&lt;alt-title&gt;Translational psychiatry&lt;/alt-title&gt;&lt;/titles&gt;&lt;periodical&gt;&lt;full-title&gt;Transl Psychiatry&lt;/full-title&gt;&lt;/periodical&gt;&lt;alt-periodical&gt;&lt;full-title&gt;Translational Psychiatry&lt;/full-title&gt;&lt;/alt-periodical&gt;&lt;pages&gt;e1135&lt;/pages&gt;&lt;volume&gt;7&lt;/volume&gt;&lt;number&gt;5&lt;/number&gt;&lt;dates&gt;&lt;year&gt;2017&lt;/year&gt;&lt;pub-dates&gt;&lt;date&gt;May 23&lt;/date&gt;&lt;/pub-dates&gt;&lt;/dates&gt;&lt;isbn&gt;2158-3188 (Electronic)&amp;#xD;2158-3188 (Linking)&lt;/isbn&gt;&lt;accession-num&gt;28534873&lt;/accession-num&gt;&lt;urls&gt;&lt;related-urls&gt;&lt;url&gt;http://www.ncbi.nlm.nih.gov/pubmed/28534873&lt;/url&gt;&lt;/related-urls&gt;&lt;/urls&gt;&lt;custom2&gt;5534959&lt;/custom2&gt;&lt;electronic-resource-num&gt;10.1038/tp.2017.9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085C5F2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Lymphocytes (females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-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zM8L1JlY051bT48RGlzcGxheVRleHQ+PHN0eWxlIGZhY2U9InN1cGVy
c2NyaXB0Ij4xMTwvc3R5bGU+PC9EaXNwbGF5VGV4dD48cmVjb3JkPjxyZWMtbnVtYmVyPjE4Nzcz
PC9yZWMtbnVtYmVyPjxmb3JlaWduLWtleXM+PGtleSBhcHA9IkVOIiBkYi1pZD0iZmYwZGF6ejk3
dHp6c2plc3RlcHhlc3Bic3I1eHdkNWE5MGVwIiB0aW1lc3RhbXA9IjE1MTg4MTI2NTUiPjE4Nzcz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zM8L1JlY051bT48RGlzcGxheVRleHQ+PHN0eWxlIGZhY2U9InN1cGVy
c2NyaXB0Ij4xMTwvc3R5bGU+PC9EaXNwbGF5VGV4dD48cmVjb3JkPjxyZWMtbnVtYmVyPjE4Nzcz
PC9yZWMtbnVtYmVyPjxmb3JlaWduLWtleXM+PGtleSBhcHA9IkVOIiBkYi1pZD0iZmYwZGF6ejk3
dHp6c2plc3RlcHhlc3Bic3I1eHdkNWE5MGVwIiB0aW1lc3RhbXA9IjE1MTg4MTI2NTUiPjE4Nzcz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7079834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1966BAB7" w14:textId="77777777" w:rsidR="009460FB" w:rsidRPr="001C075E" w:rsidRDefault="009460FB" w:rsidP="00640A4A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Blood (Males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</w:p>
          <w:p w14:paraId="1515BE53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7E332055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3</w:t>
            </w:r>
          </w:p>
        </w:tc>
        <w:tc>
          <w:tcPr>
            <w:tcW w:w="426" w:type="pct"/>
            <w:vAlign w:val="center"/>
          </w:tcPr>
          <w:p w14:paraId="0A6C673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15E-01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Stepwise</w:t>
            </w:r>
          </w:p>
        </w:tc>
      </w:tr>
      <w:tr w:rsidR="009460FB" w:rsidRPr="001C075E" w14:paraId="41234F00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0874BA5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SNCA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Synuclein Alpha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011D945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15811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66CFB2C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37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90B5856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TSD  and alcohol use</w:t>
            </w:r>
            <w:hyperlink w:anchor="_ENREF_61" w:tooltip="Guillot, 2015 #3927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6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5348B5D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4MjwvUmVjTnVtPjxEaXNwbGF5VGV4dD48c3R5bGUgZmFjZT0ic3VwZXJzY3JpcHQi
PjEwPC9zdHlsZT48L0Rpc3BsYXlUZXh0PjxyZWNvcmQ+PHJlYy1udW1iZXI+MTg3ODI8L3JlYy1u
dW1iZXI+PGZvcmVpZ24ta2V5cz48a2V5IGFwcD0iRU4iIGRiLWlkPSJmZjBkYXp6OTd0enpzamVz
dGVweGVzcGJzcjV4d2Q1YTkwZXAiIHRpbWVzdGFtcD0iMTUxOTA1MDUzNSI+MTg3ODI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4MjwvUmVjTnVtPjxEaXNwbGF5VGV4dD48c3R5bGUgZmFjZT0ic3VwZXJzY3JpcHQi
PjEwPC9zdHlsZT48L0Rpc3BsYXlUZXh0PjxyZWNvcmQ+PHJlYy1udW1iZXI+MTg3ODI8L3JlYy1u
dW1iZXI+PGZvcmVpZ24ta2V5cz48a2V5IGFwcD0iRU4iIGRiLWlkPSJmZjBkYXp6OTd0enpzamVz
dGVweGVzcGJzcjV4d2Q1YTkwZXAiIHRpbWVzdGFtcD0iMTUxOTA1MDUzNSI+MTg3ODI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2774770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3A065E4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ost-Deployment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7" w:tooltip="Breen, 2015 #1879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4NDwvUmVjTnVtPjxEaXNwbGF5VGV4dD48c3R5bGUgZmFjZT0ic3VwZXJzY3JpcHQi
PjU3PC9zdHlsZT48L0Rpc3BsYXlUZXh0PjxyZWNvcmQ+PHJlYy1udW1iZXI+MTg3ODQ8L3JlYy1u
dW1iZXI+PGZvcmVpZ24ta2V5cz48a2V5IGFwcD0iRU4iIGRiLWlkPSJmZjBkYXp6OTd0enpzamVz
dGVweGVzcGJzcjV4d2Q1YTkwZXAiIHRpbWVzdGFtcD0iMTUxOTA1MDcxNCI+MTg3ODQ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4NDwvUmVjTnVtPjxEaXNwbGF5VGV4dD48c3R5bGUgZmFjZT0ic3VwZXJzY3JpcHQi
PjU3PC9zdHlsZT48L0Rpc3BsYXlUZXh0PjxyZWNvcmQ+PHJlYy1udW1iZXI+MTg3ODQ8L3JlYy1u
dW1iZXI+PGZvcmVpZ24ta2V5cz48a2V5IGFwcD0iRU4iIGRiLWlkPSJmZjBkYXp6OTd0enpzamVz
dGVweGVzcGJzcjV4d2Q1YTkwZXAiIHRpbWVzdGFtcD0iMTUxOTA1MDcxNCI+MTg3ODQ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15B4F0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6F4018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19EBA28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Female specific interpersonal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FC648D6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7" w:tooltip="Breen, 2015 #1879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4MzwvUmVjTnVtPjxEaXNwbGF5VGV4dD48c3R5bGUgZmFjZT0ic3VwZXJzY3JpcHQi
PjU3PC9zdHlsZT48L0Rpc3BsYXlUZXh0PjxyZWNvcmQ+PHJlYy1udW1iZXI+MTg3ODM8L3JlYy1u
dW1iZXI+PGZvcmVpZ24ta2V5cz48a2V5IGFwcD0iRU4iIGRiLWlkPSJmZjBkYXp6OTd0enpzamVz
dGVweGVzcGJzcjV4d2Q1YTkwZXAiIHRpbWVzdGFtcD0iMTUxOTA1MDY1OCI+MTg3ODM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4MzwvUmVjTnVtPjxEaXNwbGF5VGV4dD48c3R5bGUgZmFjZT0ic3VwZXJzY3JpcHQi
PjU3PC9zdHlsZT48L0Rpc3BsYXlUZXh0PjxyZWNvcmQ+PHJlYy1udW1iZXI+MTg3ODM8L3JlYy1u
dW1iZXI+PGZvcmVpZ24ta2V5cz48a2V5IGFwcD0iRU4iIGRiLWlkPSJmZjBkYXp6OTd0enpzamVz
dGVweGVzcGJzcjV4d2Q1YTkwZXAiIHRpbWVzdGFtcD0iMTUxOTA1MDY1OCI+MTg3ODM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4E5445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1A7C58C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AMY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F65F48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7561AD29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62" w:tooltip="Dimatelis, 2013 #1878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aW1hdGVsaXM8L0F1dGhvcj48WWVhcj4yMDEzPC9ZZWFy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aW1hdGVsaXM8L0F1dGhvcj48WWVhcj4yMDEzPC9ZZWFy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6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F3CF5D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Lymphocytes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0B0A50F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Lymphocytes (males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-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DY8L1JlY051bT48RGlzcGxheVRleHQ+PHN0eWxlIGZhY2U9InN1cGVy
c2NyaXB0Ij4xMTwvc3R5bGU+PC9EaXNwbGF5VGV4dD48cmVjb3JkPjxyZWMtbnVtYmVyPjE4Nzg2
PC9yZWMtbnVtYmVyPjxmb3JlaWduLWtleXM+PGtleSBhcHA9IkVOIiBkYi1pZD0iZmYwZGF6ejk3
dHp6c2plc3RlcHhlc3Bic3I1eHdkNWE5MGVwIiB0aW1lc3RhbXA9IjE1MTkwNTA4NTUiPjE4Nzg2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DY8L1JlY051bT48RGlzcGxheVRleHQ+PHN0eWxlIGZhY2U9InN1cGVy
c2NyaXB0Ij4xMTwvc3R5bGU+PC9EaXNwbGF5VGV4dD48cmVjb3JkPjxyZWMtbnVtYmVyPjE4Nzg2
PC9yZWMtbnVtYmVyPjxmb3JlaWduLWtleXM+PGtleSBhcHA9IkVOIiBkYi1pZD0iZmYwZGF6ejk3
dHp6c2plc3RlcHhlc3Bic3I1eHdkNWE5MGVwIiB0aW1lc3RhbXA9IjE1MTkwNTA4NTUiPjE4Nzg2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3B8E367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56F8ADAC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Blood (Males)</w:t>
            </w:r>
          </w:p>
          <w:p w14:paraId="1D2B95B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C1BA5D0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BB4DA9B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24332F12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Blood (Females)</w:t>
            </w:r>
          </w:p>
          <w:p w14:paraId="5AA1994F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4834864" w14:textId="77777777" w:rsidR="009460FB" w:rsidRPr="001C075E" w:rsidRDefault="009460FB" w:rsidP="001B2E4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3B7CCBE4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3</w:t>
            </w:r>
          </w:p>
        </w:tc>
        <w:tc>
          <w:tcPr>
            <w:tcW w:w="426" w:type="pct"/>
            <w:vAlign w:val="center"/>
          </w:tcPr>
          <w:p w14:paraId="3DA6C01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6A23EA03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029A9263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  <w:t>RTN4</w:t>
            </w:r>
          </w:p>
          <w:p w14:paraId="7EEE9C34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6"/>
                <w:szCs w:val="16"/>
                <w:shd w:val="clear" w:color="auto" w:fill="F9F9F9"/>
              </w:rPr>
              <w:t>Reticulon 4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22EB789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1556049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3E7E39CF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br/>
              <w:t>DE/4 54.4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0B7C84D5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43008F8F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</w:tcPr>
          <w:p w14:paraId="079032ED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BMCs (I) ( PTSD, ER Trauma survivors)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1FE56A2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monocytes (I) (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, Assault Trauma) </w:t>
            </w:r>
            <w:hyperlink w:anchor="_ENREF_13" w:tooltip="Neylan, 2011 #18700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Neylan&lt;/Author&gt;&lt;Year&gt;2011&lt;/Year&gt;&lt;RecNum&gt;18700&lt;/RecNum&gt;&lt;DisplayText&gt;&lt;style face="superscript"&gt;13&lt;/style&gt;&lt;/DisplayText&gt;&lt;record&gt;&lt;rec-number&gt;18700&lt;/rec-number&gt;&lt;foreign-keys&gt;&lt;key app="EN" db-id="ff0dazz97tzzsjestepxespbsr5xwd5a90ep" timestamp="1518806913"&gt;18700&lt;/key&gt;&lt;/foreign-keys&gt;&lt;ref-type name="Journal Article"&gt;17&lt;/ref-type&gt;&lt;contributors&gt;&lt;authors&gt;&lt;author&gt;Neylan, T. C.&lt;/author&gt;&lt;author&gt;Sun, B.&lt;/author&gt;&lt;author&gt;Rempel, H.&lt;/author&gt;&lt;author&gt;Ross, J.&lt;/author&gt;&lt;author&gt;Lenoci, M.&lt;/author&gt;&lt;author&gt;O&amp;apos;Donovan, A.&lt;/author&gt;&lt;author&gt;Pulliam, L.&lt;/author&gt;&lt;/authors&gt;&lt;/contributors&gt;&lt;auth-address&gt;Veterans Affairs Medical Center, San Francisco, CA 94121, USA. Thomas.Neylan@ucsf.edu&lt;/auth-address&gt;&lt;titles&gt;&lt;title&gt;Suppressed monocyte gene expression profile in men versus women with PTSD&lt;/title&gt;&lt;secondary-title&gt;Brain Behav Immun&lt;/secondary-title&gt;&lt;alt-title&gt;Brain, behavior, and immunity&lt;/alt-title&gt;&lt;/titles&gt;&lt;periodical&gt;&lt;full-title&gt;Brain Behav Immun&lt;/full-title&gt;&lt;/periodical&gt;&lt;alt-periodical&gt;&lt;full-title&gt;Brain, behavior, and immunity&lt;/full-title&gt;&lt;/alt-periodical&gt;&lt;pages&gt;524-31&lt;/pages&gt;&lt;volume&gt;25&lt;/volume&gt;&lt;number&gt;3&lt;/number&gt;&lt;keywords&gt;&lt;keyword&gt;Female&lt;/keyword&gt;&lt;keyword&gt;Gene Expression Profiling&lt;/keyword&gt;&lt;keyword&gt;Humans&lt;/keyword&gt;&lt;keyword&gt;Male&lt;/keyword&gt;&lt;keyword&gt;Microarray Analysis&lt;/keyword&gt;&lt;keyword&gt;Monocytes/*metabolism&lt;/keyword&gt;&lt;keyword&gt;Sex Characteristics&lt;/keyword&gt;&lt;keyword&gt;Stress Disorders, Post-Traumatic/genetics/*metabolism&lt;/keyword&gt;&lt;/keywords&gt;&lt;dates&gt;&lt;year&gt;2011&lt;/year&gt;&lt;pub-dates&gt;&lt;date&gt;Mar&lt;/date&gt;&lt;/pub-dates&gt;&lt;/dates&gt;&lt;isbn&gt;1090-2139 (Electronic)&amp;#xD;0889-1591 (Linking)&lt;/isbn&gt;&lt;accession-num&gt;21145962&lt;/accession-num&gt;&lt;urls&gt;&lt;related-urls&gt;&lt;url&gt;http://www.ncbi.nlm.nih.gov/pubmed/21145962&lt;/url&gt;&lt;/related-urls&gt;&lt;/urls&gt;&lt;custom2&gt;3039086&lt;/custom2&gt;&lt;electronic-resource-num&gt;10.1016/j.bbi.2010.12.00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54E68F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(I) (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, Childhood Trauma)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MjwvUmVjTnVtPjxEaXNwbGF5VGV4dD48c3R5bGUgZmFjZT0ic3VwZXJzY3JpcHQi
PjIyPC9zdHlsZT48L0Rpc3BsYXlUZXh0PjxyZWNvcmQ+PHJlYy1udW1iZXI+MTg3MTI8L3JlYy1u
dW1iZXI+PGZvcmVpZ24ta2V5cz48a2V5IGFwcD0iRU4iIGRiLWlkPSJmZjBkYXp6OTd0enpzamVz
dGVweGVzcGJzcjV4d2Q1YTkwZXAiIHRpbWVzdGFtcD0iMTUxODgwODEzMyI+MTg3M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MjwvUmVjTnVtPjxEaXNwbGF5VGV4dD48c3R5bGUgZmFjZT0ic3VwZXJzY3JpcHQi
PjIyPC9zdHlsZT48L0Rpc3BsYXlUZXh0PjxyZWNvcmQ+PHJlYy1udW1iZXI+MTg3MTI8L3JlYy1u
dW1iZXI+PGZvcmVpZ24ta2V5cz48a2V5IGFwcD0iRU4iIGRiLWlkPSJmZjBkYXp6OTd0enpzamVz
dGVweGVzcGJzcjV4d2Q1YTkwZXAiIHRpbWVzdGFtcD0iMTUxODgwODEzMyI+MTg3M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</w:tcPr>
          <w:p w14:paraId="3C1D4C41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4B033DDE" w14:textId="77777777" w:rsidR="009460FB" w:rsidRPr="001C075E" w:rsidRDefault="009460FB" w:rsidP="00CA096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sz w:val="16"/>
                <w:szCs w:val="16"/>
              </w:rPr>
              <w:tab/>
            </w:r>
            <w:r w:rsidRPr="001C075E">
              <w:rPr>
                <w:rFonts w:ascii="MS Reference Sans Serif" w:hAnsi="MS Reference Sans Serif" w:cs="Microsoft Sans Serif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Female</w:t>
            </w:r>
          </w:p>
          <w:p w14:paraId="566948D6" w14:textId="77777777" w:rsidR="009460FB" w:rsidRPr="001C075E" w:rsidRDefault="009460FB" w:rsidP="00CA096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,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  <w:p w14:paraId="201C15C2" w14:textId="77777777" w:rsidR="009460FB" w:rsidRPr="001C075E" w:rsidRDefault="00175BC8" w:rsidP="00CA096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6" w:tooltip="Labonte, 2017 #3911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07B690C" w14:textId="77777777" w:rsidR="009460FB" w:rsidRPr="001C075E" w:rsidRDefault="009460FB" w:rsidP="00CA0960">
            <w:pPr>
              <w:pStyle w:val="NoSpacing"/>
              <w:rPr>
                <w:rFonts w:ascii="MS Reference Sans Serif" w:hAnsi="MS Reference Sans Serif" w:cs="Microsoft Sans Serif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sz w:val="16"/>
                <w:szCs w:val="16"/>
              </w:rPr>
              <w:tab/>
            </w:r>
          </w:p>
        </w:tc>
        <w:tc>
          <w:tcPr>
            <w:tcW w:w="337" w:type="pct"/>
            <w:shd w:val="clear" w:color="auto" w:fill="auto"/>
            <w:vAlign w:val="center"/>
          </w:tcPr>
          <w:p w14:paraId="4979ECB1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Lymphocytes (females)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 xml:space="preserve">DBP KO-Stressed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93" w:type="pct"/>
            <w:vAlign w:val="center"/>
          </w:tcPr>
          <w:p w14:paraId="657A1B8A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3</w:t>
            </w:r>
          </w:p>
        </w:tc>
        <w:tc>
          <w:tcPr>
            <w:tcW w:w="426" w:type="pct"/>
            <w:vAlign w:val="center"/>
          </w:tcPr>
          <w:p w14:paraId="187F63CA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481E184B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7ED566AD" w14:textId="77777777" w:rsidR="009460FB" w:rsidRPr="001C075E" w:rsidRDefault="009460FB" w:rsidP="00BF4DA3">
            <w:pPr>
              <w:pStyle w:val="NoSpacing"/>
              <w:jc w:val="center"/>
              <w:rPr>
                <w:rFonts w:ascii="MS Reference Sans Serif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00B0F0"/>
                <w:sz w:val="16"/>
                <w:szCs w:val="16"/>
              </w:rPr>
              <w:t>SUMO1</w:t>
            </w:r>
          </w:p>
          <w:p w14:paraId="5BD10923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6"/>
                <w:szCs w:val="16"/>
                <w:shd w:val="clear" w:color="auto" w:fill="F9F9F9"/>
              </w:rPr>
              <w:t>Small Ubiquitin-Like Modifier 1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7D585B27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208762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41ADE665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br/>
              <w:t>DE/4 56.3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476C9B04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2C83B8A1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44EB99A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6B331CDD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t xml:space="preserve">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14" w:type="pct"/>
            <w:shd w:val="clear" w:color="auto" w:fill="auto"/>
            <w:vAlign w:val="center"/>
          </w:tcPr>
          <w:p w14:paraId="22E734E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1AE59468" w14:textId="77777777" w:rsidR="009460FB" w:rsidRPr="001C075E" w:rsidRDefault="009460FB" w:rsidP="009F76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</w:t>
            </w:r>
          </w:p>
          <w:p w14:paraId="747B1160" w14:textId="77777777" w:rsidR="009460FB" w:rsidRPr="001C075E" w:rsidRDefault="009460FB" w:rsidP="009F76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AMY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63" w:tooltip="Andrus, 2012 #19043" w:history="1"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dXM8L0F1dGhvcj48WWVhcj4yMDEyPC9ZZWFyPjxS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Q5LTYxPC9wYWdlcz48dm9sdW1lPjE3PC92b2x1bWU+PG51bWJlcj4xPC9udW1iZXI+PGtl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dXM8L0F1dGhvcj48WWVhcj4yMDEyPC9ZZWFyPjxS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Q5LTYxPC9wYWdlcz48dm9sdW1lPjE3PC92b2x1bWU+PG51bWJlcj4xPC9udW1iZXI+PGtl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63</w: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056878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</w:tcPr>
          <w:p w14:paraId="029A6FC2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79BE28E9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Blood (Males)</w:t>
            </w:r>
          </w:p>
          <w:p w14:paraId="0F345EC6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7247A2A" w14:textId="77777777" w:rsidR="009460FB" w:rsidRPr="001C075E" w:rsidRDefault="009460FB" w:rsidP="00D01D1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7D6F8BD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3</w:t>
            </w:r>
          </w:p>
        </w:tc>
        <w:tc>
          <w:tcPr>
            <w:tcW w:w="426" w:type="pct"/>
            <w:vAlign w:val="center"/>
          </w:tcPr>
          <w:p w14:paraId="3B5507EE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15CA8808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4596BF2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NUB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egative Regulator Of Ubiquitin Like Proteins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32F0C3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560108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EF4486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61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C8BBBD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17B2082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2MzwvUmVjTnVtPjxEaXNwbGF5VGV4dD48c3R5bGUgZmFjZT0ic3VwZXJzY3JpcHQi
PjEwPC9zdHlsZT48L0Rpc3BsYXlUZXh0PjxyZWNvcmQ+PHJlYy1udW1iZXI+MTg3NjM8L3JlYy1u
dW1iZXI+PGZvcmVpZ24ta2V5cz48a2V5IGFwcD0iRU4iIGRiLWlkPSJmZjBkYXp6OTd0enpzamVz
dGVweGVzcGJzcjV4d2Q1YTkwZXAiIHRpbWVzdGFtcD0iMTUxODgxMTg0MCI+MTg3NjM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2MzwvUmVjTnVtPjxEaXNwbGF5VGV4dD48c3R5bGUgZmFjZT0ic3VwZXJzY3JpcHQi
PjEwPC9zdHlsZT48L0Rpc3BsYXlUZXh0PjxyZWNvcmQ+PHJlYy1udW1iZXI+MTg3NjM8L3JlYy1u
dW1iZXI+PGZvcmVpZ24ta2V5cz48a2V5IGFwcD0iRU4iIGRiLWlkPSJmZjBkYXp6OTd0enpzamVz
dGVweGVzcGJzcjV4d2Q1YTkwZXAiIHRpbWVzdGFtcD0iMTUxODgxMTg0MCI+MTg3NjM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23EF093F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4428A4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27BECDAF" w14:textId="77777777" w:rsidR="009460FB" w:rsidRPr="001C075E" w:rsidRDefault="009460FB" w:rsidP="001C075E">
            <w:pPr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I) Female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PFC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6" w:tooltip="Labonte, 2017 #39117" w:history="1"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DE585E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494E7B6E" w14:textId="77777777" w:rsidR="009460FB" w:rsidRPr="001C075E" w:rsidRDefault="009460FB" w:rsidP="00BB33E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2</w:t>
            </w:r>
          </w:p>
        </w:tc>
        <w:tc>
          <w:tcPr>
            <w:tcW w:w="426" w:type="pct"/>
            <w:vAlign w:val="center"/>
          </w:tcPr>
          <w:p w14:paraId="62E2119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.34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06090AE2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5D1662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B2M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Beta-2-Microglobulin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1D480E4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32311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058912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1.2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0C5A3C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09296AC1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Y5NjwvUmVjTnVtPjxEaXNwbGF5VGV4dD48c3R5bGUgZmFjZT0ic3VwZXJzY3JpcHQi
PjEwPC9zdHlsZT48L0Rpc3BsYXlUZXh0PjxyZWNvcmQ+PHJlYy1udW1iZXI+MTg2OTY8L3JlYy1u
dW1iZXI+PGZvcmVpZ24ta2V5cz48a2V5IGFwcD0iRU4iIGRiLWlkPSJmZjBkYXp6OTd0enpzamVz
dGVweGVzcGJzcjV4d2Q1YTkwZXAiIHRpbWVzdGFtcD0iMTUxODgwNjIwOSI+MTg2OTY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4F136F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04D5AAA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14014A4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108B2557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NAC (female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-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2OTc8L1JlY051bT48RGlzcGxheVRleHQ+PHN0eWxlIGZhY2U9InN1cGVy
c2NyaXB0Ij4xMTwvc3R5bGU+PC9EaXNwbGF5VGV4dD48cmVjb3JkPjxyZWMtbnVtYmVyPjE4Njk3
PC9yZWMtbnVtYmVyPjxmb3JlaWduLWtleXM+PGtleSBhcHA9IkVOIiBkYi1pZD0iZmYwZGF6ejk3
dHp6c2plc3RlcHhlc3Bic3I1eHdkNWE5MGVwIiB0aW1lc3RhbXA9IjE1MTg4MDYyNjEiPjE4Njk3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2OTc8L1JlY051bT48RGlzcGxheVRleHQ+PHN0eWxlIGZhY2U9InN1cGVy
c2NyaXB0Ij4xMTwvc3R5bGU+PC9EaXNwbGF5VGV4dD48cmVjb3JkPjxyZWMtbnVtYmVyPjE4Njk3
PC9yZWMtbnVtYmVyPjxmb3JlaWduLWtleXM+PGtleSBhcHA9IkVOIiBkYi1pZD0iZmYwZGF6ejk3
dHp6c2plc3RlcHhlc3Bic3I1eHdkNWE5MGVwIiB0aW1lc3RhbXA9IjE1MTg4MDYyNjEiPjE4Njk3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4524402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1ABD6E23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1</w:t>
            </w:r>
          </w:p>
        </w:tc>
        <w:tc>
          <w:tcPr>
            <w:tcW w:w="426" w:type="pct"/>
            <w:vAlign w:val="center"/>
          </w:tcPr>
          <w:p w14:paraId="7036EC0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78FCD23B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23F320D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>LAIR1</w:t>
            </w:r>
          </w:p>
          <w:p w14:paraId="413FE6C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Leukocyte Associated Immunoglobulin Like Receptor 1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4B84E76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10644_s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44AE8AC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86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770FA44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2E1E0E6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521BAB1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0A7F35C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 Female specific interpersonal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g1MTwvUmVjTnVtPjxEaXNwbGF5VGV4dD48c3R5bGUgZmFjZT0ic3VwZXJzY3JpcHQi
PjEyPC9zdHlsZT48L0Rpc3BsYXlUZXh0PjxyZWNvcmQ+PHJlYy1udW1iZXI+MTg4NTE8L3JlYy1u
dW1iZXI+PGZvcmVpZ24ta2V5cz48a2V5IGFwcD0iRU4iIGRiLWlkPSJmZjBkYXp6OTd0enpzamVz
dGVweGVzcGJzcjV4d2Q1YTkwZXAiIHRpbWVzdGFtcD0iMTUxOTA2NDIwMSI+MTg4NTE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g1MTwvUmVjTnVtPjxEaXNwbGF5VGV4dD48c3R5bGUgZmFjZT0ic3VwZXJzY3JpcHQi
PjEyPC9zdHlsZT48L0Rpc3BsYXlUZXh0PjxyZWNvcmQ+PHJlYy1udW1iZXI+MTg4NTE8L3JlYy1u
dW1iZXI+PGZvcmVpZ24ta2V5cz48a2V5IGFwcD0iRU4iIGRiLWlkPSJmZjBkYXp6OTd0enpzamVz
dGVweGVzcGJzcjV4d2Q1YTkwZXAiIHRpbWVzdGFtcD0iMTUxOTA2NDIwMSI+MTg4NTE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D3EAB0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7834B51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1914030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 Childhood Traum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)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g1MjwvUmVjTnVtPjxEaXNwbGF5VGV4dD48c3R5bGUgZmFjZT0ic3VwZXJzY3JpcHQi
PjIyPC9zdHlsZT48L0Rpc3BsYXlUZXh0PjxyZWNvcmQ+PHJlYy1udW1iZXI+MTg4NTI8L3JlYy1u
dW1iZXI+PGZvcmVpZ24ta2V5cz48a2V5IGFwcD0iRU4iIGRiLWlkPSJmZjBkYXp6OTd0enpzamVz
dGVweGVzcGJzcjV4d2Q1YTkwZXAiIHRpbWVzdGFtcD0iMTUxOTA2NDI0NSI+MTg4N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g1MjwvUmVjTnVtPjxEaXNwbGF5VGV4dD48c3R5bGUgZmFjZT0ic3VwZXJzY3JpcHQi
PjIyPC9zdHlsZT48L0Rpc3BsYXlUZXh0PjxyZWNvcmQ+PHJlYy1udW1iZXI+MTg4NTI8L3JlYy1u
dW1iZXI+PGZvcmVpZ24ta2V5cz48a2V5IGFwcD0iRU4iIGRiLWlkPSJmZjBkYXp6OTd0enpzamVz
dGVweGVzcGJzcjV4d2Q1YTkwZXAiIHRpbWVzdGFtcD0iMTUxOTA2NDI0NSI+MTg4N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FC41A80" w14:textId="77777777" w:rsidR="009460FB" w:rsidRPr="001C075E" w:rsidRDefault="009460FB" w:rsidP="00973719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</w:tcPr>
          <w:p w14:paraId="113971E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63D25BE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181C188A" w14:textId="77777777" w:rsidR="009460FB" w:rsidRPr="001C075E" w:rsidRDefault="009460FB" w:rsidP="00C1484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 Ventral Striatum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08E6306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</w:tcPr>
          <w:p w14:paraId="01DB200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4E68931F" w14:textId="77777777" w:rsidR="009460FB" w:rsidRPr="001C075E" w:rsidRDefault="009460FB" w:rsidP="00B27AD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FFFFFF"/>
                <w:sz w:val="16"/>
                <w:szCs w:val="16"/>
              </w:rPr>
              <w:t>10.0</w:t>
            </w:r>
            <w:r w:rsidRPr="001C075E">
              <w:rPr>
                <w:rFonts w:ascii="MS Reference Sans Serif" w:hAnsi="MS Reference Sans Serif"/>
                <w:sz w:val="16"/>
                <w:szCs w:val="16"/>
              </w:rPr>
              <w:t>10</w:t>
            </w:r>
          </w:p>
        </w:tc>
        <w:tc>
          <w:tcPr>
            <w:tcW w:w="426" w:type="pct"/>
            <w:vAlign w:val="center"/>
          </w:tcPr>
          <w:p w14:paraId="1CE0D94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1.12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75C7A24A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61A264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DTNBP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ystrobrevin Binding Protein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043B73F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3446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7DBD1F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3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712123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</w:p>
          <w:p w14:paraId="1B52D2E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genetic database</w:t>
            </w:r>
          </w:p>
          <w:p w14:paraId="5372B858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4" w:tooltip="Zhang, 2017 #18719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NTwvUmVjTnVtPjxEaXNwbGF5VGV4dD48c3R5bGUgZmFjZT0ic3VwZXJzY3JpcHQi
PjI0PC9zdHlsZT48L0Rpc3BsYXlUZXh0PjxyZWNvcmQ+PHJlYy1udW1iZXI+MTg3MTU8L3JlYy1u
dW1iZXI+PGZvcmVpZ24ta2V5cz48a2V5IGFwcD0iRU4iIGRiLWlkPSJmZjBkYXp6OTd0enpzamVz
dGVweGVzcGJzcjV4d2Q1YTkwZXAiIHRpbWVzdGFtcD0iMTUxODgwODUzNSI+MTg3MTU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aaGFuZzwvQXV0aG9yPjxZZWFyPjIwMTc8L1llYXI+PFJl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7316F78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53232E5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07B69FB2" w14:textId="77777777" w:rsidR="009460FB" w:rsidRPr="001C075E" w:rsidRDefault="009460FB" w:rsidP="00C1484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04193773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NjwvUmVjTnVtPjxEaXNwbGF5VGV4dD48c3R5bGUgZmFjZT0ic3VwZXJzY3JpcHQi
PjIyPC9zdHlsZT48L0Rpc3BsYXlUZXh0PjxyZWNvcmQ+PHJlYy1udW1iZXI+MTg3MTY8L3JlYy1u
dW1iZXI+PGZvcmVpZ24ta2V5cz48a2V5IGFwcD0iRU4iIGRiLWlkPSJmZjBkYXp6OTd0enpzamVz
dGVweGVzcGJzcjV4d2Q1YTkwZXAiIHRpbWVzdGFtcD0iMTUxODgwODYwNiI+MTg3MT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NjwvUmVjTnVtPjxEaXNwbGF5VGV4dD48c3R5bGUgZmFjZT0ic3VwZXJzY3JpcHQi
PjIyPC9zdHlsZT48L0Rpc3BsYXlUZXh0PjxyZWNvcmQ+PHJlYy1udW1iZXI+MTg3MTY8L3JlYy1u
dW1iZXI+PGZvcmVpZ24ta2V5cz48a2V5IGFwcD0iRU4iIGRiLWlkPSJmZjBkYXp6OTd0enpzamVz
dGVweGVzcGJzcjV4d2Q1YTkwZXAiIHRpbWVzdGFtcD0iMTUxODgwODYwNiI+MTg3MT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</w:t>
            </w:r>
          </w:p>
          <w:p w14:paraId="5670EAB4" w14:textId="77777777" w:rsidR="009460FB" w:rsidRPr="001C075E" w:rsidRDefault="009460FB" w:rsidP="00C1484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PBMC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44E8D082" w14:textId="77777777" w:rsidR="009460FB" w:rsidRPr="001C075E" w:rsidRDefault="009460FB" w:rsidP="003314A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5" w:tooltip="Tylee, 2015 #3594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eWxlZTwvQXV0aG9yPjxZZWFyPjIwMTU8L1llYXI+PFJl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Q3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UeWxlZTwvQXV0aG9yPjxZZWFyPjIwMTU8L1llYXI+PFJl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Q3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5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3293F241" w14:textId="77777777" w:rsidR="009460FB" w:rsidRPr="001C075E" w:rsidRDefault="009460FB" w:rsidP="00C1484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0C1781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4928C0F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B8020B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3D731964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0</w:t>
            </w:r>
          </w:p>
        </w:tc>
        <w:tc>
          <w:tcPr>
            <w:tcW w:w="426" w:type="pct"/>
            <w:vAlign w:val="center"/>
          </w:tcPr>
          <w:p w14:paraId="03A1EB2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532BDEA2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06A9F0A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OXA1L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OXA1L, Mitochondrial Inner Membrane Protein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0816B8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8717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400679A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6.9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376A9B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0A593FA7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DLPFC  (BA4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3" w:tooltip="Su, 2008 #1877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TwvQXV0aG9yPjxZZWFyPjIwMDg8L1llYXI+PFJlY051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TwvQXV0aG9yPjxZZWFyPjIwMDg8L1llYXI+PFJlY051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CEB944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4A5356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20FD70D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 Female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AC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6" w:tooltip="Labonte, 2017 #39117" w:history="1"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5DE3D6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29E6375D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0</w:t>
            </w:r>
          </w:p>
        </w:tc>
        <w:tc>
          <w:tcPr>
            <w:tcW w:w="426" w:type="pct"/>
            <w:vAlign w:val="center"/>
          </w:tcPr>
          <w:p w14:paraId="7FE6C54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.40E-03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83915B8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5508C79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DDX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AD-Box Helicase 6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CDDC46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562836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2C5318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83.8%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0.2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20A277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A99D4A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6A7F05B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60C416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F35340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FC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Stress 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718D750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AMY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0F0906CF" w14:textId="77777777" w:rsidR="009460FB" w:rsidRPr="001C075E" w:rsidRDefault="009460FB" w:rsidP="00640A4A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Blood (Males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</w:p>
          <w:p w14:paraId="6856F8A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6B8E2D7B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9</w:t>
            </w:r>
          </w:p>
        </w:tc>
        <w:tc>
          <w:tcPr>
            <w:tcW w:w="426" w:type="pct"/>
            <w:vAlign w:val="center"/>
          </w:tcPr>
          <w:p w14:paraId="4873A97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1C6F1181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103055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CCL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C-C Motif Chemokine Ligand 4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BF1B29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4103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125D946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6.9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B13718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3F6819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42D72167" w14:textId="77777777" w:rsidR="009460FB" w:rsidRPr="001C075E" w:rsidRDefault="009460FB" w:rsidP="00C03AE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(I) Venous Blood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52293D31" w14:textId="77777777" w:rsidR="009460FB" w:rsidRPr="001C075E" w:rsidRDefault="00175BC8" w:rsidP="00B12F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hyperlink w:anchor="_ENREF_14" w:tooltip="Guardado, 2016 #18701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wMTwvUmVjTnVtPjxEaXNwbGF5VGV4dD48c3R5bGUgZmFjZT0ic3VwZXJzY3Jp
cHQiPjE0PC9zdHlsZT48L0Rpc3BsYXlUZXh0PjxyZWNvcmQ+PHJlYy1udW1iZXI+MTg3MDE8L3Jl
Yy1udW1iZXI+PGZvcmVpZ24ta2V5cz48a2V5IGFwcD0iRU4iIGRiLWlkPSJmZjBkYXp6OTd0enpz
amVzdGVweGVzcGJzcjV4d2Q1YTkwZXAiIHRpbWVzdGFtcD0iMTUxODgwNzE2MCI+MTg3MDE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wMTwvUmVjTnVtPjxEaXNwbGF5VGV4dD48c3R5bGUgZmFjZT0ic3VwZXJzY3Jp
cHQiPjE0PC9zdHlsZT48L0Rpc3BsYXlUZXh0PjxyZWNvcmQ+PHJlYy1udW1iZXI+MTg3MDE8L3Jl
Yy1udW1iZXI+PGZvcmVpZ24ta2V5cz48a2V5IGFwcD0iRU4iIGRiLWlkPSJmZjBkYXp6OTd0enpz
amVzdGVweGVzcGJzcjV4d2Q1YTkwZXAiIHRpbWVzdGFtcD0iMTUxODgwNzE2MCI+MTg3MDE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="009460FB"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131D534D" w14:textId="77777777" w:rsidR="009460FB" w:rsidRPr="001C075E" w:rsidRDefault="009460FB" w:rsidP="006F477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671163EC" w14:textId="77777777" w:rsidR="009460FB" w:rsidRPr="001C075E" w:rsidRDefault="009460FB" w:rsidP="00C03AE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 Plasma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</w:p>
          <w:p w14:paraId="2133425B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5" w:tooltip="Dalgard, 2017 #1870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WxnYXJkPC9BdXRob3I+PFllYXI+MjAxNzwvWWVhcj48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WxnYXJkPC9BdXRob3I+PFllYXI+MjAxNzwvWWVhcj48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5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46856CEF" w14:textId="77777777" w:rsidR="009460FB" w:rsidRPr="001C075E" w:rsidRDefault="009460FB" w:rsidP="005A6CD8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07B0D86E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eripheral blood mon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6" w:tooltip="Miller, 2008 #187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aWxsZXI8L0F1dGhvcj48WWVhcj4yMDA4PC9ZZWFyPjxS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aWxsZXI8L0F1dGhvcj48WWVhcj4yMDA4PC9ZZWFyPjxS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66BB20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0C98932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451066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436F2D61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1B2CB02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5F6638FB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BFF37F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CIRBP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Cold Inducible RNA Binding Protein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3912B7C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0811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1E20236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69.2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51FC154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4EC8B78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0535B07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Blood Female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pecific interpersonal-traumas</w:t>
            </w:r>
          </w:p>
          <w:p w14:paraId="77C00A83" w14:textId="77777777" w:rsidR="009460FB" w:rsidRPr="001C075E" w:rsidRDefault="00175BC8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12" w:tooltip="Breen, 2018 #18705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D604DC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Mon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3" w:tooltip="Neylan, 2011 #18700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Neylan&lt;/Author&gt;&lt;Year&gt;2011&lt;/Year&gt;&lt;RecNum&gt;18706&lt;/RecNum&gt;&lt;DisplayText&gt;&lt;style face="superscript"&gt;13&lt;/style&gt;&lt;/DisplayText&gt;&lt;record&gt;&lt;rec-number&gt;18706&lt;/rec-number&gt;&lt;foreign-keys&gt;&lt;key app="EN" db-id="ff0dazz97tzzsjestepxespbsr5xwd5a90ep" timestamp="1518807707"&gt;18706&lt;/key&gt;&lt;/foreign-keys&gt;&lt;ref-type name="Journal Article"&gt;17&lt;/ref-type&gt;&lt;contributors&gt;&lt;authors&gt;&lt;author&gt;Neylan, T. C.&lt;/author&gt;&lt;author&gt;Sun, B.&lt;/author&gt;&lt;author&gt;Rempel, H.&lt;/author&gt;&lt;author&gt;Ross, J.&lt;/author&gt;&lt;author&gt;Lenoci, M.&lt;/author&gt;&lt;author&gt;O&amp;apos;Donovan, A.&lt;/author&gt;&lt;author&gt;Pulliam, L.&lt;/author&gt;&lt;/authors&gt;&lt;/contributors&gt;&lt;auth-address&gt;Veterans Affairs Medical Center, San Francisco, CA 94121, USA. Thomas.Neylan@ucsf.edu&lt;/auth-address&gt;&lt;titles&gt;&lt;title&gt;Suppressed monocyte gene expression profile in men versus women with PTSD&lt;/title&gt;&lt;secondary-title&gt;Brain Behav Immun&lt;/secondary-title&gt;&lt;alt-title&gt;Brain, behavior, and immunity&lt;/alt-title&gt;&lt;/titles&gt;&lt;periodical&gt;&lt;full-title&gt;Brain Behav Immun&lt;/full-title&gt;&lt;/periodical&gt;&lt;alt-periodical&gt;&lt;full-title&gt;Brain, behavior, and immunity&lt;/full-title&gt;&lt;/alt-periodical&gt;&lt;pages&gt;524-31&lt;/pages&gt;&lt;volume&gt;25&lt;/volume&gt;&lt;number&gt;3&lt;/number&gt;&lt;keywords&gt;&lt;keyword&gt;Female&lt;/keyword&gt;&lt;keyword&gt;Gene Expression Profiling&lt;/keyword&gt;&lt;keyword&gt;Humans&lt;/keyword&gt;&lt;keyword&gt;Male&lt;/keyword&gt;&lt;keyword&gt;Microarray Analysis&lt;/keyword&gt;&lt;keyword&gt;Monocytes/*metabolism&lt;/keyword&gt;&lt;keyword&gt;Sex Characteristics&lt;/keyword&gt;&lt;keyword&gt;Stress Disorders, Post-Traumatic/genetics/*metabolism&lt;/keyword&gt;&lt;/keywords&gt;&lt;dates&gt;&lt;year&gt;2011&lt;/year&gt;&lt;pub-dates&gt;&lt;date&gt;Mar&lt;/date&gt;&lt;/pub-dates&gt;&lt;/dates&gt;&lt;isbn&gt;1090-2139 (Electronic)&amp;#xD;0889-1591 (Linking)&lt;/isbn&gt;&lt;accession-num&gt;21145962&lt;/accession-num&gt;&lt;urls&gt;&lt;related-urls&gt;&lt;url&gt;http://www.ncbi.nlm.nih.gov/pubmed/21145962&lt;/url&gt;&lt;/related-urls&gt;&lt;/urls&gt;&lt;custom2&gt;3039086&lt;/custom2&gt;&lt;electronic-resource-num&gt;10.1016/j.bbi.2010.12.00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293E33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4E80A9B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7" w:tooltip="Malki, 2014 #187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WxraTwvQXV0aG9yPjxZZWFyPjIwMTQ8L1llYXI+PFJl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WxraTwvQXV0aG9yPjxZZWFyPjIwMTQ8L1llYXI+PFJl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8FBD189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hysical and Cognitive stimu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8" w:tooltip="Huttenrauch, 2016 #1870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Huttenrauch&lt;/Author&gt;&lt;Year&gt;2016&lt;/Year&gt;&lt;RecNum&gt;18708&lt;/RecNum&gt;&lt;DisplayText&gt;&lt;style face="superscript"&gt;18&lt;/style&gt;&lt;/DisplayText&gt;&lt;record&gt;&lt;rec-number&gt;18708&lt;/rec-number&gt;&lt;foreign-keys&gt;&lt;key app="EN" db-id="ff0dazz97tzzsjestepxespbsr5xwd5a90ep" timestamp="1518807899"&gt;18708&lt;/key&gt;&lt;/foreign-keys&gt;&lt;ref-type name="Journal Article"&gt;17&lt;/ref-type&gt;&lt;contributors&gt;&lt;authors&gt;&lt;author&gt;Huttenrauch, M.&lt;/author&gt;&lt;author&gt;Salinas, G.&lt;/author&gt;&lt;author&gt;Wirths, O.&lt;/author&gt;&lt;/authors&gt;&lt;/contributors&gt;&lt;auth-address&gt;Division of Molecular Psychiatry, Department of Psychiatry and Psychotherapy, University Medical Center, Georg-August-University Gottingen, Germany.&amp;#xD;Department of Developmental Biochemistry, DNA Microarray and Deep-Sequencing Facility, University Medical Center Gottingen, Germany.&lt;/auth-address&gt;&lt;titles&gt;&lt;title&gt;Effects of Long-Term Environmental Enrichment on Anxiety, Memory, Hippocampal Plasticity and Overall Brain Gene Expression in C57BL6 Mice&lt;/title&gt;&lt;secondary-title&gt;Front Mol Neurosci&lt;/secondary-title&gt;&lt;alt-title&gt;Frontiers in molecular neuroscience&lt;/alt-title&gt;&lt;/titles&gt;&lt;periodical&gt;&lt;full-title&gt;Front Mol Neurosci&lt;/full-title&gt;&lt;abbr-1&gt;Frontiers in molecular neuroscience&lt;/abbr-1&gt;&lt;/periodical&gt;&lt;alt-periodical&gt;&lt;full-title&gt;Front Mol Neurosci&lt;/full-title&gt;&lt;abbr-1&gt;Frontiers in molecular neuroscience&lt;/abbr-1&gt;&lt;/alt-periodical&gt;&lt;pages&gt;62&lt;/pages&gt;&lt;volume&gt;9&lt;/volume&gt;&lt;dates&gt;&lt;year&gt;2016&lt;/year&gt;&lt;/dates&gt;&lt;isbn&gt;1662-5099 (Print)&amp;#xD;1662-5099 (Linking)&lt;/isbn&gt;&lt;accession-num&gt;27536216&lt;/accession-num&gt;&lt;urls&gt;&lt;related-urls&gt;&lt;url&gt;http://www.ncbi.nlm.nih.gov/pubmed/27536216&lt;/url&gt;&lt;/related-urls&gt;&lt;/urls&gt;&lt;custom2&gt;4971077&lt;/custom2&gt;&lt;electronic-resource-num&gt;10.3389/fnmol.2016.00062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2FA2388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7D5E8E7E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2F8D6B9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3.66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414F46E1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FA4D1F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CYP2E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Cytochrome P450 Family 2 Subfamily E Member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11705C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9976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0B46A86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4.1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0B70E7F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9" w:tooltip="Kumsta, 2016 #1870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1zdGE8L0F1dGhvcj48WWVhcj4yMDE2PC9ZZWFyPjxS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LdW1zdGE8L0F1dGhvcj48WWVhcj4yMDE2PC9ZZWFyPjxS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79B3F5E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07EC871E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Relaxation Respons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0" w:tooltip="Bhasin, 2013 #1874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g3MTA8L1JlY051bT48RGlzcGxheVRleHQ+PHN0eWxlIGZhY2U9InN1cGVyc2NyaXB0
Ij4yMDwvc3R5bGU+PC9EaXNwbGF5VGV4dD48cmVjb3JkPjxyZWMtbnVtYmVyPjE4NzEwPC9yZWMt
bnVtYmVyPjxmb3JlaWduLWtleXM+PGtleSBhcHA9IkVOIiBkYi1pZD0iZmYwZGF6ejk3dHp6c2pl
c3RlcHhlc3Bic3I1eHdkNWE5MGVwIiB0aW1lc3RhbXA9IjE1MTg4MDgwNTAiPjE4NzEw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g3MTA8L1JlY051bT48RGlzcGxheVRleHQ+PHN0eWxlIGZhY2U9InN1cGVyc2NyaXB0
Ij4yMDwvc3R5bGU+PC9EaXNwbGF5VGV4dD48cmVjb3JkPjxyZWMtbnVtYmVyPjE4NzEwPC9yZWMt
bnVtYmVyPjxmb3JlaWduLWtleXM+PGtleSBhcHA9IkVOIiBkYi1pZD0iZmYwZGF6ejk3dHp6c2pl
c3RlcHhlc3Bic3I1eHdkNWE5MGVwIiB0aW1lc3RhbXA9IjE1MTg4MDgwNTAiPjE4NzEw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8083D6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0F275D8D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1" w:tooltip="Descalzi, 2017 #1871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ZXNjYWx6aTwvQXV0aG9yPjxZZWFyPjIwMTc8L1llYXI+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ZXNjYWx6aTwvQXV0aG9yPjxZZWFyPjIwMTc8L1llYXI+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743C9D3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4696E79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6BC00A1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57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6CD192BC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95F06C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DCTN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ynactin Subunit 5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6D93960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9231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51EF319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0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04DED0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88B25D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D36C1ED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ildhood Trauma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MjwvUmVjTnVtPjxEaXNwbGF5VGV4dD48c3R5bGUgZmFjZT0ic3VwZXJzY3JpcHQi
PjIyPC9zdHlsZT48L0Rpc3BsYXlUZXh0PjxyZWNvcmQ+PHJlYy1udW1iZXI+MTg3MTI8L3JlYy1u
dW1iZXI+PGZvcmVpZ24ta2V5cz48a2V5IGFwcD0iRU4iIGRiLWlkPSJmZjBkYXp6OTd0enpzamVz
dGVweGVzcGJzcjV4d2Q1YTkwZXAiIHRpbWVzdGFtcD0iMTUxODgwODEzMyI+MTg3M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xMjwvUmVjTnVtPjxEaXNwbGF5VGV4dD48c3R5bGUgZmFjZT0ic3VwZXJzY3JpcHQi
PjIyPC9zdHlsZT48L0Rpc3BsYXlUZXh0PjxyZWNvcmQ+PHJlYy1udW1iZXI+MTg3MTI8L3JlYy1u
dW1iZXI+PGZvcmVpZ24ta2V5cz48a2V5IGFwcD0iRU4iIGRiLWlkPSJmZjBkYXp6OTd0enpzamVz
dGVweGVzcGJzcjV4d2Q1YTkwZXAiIHRpbWVzdGFtcD0iMTUxODgwODEzMyI+MTg3MTI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38BA9CB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6A1B80A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C248FB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61AB4184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01FD487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62CBD081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3EF7152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GJB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Gap Junction Protein Beta 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7F38EC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3278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45BA1E3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8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025483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014F6C7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0MTwvUmVjTnVtPjxEaXNwbGF5VGV4dD48c3R5bGUgZmFjZT0ic3VwZXJzY3JpcHQi
PjEwPC9zdHlsZT48L0Rpc3BsYXlUZXh0PjxyZWNvcmQ+PHJlYy1udW1iZXI+MTg3NDE8L3JlYy1u
dW1iZXI+PGZvcmVpZ24ta2V5cz48a2V5IGFwcD0iRU4iIGRiLWlkPSJmZjBkYXp6OTd0enpzamVz
dGVweGVzcGJzcjV4d2Q1YTkwZXAiIHRpbWVzdGFtcD0iMTUxODgxMDIwNSI+MTg3NDE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0MTwvUmVjTnVtPjxEaXNwbGF5VGV4dD48c3R5bGUgZmFjZT0ic3VwZXJzY3JpcHQi
PjEwPC9zdHlsZT48L0Rpc3BsYXlUZXh0PjxyZWNvcmQ+PHJlYy1udW1iZXI+MTg3NDE8L3JlYy1u
dW1iZXI+PGZvcmVpZ24ta2V5cz48a2V5IGFwcD0iRU4iIGRiLWlkPSJmZjBkYXp6OTd0enpzamVz
dGVweGVzcGJzcjV4d2Q1YTkwZXAiIHRpbWVzdGFtcD0iMTUxODgxMDIwNSI+MTg3NDE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5F0039C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6B5D53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28C0CA2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07186F6C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4F77449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2D905F0E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169B670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.42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02138DA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400ACCB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HIF1A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Hypoxia Inducible Factor 1 Alpha Subunit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795C58E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38869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66CA85C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4.4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27A2B0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3D1BDA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4065912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Peripheral Blood cell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sychological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2" w:tooltip="Morita, 2005 #1435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Morita&lt;/Author&gt;&lt;Year&gt;2005&lt;/Year&gt;&lt;RecNum&gt;14351&lt;/RecNum&gt;&lt;DisplayText&gt;&lt;style face="superscript"&gt;52&lt;/style&gt;&lt;/DisplayText&gt;&lt;record&gt;&lt;rec-number&gt;14351&lt;/rec-number&gt;&lt;foreign-keys&gt;&lt;key app="EN" db-id="faddf059tfsx9me0pvq5svda0ztfdxpsdrs9"&gt;14351&lt;/key&gt;&lt;/foreign-keys&gt;&lt;ref-type name="Journal Article"&gt;17&lt;/ref-type&gt;&lt;contributors&gt;&lt;authors&gt;&lt;author&gt;Morita, K.&lt;/author&gt;&lt;author&gt;Saito, T.&lt;/author&gt;&lt;author&gt;Ohta, M.&lt;/author&gt;&lt;author&gt;Ohmori, T.&lt;/author&gt;&lt;author&gt;Kawai, K.&lt;/author&gt;&lt;author&gt;Teshima-Kondo, S.&lt;/author&gt;&lt;author&gt;Rokutan, K.&lt;/author&gt;&lt;/authors&gt;&lt;/contributors&gt;&lt;auth-address&gt;Department of Stress Science, Institute of Health Biosciences, The University of Tokushima Graduate School, 3-18-15 Kuramoto-cho, Tokushima 770-8503, Japan.&lt;/auth-address&gt;&lt;titles&gt;&lt;title&gt;Expression analysis of psychological stress-associated genes in peripheral blood leukocytes&lt;/title&gt;&lt;secondary-title&gt;Neurosci Lett&lt;/secondary-title&gt;&lt;/titles&gt;&lt;periodical&gt;&lt;full-title&gt;Neuroscience letters&lt;/full-title&gt;&lt;abbr-1&gt;Neurosci Lett&lt;/abbr-1&gt;&lt;/periodical&gt;&lt;pages&gt;57-62&lt;/pages&gt;&lt;volume&gt;381&lt;/volume&gt;&lt;number&gt;1-2&lt;/number&gt;&lt;keywords&gt;&lt;keyword&gt;Adult&lt;/keyword&gt;&lt;keyword&gt;Biological Markers/metabolism&lt;/keyword&gt;&lt;keyword&gt;Blood Proteins/*metabolism&lt;/keyword&gt;&lt;keyword&gt;Female&lt;/keyword&gt;&lt;keyword&gt;Gene Expression Profiling/*methods&lt;/keyword&gt;&lt;keyword&gt;Humans&lt;/keyword&gt;&lt;keyword&gt;Leukocytes, Mononuclear/*metabolism&lt;/keyword&gt;&lt;keyword&gt;Male&lt;/keyword&gt;&lt;keyword&gt;Oligonucleotide Array Sequence Analysis/*methods&lt;/keyword&gt;&lt;keyword&gt;Stress, Psychological/*metabolism&lt;/keyword&gt;&lt;/keywords&gt;&lt;dates&gt;&lt;year&gt;2005&lt;/year&gt;&lt;pub-dates&gt;&lt;date&gt;Jun 10-17&lt;/date&gt;&lt;/pub-dates&gt;&lt;/dates&gt;&lt;accession-num&gt;15882790&lt;/accession-num&gt;&lt;urls&gt;&lt;related-urls&gt;&lt;url&gt;http://www.ncbi.nlm.nih.gov/entrez/query.fcgi?cmd=Retrieve&amp;amp;db=PubMed&amp;amp;dopt=Citation&amp;amp;list_uids=15882790 &lt;/url&gt;&lt;/related-urls&gt;&lt;/urls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37E5BB7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Leukocyte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3" w:tooltip="Ohmori, 2005 #10063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Ohmori&lt;/Author&gt;&lt;Year&gt;2005&lt;/Year&gt;&lt;RecNum&gt;10063&lt;/RecNum&gt;&lt;DisplayText&gt;&lt;style face="superscript"&gt;53&lt;/style&gt;&lt;/DisplayText&gt;&lt;record&gt;&lt;rec-number&gt;10063&lt;/rec-number&gt;&lt;foreign-keys&gt;&lt;key app="EN" db-id="faddf059tfsx9me0pvq5svda0ztfdxpsdrs9"&gt;10063&lt;/key&gt;&lt;/foreign-keys&gt;&lt;ref-type name="Journal Article"&gt;17&lt;/ref-type&gt;&lt;contributors&gt;&lt;authors&gt;&lt;author&gt;Ohmori, T.&lt;/author&gt;&lt;author&gt;Morita, K.&lt;/author&gt;&lt;author&gt;Saito, T.&lt;/author&gt;&lt;author&gt;Ohta, M.&lt;/author&gt;&lt;author&gt;Ueno, S.&lt;/author&gt;&lt;author&gt;Rokutan, K.&lt;/author&gt;&lt;/authors&gt;&lt;/contributors&gt;&lt;auth-address&gt;Department of Psychiatry, The University of Tokushima Graduate School, Japan.&lt;/auth-address&gt;&lt;titles&gt;&lt;title&gt;Assessment of human stress and depression by DNA microarray analysis&lt;/title&gt;&lt;secondary-title&gt;J Med Invest&lt;/secondary-title&gt;&lt;/titles&gt;&lt;pages&gt;266-71&lt;/pages&gt;&lt;volume&gt;52 Suppl&lt;/volume&gt;&lt;keywords&gt;&lt;keyword&gt;Biological Markers/metabolism&lt;/keyword&gt;&lt;keyword&gt;Case-Control Studies&lt;/keyword&gt;&lt;keyword&gt;DNA/*analysis&lt;/keyword&gt;&lt;keyword&gt;DNA, Complementary/analysis&lt;/keyword&gt;&lt;keyword&gt;Depressive Disorder/*genetics/metabolism&lt;/keyword&gt;&lt;keyword&gt;Exercise&lt;/keyword&gt;&lt;keyword&gt;Gene Expression Profiling&lt;/keyword&gt;&lt;keyword&gt;Humans&lt;/keyword&gt;&lt;keyword&gt;Leukocytes, Mononuclear/metabolism&lt;/keyword&gt;&lt;keyword&gt;*Oligonucleotide Array Sequence Analysis&lt;/keyword&gt;&lt;keyword&gt;RNA, Messenger/metabolism&lt;/keyword&gt;&lt;keyword&gt;Sensitivity and Specificity&lt;/keyword&gt;&lt;keyword&gt;Stress, Psychological/*genetics/*metabolism&lt;/keyword&gt;&lt;keyword&gt;Time Factors&lt;/keyword&gt;&lt;/keywords&gt;&lt;dates&gt;&lt;year&gt;2005&lt;/year&gt;&lt;pub-dates&gt;&lt;date&gt;Nov&lt;/date&gt;&lt;/pub-dates&gt;&lt;/dates&gt;&lt;isbn&gt;1343-1420 (Print)&lt;/isbn&gt;&lt;accession-num&gt;16366513&lt;/accession-num&gt;&lt;urls&gt;&lt;related-urls&gt;&lt;url&gt;http://www.ncbi.nlm.nih.gov/entrez/query.fcgi?cmd=Retrieve&amp;amp;db=PubMed&amp;amp;dopt=Citation&amp;amp;list_uids=16366513 &lt;/url&gt;&lt;/related-urls&gt;&lt;/urls&gt;&lt;language&gt;eng&lt;/language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191271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68956C41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Early Lif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4" w:tooltip="Suri, 2014 #1874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XJpPC9BdXRob3I+PFllYXI+MjAxNDwvWWVhcj48UmVj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XJpPC9BdXRob3I+PFllYXI+MjAxNDwvWWVhcj48UmVj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4766DDC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05788F7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492E4BD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11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411CD9C0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658EB55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FF0000"/>
                <w:sz w:val="16"/>
                <w:szCs w:val="16"/>
              </w:rPr>
              <w:t>N4BP2L2</w:t>
            </w:r>
          </w:p>
          <w:p w14:paraId="2ECEF87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NEDD4 Binding Protein 2 Like 2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551F83E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14388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3513895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69.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4987807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6E58ADE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5B151C4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53EA14F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 Male specific interpersonal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g1NTwvUmVjTnVtPjxEaXNwbGF5VGV4dD48c3R5bGUgZmFjZT0ic3VwZXJzY3JpcHQi
PjEyPC9zdHlsZT48L0Rpc3BsYXlUZXh0PjxyZWNvcmQ+PHJlYy1udW1iZXI+MTg4NTU8L3JlYy1u
dW1iZXI+PGZvcmVpZ24ta2V5cz48a2V5IGFwcD0iRU4iIGRiLWlkPSJmZjBkYXp6OTd0enpzamVz
dGVweGVzcGJzcjV4d2Q1YTkwZXAiIHRpbWVzdGFtcD0iMTUxOTA2NDQzNCI+MTg4NT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g1NTwvUmVjTnVtPjxEaXNwbGF5VGV4dD48c3R5bGUgZmFjZT0ic3VwZXJzY3JpcHQi
PjEyPC9zdHlsZT48L0Rpc3BsYXlUZXh0PjxyZWNvcmQ+PHJlYy1udW1iZXI+MTg4NTU8L3JlYy1u
dW1iZXI+PGZvcmVpZ24ta2V5cz48a2V5IGFwcD0iRU4iIGRiLWlkPSJmZjBkYXp6OTd0enpzamVz
dGVweGVzcGJzcjV4d2Q1YTkwZXAiIHRpbWVzdGFtcD0iMTUxOTA2NDQzNCI+MTg4NT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6337E1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1079AFF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2761897A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 Childhood Traum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g1NjwvUmVjTnVtPjxEaXNwbGF5VGV4dD48c3R5bGUgZmFjZT0ic3VwZXJzY3JpcHQi
PjIyPC9zdHlsZT48L0Rpc3BsYXlUZXh0PjxyZWNvcmQ+PHJlYy1udW1iZXI+MTg4NTY8L3JlYy1u
dW1iZXI+PGZvcmVpZ24ta2V5cz48a2V5IGFwcD0iRU4iIGRiLWlkPSJmZjBkYXp6OTd0enpzamVz
dGVweGVzcGJzcjV4d2Q1YTkwZXAiIHRpbWVzdGFtcD0iMTUxOTA2NDQ2MyI+MTg4NT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g1NjwvUmVjTnVtPjxEaXNwbGF5VGV4dD48c3R5bGUgZmFjZT0ic3VwZXJzY3JpcHQi
PjIyPC9zdHlsZT48L0Rpc3BsYXlUZXh0PjxyZWNvcmQ+PHJlYy1udW1iZXI+MTg4NTY8L3JlYy1u
dW1iZXI+PGZvcmVpZ24ta2V5cz48a2V5IGFwcD0iRU4iIGRiLWlkPSJmZjBkYXp6OTd0enpzamVz
dGVweGVzcGJzcjV4d2Q1YTkwZXAiIHRpbWVzdGFtcD0iMTUxOTA2NDQ2MyI+MTg4NTY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</w:tcPr>
          <w:p w14:paraId="63E3DDD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37C3719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</w:p>
          <w:p w14:paraId="5FEA069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300CEE42" w14:textId="77777777" w:rsidR="009460FB" w:rsidRPr="001C075E" w:rsidRDefault="009460FB" w:rsidP="009E6F24">
            <w:pPr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 xml:space="preserve">(I) Male 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AC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6" w:tooltip="Labonte, 2017 #39117" w:history="1"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B1D346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2A70A991" w14:textId="77777777" w:rsidR="009460FB" w:rsidRPr="001C075E" w:rsidRDefault="009460FB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ST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t xml:space="preserve">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3F25D83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9E5C80C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Hippocampus, AMY, Medial PFC, hemibrain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6" w:tooltip="Muhie, 2017 #1879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Muhie&lt;/Author&gt;&lt;Year&gt;2017&lt;/Year&gt;&lt;RecNum&gt;18858&lt;/RecNum&gt;&lt;DisplayText&gt;&lt;style face="superscript"&gt;56&lt;/style&gt;&lt;/DisplayText&gt;&lt;record&gt;&lt;rec-number&gt;18858&lt;/rec-number&gt;&lt;foreign-keys&gt;&lt;key app="EN" db-id="ff0dazz97tzzsjestepxespbsr5xwd5a90ep" timestamp="1519064580"&gt;18858&lt;/key&gt;&lt;/foreign-keys&gt;&lt;ref-type name="Journal Article"&gt;17&lt;/ref-type&gt;&lt;contributors&gt;&lt;authors&gt;&lt;author&gt;Muhie, S.&lt;/author&gt;&lt;author&gt;Gautam, A.&lt;/author&gt;&lt;author&gt;Chakraborty, N.&lt;/author&gt;&lt;author&gt;Hoke, A.&lt;/author&gt;&lt;author&gt;Meyerhoff, J.&lt;/author&gt;&lt;author&gt;Hammamieh, R.&lt;/author&gt;&lt;author&gt;Jett, M.&lt;/author&gt;&lt;/authors&gt;&lt;/contributors&gt;&lt;auth-address&gt;The Geneva Foundation, Frederick, MD, USA.&amp;#xD;Advanced Academics Programs, Krieger School of Arts &amp;amp;Sciences, Johns Hopkins University, Baltimore, MD, USA.&amp;#xD;Integrative Systems Biology, US Army Center for Environmental Health Research, Frederick, MD, USA.&lt;/auth-address&gt;&lt;titles&gt;&lt;title&gt;Molecular indicators of stress-induced neuroinflammation in a mouse model simulating features of post-traumatic stress disorder&lt;/title&gt;&lt;secondary-title&gt;Transl Psychiatry&lt;/secondary-title&gt;&lt;alt-title&gt;Translational psychiatry&lt;/alt-title&gt;&lt;/titles&gt;&lt;periodical&gt;&lt;full-title&gt;Transl Psychiatry&lt;/full-title&gt;&lt;/periodical&gt;&lt;alt-periodical&gt;&lt;full-title&gt;Translational Psychiatry&lt;/full-title&gt;&lt;/alt-periodical&gt;&lt;pages&gt;e1135&lt;/pages&gt;&lt;volume&gt;7&lt;/volume&gt;&lt;number&gt;5&lt;/number&gt;&lt;dates&gt;&lt;year&gt;2017&lt;/year&gt;&lt;pub-dates&gt;&lt;date&gt;May 23&lt;/date&gt;&lt;/pub-dates&gt;&lt;/dates&gt;&lt;isbn&gt;2158-3188 (Electronic)&amp;#xD;2158-3188 (Linking)&lt;/isbn&gt;&lt;accession-num&gt;28534873&lt;/accession-num&gt;&lt;urls&gt;&lt;related-urls&gt;&lt;url&gt;http://www.ncbi.nlm.nih.gov/pubmed/28534873&lt;/url&gt;&lt;/related-urls&gt;&lt;/urls&gt;&lt;custom2&gt;5534959&lt;/custom2&gt;&lt;electronic-resource-num&gt;10.1038/tp.2017.9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37" w:type="pct"/>
            <w:shd w:val="clear" w:color="auto" w:fill="auto"/>
            <w:vAlign w:val="center"/>
          </w:tcPr>
          <w:p w14:paraId="6F38420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C4B2126" w14:textId="77777777" w:rsidR="009460FB" w:rsidRPr="001C075E" w:rsidRDefault="009460FB" w:rsidP="00BB33E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494397A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4.40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073FCA9D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0ADA619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NKTR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atural Killer Cell Triggering Receptor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76DD776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43055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2939823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0%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3.1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E44E72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54636F1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05AAD075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leuk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3" w:tooltip="Cole, 2007 #2012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Cole&lt;/Author&gt;&lt;Year&gt;2007&lt;/Year&gt;&lt;RecNum&gt;20129&lt;/RecNum&gt;&lt;DisplayText&gt;&lt;style face="superscript"&gt;43&lt;/style&gt;&lt;/DisplayText&gt;&lt;record&gt;&lt;rec-number&gt;20129&lt;/rec-number&gt;&lt;foreign-keys&gt;&lt;key app="EN" db-id="faddf059tfsx9me0pvq5svda0ztfdxpsdrs9"&gt;20129&lt;/key&gt;&lt;/foreign-keys&gt;&lt;ref-type name="Journal Article"&gt;17&lt;/ref-type&gt;&lt;contributors&gt;&lt;authors&gt;&lt;author&gt;Cole, S. W.&lt;/author&gt;&lt;author&gt;Hawkley, L. C.&lt;/author&gt;&lt;author&gt;Arevalo, J. M.&lt;/author&gt;&lt;author&gt;Sung, C. Y.&lt;/author&gt;&lt;author&gt;Rose, R. M.&lt;/author&gt;&lt;author&gt;Cacioppo, J. T.&lt;/author&gt;&lt;/authors&gt;&lt;/contributors&gt;&lt;auth-address&gt;Department of Medicine, Division of Hematology-Oncology, UCLA School of Medicine, Los Angeles, CA 90095-1678, USA. coles@ucla.edu&lt;/auth-address&gt;&lt;titles&gt;&lt;title&gt;Social regulation of gene expression in human leukocytes&lt;/title&gt;&lt;secondary-title&gt;Genome Biol&lt;/secondary-title&gt;&lt;alt-title&gt;Genome biology&lt;/alt-title&gt;&lt;/titles&gt;&lt;periodical&gt;&lt;full-title&gt;Genome Biol&lt;/full-title&gt;&lt;/periodical&gt;&lt;pages&gt;R189&lt;/pages&gt;&lt;volume&gt;8&lt;/volume&gt;&lt;number&gt;9&lt;/number&gt;&lt;keywords&gt;&lt;keyword&gt;Aged&lt;/keyword&gt;&lt;keyword&gt;C-Reactive Protein/metabolism&lt;/keyword&gt;&lt;keyword&gt;Computational Biology/*methods&lt;/keyword&gt;&lt;keyword&gt;Female&lt;/keyword&gt;&lt;keyword&gt;*Gene Expression Regulation&lt;/keyword&gt;&lt;keyword&gt;Genome, Human&lt;/keyword&gt;&lt;keyword&gt;Glucocorticoids/metabolism&lt;/keyword&gt;&lt;keyword&gt;Humans&lt;/keyword&gt;&lt;keyword&gt;*Interpersonal Relations&lt;/keyword&gt;&lt;keyword&gt;Leukocytes/*metabolism&lt;/keyword&gt;&lt;keyword&gt;Male&lt;/keyword&gt;&lt;keyword&gt;Middle Aged&lt;/keyword&gt;&lt;keyword&gt;Models, Biological&lt;/keyword&gt;&lt;keyword&gt;Promoter Regions, Genetic&lt;/keyword&gt;&lt;keyword&gt;Signal Transduction&lt;/keyword&gt;&lt;/keywords&gt;&lt;dates&gt;&lt;year&gt;2007&lt;/year&gt;&lt;/dates&gt;&lt;isbn&gt;1465-6914 (Electronic)&amp;#xD;1465-6906 (Linking)&lt;/isbn&gt;&lt;accession-num&gt;17854483&lt;/accession-num&gt;&lt;urls&gt;&lt;related-urls&gt;&lt;url&gt;http://www.ncbi.nlm.nih.gov/entrez/query.fcgi?cmd=Retrieve&amp;amp;db=PubMed&amp;amp;dopt=Citation&amp;amp;list_uids=17854483 &lt;/url&gt;&lt;/related-urls&gt;&lt;/urls&gt;&lt;language&gt;eng&lt;/language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050BC3F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2F699BB2" w14:textId="77777777" w:rsidR="009460FB" w:rsidRPr="001C075E" w:rsidRDefault="009460FB" w:rsidP="00BB33EC">
            <w:pPr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 xml:space="preserve">(I) Male 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AC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6" w:tooltip="Labonte, 2017 #39117" w:history="1"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186C1A7" w14:textId="77777777" w:rsidR="009460FB" w:rsidRPr="001C075E" w:rsidRDefault="009460FB" w:rsidP="00BB33E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(D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7" w:tooltip="Malki, 2014 #187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WxraTwvQXV0aG9yPjxZZWFyPjIwMTQ8L1llYXI+PFJl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WxraTwvQXV0aG9yPjxZZWFyPjIwMTQ8L1llYXI+PFJl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9BFC9C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Hippocampus (males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-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jI8L1JlY051bT48RGlzcGxheVRleHQ+PHN0eWxlIGZhY2U9InN1cGVy
c2NyaXB0Ij4xMTwvc3R5bGU+PC9EaXNwbGF5VGV4dD48cmVjb3JkPjxyZWMtbnVtYmVyPjE4NzYy
PC9yZWMtbnVtYmVyPjxmb3JlaWduLWtleXM+PGtleSBhcHA9IkVOIiBkYi1pZD0iZmYwZGF6ejk3
dHp6c2plc3RlcHhlc3Bic3I1eHdkNWE5MGVwIiB0aW1lc3RhbXA9IjE1MTg4MTE3NDciPjE4NzYy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jI8L1JlY051bT48RGlzcGxheVRleHQ+PHN0eWxlIGZhY2U9InN1cGVy
c2NyaXB0Ij4xMTwvc3R5bGU+PC9EaXNwbGF5VGV4dD48cmVjb3JkPjxyZWMtbnVtYmVyPjE4NzYy
PC9yZWMtbnVtYmVyPjxmb3JlaWduLWtleXM+PGtleSBhcHA9IkVOIiBkYi1pZD0iZmYwZGF6ejk3
dHp6c2plc3RlcHhlc3Bic3I1eHdkNWE5MGVwIiB0aW1lc3RhbXA9IjE1MTg4MTE3NDciPjE4NzYy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DADCF2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</w:t>
            </w:r>
          </w:p>
          <w:p w14:paraId="4FF034E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 (female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-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jI8L1JlY051bT48RGlzcGxheVRleHQ+PHN0eWxlIGZhY2U9InN1cGVy
c2NyaXB0Ij4xMTwvc3R5bGU+PC9EaXNwbGF5VGV4dD48cmVjb3JkPjxyZWMtbnVtYmVyPjE4NzYy
PC9yZWMtbnVtYmVyPjxmb3JlaWduLWtleXM+PGtleSBhcHA9IkVOIiBkYi1pZD0iZmYwZGF6ejk3
dHp6c2plc3RlcHhlc3Bic3I1eHdkNWE5MGVwIiB0aW1lc3RhbXA9IjE1MTg4MTE3NDciPjE4NzYy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NjI8L1JlY051bT48RGlzcGxheVRleHQ+PHN0eWxlIGZhY2U9InN1cGVy
c2NyaXB0Ij4xMTwvc3R5bGU+PC9EaXNwbGF5VGV4dD48cmVjb3JkPjxyZWMtbnVtYmVyPjE4NzYy
PC9yZWMtbnVtYmVyPjxmb3JlaWduLWtleXM+PGtleSBhcHA9IkVOIiBkYi1pZD0iZmYwZGF6ejk3
dHp6c2plc3RlcHhlc3Bic3I1eHdkNWE5MGVwIiB0aW1lc3RhbXA9IjE1MTg4MTE3NDciPjE4NzYy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4D29CF6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8070560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206614F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24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7332882A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354C8BF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PCDHB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Protocadherin Beta 6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54A1DBD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39443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607BBCE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38.2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60A655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57DEDE19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3NTwvUmVjTnVtPjxEaXNwbGF5VGV4dD48c3R5bGUgZmFjZT0ic3VwZXJzY3JpcHQi
PjEwPC9zdHlsZT48L0Rpc3BsYXlUZXh0PjxyZWNvcmQ+PHJlYy1udW1iZXI+MTg3NzU8L3JlYy1u
dW1iZXI+PGZvcmVpZ24ta2V5cz48a2V5IGFwcD0iRU4iIGRiLWlkPSJmZjBkYXp6OTd0enpzamVz
dGVweGVzcGJzcjV4d2Q1YTkwZXAiIHRpbWVzdGFtcD0iMTUxODgxMjg3MiI+MTg3NzU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3NTwvUmVjTnVtPjxEaXNwbGF5VGV4dD48c3R5bGUgZmFjZT0ic3VwZXJzY3JpcHQi
PjEwPC9zdHlsZT48L0Rpc3BsYXlUZXh0PjxyZWNvcmQ+PHJlYy1udW1iZXI+MTg3NzU8L3JlYy1u
dW1iZXI+PGZvcmVpZ24ta2V5cz48a2V5IGFwcD0iRU4iIGRiLWlkPSJmZjBkYXp6OTd0enpzamVz
dGVweGVzcGJzcjV4d2Q1YTkwZXAiIHRpbWVzdGFtcD0iMTUxODgxMjg3MiI+MTg3NzU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BFB4BF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29DDEE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4D7D2925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Stress 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60" w:tooltip="Jakobsson, 2008 #1877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KYWtvYnNzb248L0F1dGhvcj48WWVhcj4yMDA4PC9ZZWFy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KYWtvYnNzb248L0F1dGhvcj48WWVhcj4yMDA4PC9ZZWFy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6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5A0597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03960394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2D13FF3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17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2E52A09F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749EB36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PSD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Pleckstrin And Sec7 Domain Containing 3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0754A7D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18613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55B6E87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100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500505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58177EF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86E7D4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61C90BC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8D66660" w14:textId="77777777" w:rsidR="009460FB" w:rsidRPr="001C075E" w:rsidRDefault="009460FB" w:rsidP="009E6F24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542265D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6A9B16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Ventral Striatum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t xml:space="preserve">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7707EDD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Hippocampus, Amygdala, Medial PFC, hemibrain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t xml:space="preserve"> </w:t>
            </w:r>
            <w:hyperlink w:anchor="_ENREF_56" w:tooltip="Muhie, 2017 #1879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Muhie&lt;/Author&gt;&lt;Year&gt;2017&lt;/Year&gt;&lt;RecNum&gt;18779&lt;/RecNum&gt;&lt;DisplayText&gt;&lt;style face="superscript"&gt;56&lt;/style&gt;&lt;/DisplayText&gt;&lt;record&gt;&lt;rec-number&gt;18779&lt;/rec-number&gt;&lt;foreign-keys&gt;&lt;key app="EN" db-id="ff0dazz97tzzsjestepxespbsr5xwd5a90ep" timestamp="1519050140"&gt;18779&lt;/key&gt;&lt;/foreign-keys&gt;&lt;ref-type name="Journal Article"&gt;17&lt;/ref-type&gt;&lt;contributors&gt;&lt;authors&gt;&lt;author&gt;Muhie, S.&lt;/author&gt;&lt;author&gt;Gautam, A.&lt;/author&gt;&lt;author&gt;Chakraborty, N.&lt;/author&gt;&lt;author&gt;Hoke, A.&lt;/author&gt;&lt;author&gt;Meyerhoff, J.&lt;/author&gt;&lt;author&gt;Hammamieh, R.&lt;/author&gt;&lt;author&gt;Jett, M.&lt;/author&gt;&lt;/authors&gt;&lt;/contributors&gt;&lt;auth-address&gt;The Geneva Foundation, Frederick, MD, USA.&amp;#xD;Advanced Academics Programs, Krieger School of Arts &amp;amp;Sciences, Johns Hopkins University, Baltimore, MD, USA.&amp;#xD;Integrative Systems Biology, US Army Center for Environmental Health Research, Frederick, MD, USA.&lt;/auth-address&gt;&lt;titles&gt;&lt;title&gt;Molecular indicators of stress-induced neuroinflammation in a mouse model simulating features of post-traumatic stress disorder&lt;/title&gt;&lt;secondary-title&gt;Transl Psychiatry&lt;/secondary-title&gt;&lt;alt-title&gt;Translational psychiatry&lt;/alt-title&gt;&lt;/titles&gt;&lt;periodical&gt;&lt;full-title&gt;Transl Psychiatry&lt;/full-title&gt;&lt;/periodical&gt;&lt;alt-periodical&gt;&lt;full-title&gt;Translational Psychiatry&lt;/full-title&gt;&lt;/alt-periodical&gt;&lt;pages&gt;e1135&lt;/pages&gt;&lt;volume&gt;7&lt;/volume&gt;&lt;number&gt;5&lt;/number&gt;&lt;dates&gt;&lt;year&gt;2017&lt;/year&gt;&lt;pub-dates&gt;&lt;date&gt;May 23&lt;/date&gt;&lt;/pub-dates&gt;&lt;/dates&gt;&lt;isbn&gt;2158-3188 (Electronic)&amp;#xD;2158-3188 (Linking)&lt;/isbn&gt;&lt;accession-num&gt;28534873&lt;/accession-num&gt;&lt;urls&gt;&lt;related-urls&gt;&lt;url&gt;http://www.ncbi.nlm.nih.gov/pubmed/28534873&lt;/url&gt;&lt;/related-urls&gt;&lt;/urls&gt;&lt;custom2&gt;5534959&lt;/custom2&gt;&lt;electronic-resource-num&gt;10.1038/tp.2017.9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063C7C7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597FCAF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AMY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1699D7C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26F868D4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22DA5DF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7559EE7C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32E8C4D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SPON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Spondin 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6D40DC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18638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3020479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3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166E7E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43DAB14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37CED086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Venous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4" w:tooltip="Guardado, 2016 #1870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4NzwvUmVjTnVtPjxEaXNwbGF5VGV4dD48c3R5bGUgZmFjZT0ic3VwZXJzY3Jp
cHQiPjE0PC9zdHlsZT48L0Rpc3BsYXlUZXh0PjxyZWNvcmQ+PHJlYy1udW1iZXI+MTg3ODc8L3Jl
Yy1udW1iZXI+PGZvcmVpZ24ta2V5cz48a2V5IGFwcD0iRU4iIGRiLWlkPSJmZjBkYXp6OTd0enpz
amVzdGVweGVzcGJzcjV4d2Q1YTkwZXAiIHRpbWVzdGFtcD0iMTUxOTA1MDkyNSI+MTg3ODc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4NzwvUmVjTnVtPjxEaXNwbGF5VGV4dD48c3R5bGUgZmFjZT0ic3VwZXJzY3Jp
cHQiPjE0PC9zdHlsZT48L0Rpc3BsYXlUZXh0PjxyZWNvcmQ+PHJlYy1udW1iZXI+MTg3ODc8L3Jl
Yy1udW1iZXI+PGZvcmVpZ24ta2V5cz48a2V5IGFwcD0iRU4iIGRiLWlkPSJmZjBkYXp6OTd0enpz
amVzdGVweGVzcGJzcjV4d2Q1YTkwZXAiIHRpbWVzdGFtcD0iMTUxOTA1MDkyNSI+MTg3ODc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4226A3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0751890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E02FBE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3387B540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78411F4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1F1699EB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61F097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UBE2E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Ubiquitin Conjugating Enzyme E2 E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3FBA6B1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5651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6DAB949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3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A7158DF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7" w:tooltip="Breen, 2015 #1879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5NTwvUmVjTnVtPjxEaXNwbGF5VGV4dD48c3R5bGUgZmFjZT0ic3VwZXJzY3JpcHQi
PjU3PC9zdHlsZT48L0Rpc3BsYXlUZXh0PjxyZWNvcmQ+PHJlYy1udW1iZXI+MTg3OTU8L3JlYy1u
dW1iZXI+PGZvcmVpZ24ta2V5cz48a2V5IGFwcD0iRU4iIGRiLWlkPSJmZjBkYXp6OTd0enpzamVz
dGVweGVzcGJzcjV4d2Q1YTkwZXAiIHRpbWVzdGFtcD0iMTUxOTA1MTQ3MSI+MTg3OTU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5NTwvUmVjTnVtPjxEaXNwbGF5VGV4dD48c3R5bGUgZmFjZT0ic3VwZXJzY3JpcHQi
PjU3PC9zdHlsZT48L0Rpc3BsYXlUZXh0PjxyZWNvcmQ+PHJlYy1udW1iZXI+MTg3OTU8L3JlYy1u
dW1iZXI+PGZvcmVpZ24ta2V5cz48a2V5IGFwcD0iRU4iIGRiLWlkPSJmZjBkYXp6OTd0enpzamVz
dGVweGVzcGJzcjV4d2Q1YTkwZXAiIHRpbWVzdGFtcD0iMTUxOTA1MTQ3MSI+MTg3OTU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196B5D5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46E9D0BD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ost-Deployment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7" w:tooltip="Breen, 2015 #1879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5NjwvUmVjTnVtPjxEaXNwbGF5VGV4dD48c3R5bGUgZmFjZT0ic3VwZXJzY3JpcHQi
PjU3PC9zdHlsZT48L0Rpc3BsYXlUZXh0PjxyZWNvcmQ+PHJlYy1udW1iZXI+MTg3OTY8L3JlYy1u
dW1iZXI+PGZvcmVpZ24ta2V5cz48a2V5IGFwcD0iRU4iIGRiLWlkPSJmZjBkYXp6OTd0enpzamVz
dGVweGVzcGJzcjV4d2Q1YTkwZXAiIHRpbWVzdGFtcD0iMTUxOTA1MTQ5OSI+MTg3OTY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U8L1llYXI+PFJl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2F9CA9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13DDB3D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B49D0D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19DCD039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8</w:t>
            </w:r>
          </w:p>
        </w:tc>
        <w:tc>
          <w:tcPr>
            <w:tcW w:w="426" w:type="pct"/>
            <w:vAlign w:val="center"/>
          </w:tcPr>
          <w:p w14:paraId="472CDC9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4.41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5127ACDC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411B8DC9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>HLA-B</w:t>
            </w:r>
          </w:p>
          <w:p w14:paraId="591B2173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Major Histocompatibility Complex, Class I, B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00DF12EC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11911_x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08E5888F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</w:p>
          <w:p w14:paraId="68B4787D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52.3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6E7F54FF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25ECAD47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03C05357" w14:textId="77777777" w:rsidR="009460FB" w:rsidRPr="001C075E" w:rsidRDefault="009460FB" w:rsidP="00854DB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PBMC</w:t>
            </w:r>
          </w:p>
          <w:p w14:paraId="0449DC38" w14:textId="77777777" w:rsidR="009460FB" w:rsidRPr="001C075E" w:rsidRDefault="009460FB" w:rsidP="00854DB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Stress</w:t>
            </w:r>
            <w:hyperlink w:anchor="_ENREF_20" w:tooltip="Bhasin, 2013 #1874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kwMDE8L1JlY051bT48RGlzcGxheVRleHQ+PHN0eWxlIGZhY2U9InN1cGVyc2NyaXB0
Ij4yMDwvc3R5bGU+PC9EaXNwbGF5VGV4dD48cmVjb3JkPjxyZWMtbnVtYmVyPjE5MDAxPC9yZWMt
bnVtYmVyPjxmb3JlaWduLWtleXM+PGtleSBhcHA9IkVOIiBkYi1pZD0iZmYwZGF6ejk3dHp6c2pl
c3RlcHhlc3Bic3I1eHdkNWE5MGVwIiB0aW1lc3RhbXA9IjE1MjIyNDcxNTkiPjE5MDAx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kwMDE8L1JlY051bT48RGlzcGxheVRleHQ+PHN0eWxlIGZhY2U9InN1cGVyc2NyaXB0
Ij4yMDwvc3R5bGU+PC9EaXNwbGF5VGV4dD48cmVjb3JkPjxyZWMtbnVtYmVyPjE5MDAxPC9yZWMt
bnVtYmVyPjxmb3JlaWduLWtleXM+PGtleSBhcHA9IkVOIiBkYi1pZD0iZmYwZGF6ejk3dHp6c2pl
c3RlcHhlc3Bic3I1eHdkNWE5MGVwIiB0aW1lc3RhbXA9IjE1MjIyNDcxNTkiPjE5MDAx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091F8E2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</w:tcPr>
          <w:p w14:paraId="1B05B3D8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44D132B8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</w:tcPr>
          <w:p w14:paraId="2893A119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2981745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Blood (Females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</w:p>
        </w:tc>
        <w:tc>
          <w:tcPr>
            <w:tcW w:w="293" w:type="pct"/>
            <w:vAlign w:val="center"/>
          </w:tcPr>
          <w:p w14:paraId="5FC18E14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7</w:t>
            </w:r>
          </w:p>
        </w:tc>
        <w:tc>
          <w:tcPr>
            <w:tcW w:w="426" w:type="pct"/>
            <w:vAlign w:val="center"/>
          </w:tcPr>
          <w:p w14:paraId="1F747134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4.85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0EE41EC3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7A1F4D02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>LCP2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 xml:space="preserve"> Lymphocyte Cytosolic Protein 2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1DDA44CF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44251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598E6F12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</w:p>
          <w:p w14:paraId="4847F662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53.8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0BC3D636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72FD8977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038F8EBF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</w:tcPr>
          <w:p w14:paraId="3563FA3F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578419F4" w14:textId="77777777" w:rsidR="009460FB" w:rsidRPr="001C075E" w:rsidRDefault="009460FB" w:rsidP="0012041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Female </w:t>
            </w:r>
          </w:p>
          <w:p w14:paraId="01E48208" w14:textId="77777777" w:rsidR="009460FB" w:rsidRPr="001C075E" w:rsidRDefault="009460FB" w:rsidP="0012041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</w:p>
          <w:p w14:paraId="365D1EF6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6" w:tooltip="Labonte, 2017 #3911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</w:tcPr>
          <w:p w14:paraId="2D7983BC" w14:textId="77777777" w:rsidR="009460FB" w:rsidRPr="001C075E" w:rsidRDefault="009460FB" w:rsidP="00640A4A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Blood (Males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</w:p>
          <w:p w14:paraId="29BF8EE7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34D9F1F6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7</w:t>
            </w:r>
          </w:p>
        </w:tc>
        <w:tc>
          <w:tcPr>
            <w:tcW w:w="426" w:type="pct"/>
            <w:vAlign w:val="center"/>
          </w:tcPr>
          <w:p w14:paraId="28242D21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.01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50BCF154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607CD529" w14:textId="77777777" w:rsidR="009460FB" w:rsidRPr="001C075E" w:rsidRDefault="009460FB" w:rsidP="00BF4DA3">
            <w:pPr>
              <w:pStyle w:val="NoSpacing"/>
              <w:jc w:val="center"/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  <w:t>PCBP2</w:t>
            </w:r>
          </w:p>
          <w:p w14:paraId="300A7A2F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6"/>
                <w:szCs w:val="16"/>
                <w:shd w:val="clear" w:color="auto" w:fill="F9F9F9"/>
              </w:rPr>
              <w:t>Poly(RC) Binding Protein 2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1CFE3352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237374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5F0386E3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br/>
              <w:t>DE/2 35.3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255A91DA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1E9A1471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180EE807" w14:textId="77777777" w:rsidR="009460FB" w:rsidRPr="001C075E" w:rsidRDefault="009460FB" w:rsidP="003E51C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t xml:space="preserve"> </w:t>
            </w:r>
            <w:hyperlink w:anchor="_ENREF_14" w:tooltip="Guardado, 2016 #1870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wMTwvUmVjTnVtPjxEaXNwbGF5VGV4dD48c3R5bGUgZmFjZT0ic3VwZXJzY3Jp
cHQiPjE0PC9zdHlsZT48L0Rpc3BsYXlUZXh0PjxyZWNvcmQ+PHJlYy1udW1iZXI+MTg3MDE8L3Jl
Yy1udW1iZXI+PGZvcmVpZ24ta2V5cz48a2V5IGFwcD0iRU4iIGRiLWlkPSJmZjBkYXp6OTd0enpz
amVzdGVweGVzcGJzcjV4d2Q1YTkwZXAiIHRpbWVzdGFtcD0iMTUxODgwNzE2MCI+MTg3MDE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HdWFyZGFkbzwvQXV0aG9yPjxZZWFyPjIwMTY8L1llYXI+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4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0EE81822" w14:textId="77777777" w:rsidR="009460FB" w:rsidRPr="001C075E" w:rsidRDefault="009460FB" w:rsidP="003E51C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314" w:type="pct"/>
            <w:shd w:val="clear" w:color="auto" w:fill="auto"/>
            <w:vAlign w:val="center"/>
          </w:tcPr>
          <w:p w14:paraId="78F27DAE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09CC784C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</w:p>
          <w:p w14:paraId="042FA74C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AMY (Males)</w:t>
            </w:r>
          </w:p>
          <w:p w14:paraId="3331BE1D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6573E85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</w:tcPr>
          <w:p w14:paraId="2C0641F2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Lymphocytes (males) (I) (Treatments, DBP KO-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ed mic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, Omega-3 fatty acids)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93" w:type="pct"/>
            <w:vAlign w:val="center"/>
          </w:tcPr>
          <w:p w14:paraId="071C9B4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.5</w:t>
            </w:r>
          </w:p>
        </w:tc>
        <w:tc>
          <w:tcPr>
            <w:tcW w:w="426" w:type="pct"/>
            <w:vAlign w:val="center"/>
          </w:tcPr>
          <w:p w14:paraId="6F7E0619" w14:textId="77777777" w:rsidR="009460FB" w:rsidRPr="001C075E" w:rsidRDefault="009460FB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2.83E-02/4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8EF5976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7B83144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STX1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Syntaxin 1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6EADF62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10190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22C93AD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9.2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CE4248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775911C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2F0BB98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PBMC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 ER Trauma survivors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FD8B5A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D)</w:t>
            </w:r>
          </w:p>
          <w:p w14:paraId="67BE7494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Blood 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Interpersonal 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2" w:tooltip="Mehta, 2013 #1878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4OTwvUmVjTnVtPjxEaXNwbGF5VGV4dD48c3R5bGUgZmFjZT0ic3VwZXJzY3JpcHQi
PjIyPC9zdHlsZT48L0Rpc3BsYXlUZXh0PjxyZWNvcmQ+PHJlYy1udW1iZXI+MTg3ODk8L3JlYy1u
dW1iZXI+PGZvcmVpZ24ta2V5cz48a2V5IGFwcD0iRU4iIGRiLWlkPSJmZjBkYXp6OTd0enpzamVz
dGVweGVzcGJzcjV4d2Q1YTkwZXAiIHRpbWVzdGFtcD0iMTUxOTA1MTA4NyI+MTg3ODk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ZWh0YTwvQXV0aG9yPjxZZWFyPjIwMTM8L1llYXI+PFJl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L3BlcmlvZGljYWw+PGFsdC1wZXJpb2RpY2Fs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08B3D9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48C68BF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03F37E5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F425E4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Hippocampus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</w:t>
            </w:r>
          </w:p>
          <w:p w14:paraId="20282DC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MPFC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071E10C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 Hippocampus, Amygdala, Medial PFC, hemibrain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 xml:space="preserve"> 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56" w:tooltip="Muhie, 2017 #18792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Muhie&lt;/Author&gt;&lt;Year&gt;2017&lt;/Year&gt;&lt;RecNum&gt;18792&lt;/RecNum&gt;&lt;DisplayText&gt;&lt;style face="superscript"&gt;56&lt;/style&gt;&lt;/DisplayText&gt;&lt;record&gt;&lt;rec-number&gt;18792&lt;/rec-number&gt;&lt;foreign-keys&gt;&lt;key app="EN" db-id="ff0dazz97tzzsjestepxespbsr5xwd5a90ep" timestamp="1519051276"&gt;18792&lt;/key&gt;&lt;/foreign-keys&gt;&lt;ref-type name="Journal Article"&gt;17&lt;/ref-type&gt;&lt;contributors&gt;&lt;authors&gt;&lt;author&gt;Muhie, S.&lt;/author&gt;&lt;author&gt;Gautam, A.&lt;/author&gt;&lt;author&gt;Chakraborty, N.&lt;/author&gt;&lt;author&gt;Hoke, A.&lt;/author&gt;&lt;author&gt;Meyerhoff, J.&lt;/author&gt;&lt;author&gt;Hammamieh, R.&lt;/author&gt;&lt;author&gt;Jett, M.&lt;/author&gt;&lt;/authors&gt;&lt;/contributors&gt;&lt;auth-address&gt;The Geneva Foundation, Frederick, MD, USA.&amp;#xD;Advanced Academics Programs, Krieger School of Arts &amp;amp;Sciences, Johns Hopkins University, Baltimore, MD, USA.&amp;#xD;Integrative Systems Biology, US Army Center for Environmental Health Research, Frederick, MD, USA.&lt;/auth-address&gt;&lt;titles&gt;&lt;title&gt;Molecular indicators of stress-induced neuroinflammation in a mouse model simulating features of post-traumatic stress disorder&lt;/title&gt;&lt;secondary-title&gt;Transl Psychiatry&lt;/secondary-title&gt;&lt;alt-title&gt;Translational psychiatry&lt;/alt-title&gt;&lt;/titles&gt;&lt;periodical&gt;&lt;full-title&gt;Transl Psychiatry&lt;/full-title&gt;&lt;/periodical&gt;&lt;alt-periodical&gt;&lt;full-title&gt;Translational Psychiatry&lt;/full-title&gt;&lt;/alt-periodical&gt;&lt;pages&gt;e1135&lt;/pages&gt;&lt;volume&gt;7&lt;/volume&gt;&lt;number&gt;5&lt;/number&gt;&lt;dates&gt;&lt;year&gt;2017&lt;/year&gt;&lt;pub-dates&gt;&lt;date&gt;May 23&lt;/date&gt;&lt;/pub-dates&gt;&lt;/dates&gt;&lt;isbn&gt;2158-3188 (Electronic)&amp;#xD;2158-3188 (Linking)&lt;/isbn&gt;&lt;accession-num&gt;28534873&lt;/accession-num&gt;&lt;urls&gt;&lt;related-urls&gt;&lt;url&gt;http://www.ncbi.nlm.nih.gov/pubmed/28534873&lt;/url&gt;&lt;/related-urls&gt;&lt;/urls&gt;&lt;custom2&gt;5534959&lt;/custom2&gt;&lt;electronic-resource-num&gt;10.1038/tp.2017.9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6BD35F7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Lymphocytes (females) DBP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KO-Stresse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mice, Omega-3 fatty acids </w:t>
            </w:r>
            <w:hyperlink w:anchor="_ENREF_11" w:tooltip="Le-Niculescu, 2011 #1881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TM8L1JlY051bT48RGlzcGxheVRleHQ+PHN0eWxlIGZhY2U9InN1cGVy
c2NyaXB0Ij4xMTwvc3R5bGU+PC9EaXNwbGF5VGV4dD48cmVjb3JkPjxyZWMtbnVtYmVyPjE4Nzkz
PC9yZWMtbnVtYmVyPjxmb3JlaWduLWtleXM+PGtleSBhcHA9IkVOIiBkYi1pZD0iZmYwZGF6ejk3
dHp6c2plc3RlcHhlc3Bic3I1eHdkNWE5MGVwIiB0aW1lc3RhbXA9IjE1MTkwNTEzNzAiPjE4Nzkz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TM8L1JlY051bT48RGlzcGxheVRleHQ+PHN0eWxlIGZhY2U9InN1cGVy
c2NyaXB0Ij4xMTwvc3R5bGU+PC9EaXNwbGF5VGV4dD48cmVjb3JkPjxyZWMtbnVtYmVyPjE4Nzkz
PC9yZWMtbnVtYmVyPjxmb3JlaWduLWtleXM+PGtleSBhcHA9IkVOIiBkYi1pZD0iZmYwZGF6ejk3
dHp6c2plc3RlcHhlc3Bic3I1eHdkNWE5MGVwIiB0aW1lc3RhbXA9IjE1MTkwNTEzNzAiPjE4Nzkz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293" w:type="pct"/>
            <w:vAlign w:val="center"/>
          </w:tcPr>
          <w:p w14:paraId="2701B3AB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.5</w:t>
            </w:r>
          </w:p>
        </w:tc>
        <w:tc>
          <w:tcPr>
            <w:tcW w:w="426" w:type="pct"/>
            <w:vAlign w:val="center"/>
          </w:tcPr>
          <w:p w14:paraId="0756686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.74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56D5BD9E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3147BFE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ANK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nkyrin 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8992DE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2921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1782A08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2.9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0954477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01454D9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5ABF1CC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0C1017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7616C53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PFC (males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7" w:tooltip="Le-Niculescu, 2008 #3649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7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F857403" w14:textId="77777777" w:rsidR="009460FB" w:rsidRPr="001C075E" w:rsidRDefault="009460FB" w:rsidP="0038418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2DC051FC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4616018B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AMY(Females)</w:t>
            </w:r>
          </w:p>
          <w:p w14:paraId="554618E5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hyperlink w:anchor="_ENREF_8" w:tooltip="Daskalakis, 2014 #391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EYXNrYWxha2lzPC9BdXRob3I+PFllYXI+MjAxNDwvWWVh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C9wZXJpb2RpY2FsPjxwYWdlcz4xMzUy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8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D35FC81" w14:textId="77777777" w:rsidR="009460FB" w:rsidRPr="001C075E" w:rsidRDefault="009460FB" w:rsidP="00C5757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1B24CF9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6E3D5921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42912F7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09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31DE622D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60D83FB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APOL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olipoprotein L3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63126B0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1087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54A2152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0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6911AEC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666A60E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1A13831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999AE2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17BBC87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1A07630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86E50BE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MPF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2B1C5D0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7A29540B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1E8A11E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.96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0323610E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3B69313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C1orf12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Chromosome 1 Open Reading Frame 123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D91CEC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3197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6DB703F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72.3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120A3E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7C3CA82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3E0C258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Blood Male specifi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interpersonal-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Y5OTwvUmVjTnVtPjxEaXNwbGF5VGV4dD48c3R5bGUgZmFjZT0ic3VwZXJzY3JpcHQi
PjEyPC9zdHlsZT48L0Rpc3BsYXlUZXh0PjxyZWNvcmQ+PHJlYy1udW1iZXI+MTg2OTk8L3JlYy1u
dW1iZXI+PGZvcmVpZ24ta2V5cz48a2V5IGFwcD0iRU4iIGRiLWlkPSJmZjBkYXp6OTd0enpzamVz
dGVweGVzcGJzcjV4d2Q1YTkwZXAiIHRpbWVzdGFtcD0iMTUxODgwNjg4NCI+MTg2OTk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Y5OTwvUmVjTnVtPjxEaXNwbGF5VGV4dD48c3R5bGUgZmFjZT0ic3VwZXJzY3JpcHQi
PjEyPC9zdHlsZT48L0Rpc3BsYXlUZXh0PjxyZWNvcmQ+PHJlYy1udW1iZXI+MTg2OTk8L3JlYy1u
dW1iZXI+PGZvcmVpZ24ta2V5cz48a2V5IGFwcD0iRU4iIGRiLWlkPSJmZjBkYXp6OTd0enpzamVz
dGVweGVzcGJzcjV4d2Q1YTkwZXAiIHRpbWVzdGFtcD0iMTUxODgwNjg4NCI+MTg2OTk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730896F6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mon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Assault Trauma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3" w:tooltip="Neylan, 2011 #18700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Neylan&lt;/Author&gt;&lt;Year&gt;2011&lt;/Year&gt;&lt;RecNum&gt;18700&lt;/RecNum&gt;&lt;DisplayText&gt;&lt;style face="superscript"&gt;13&lt;/style&gt;&lt;/DisplayText&gt;&lt;record&gt;&lt;rec-number&gt;18700&lt;/rec-number&gt;&lt;foreign-keys&gt;&lt;key app="EN" db-id="ff0dazz97tzzsjestepxespbsr5xwd5a90ep" timestamp="1518806913"&gt;18700&lt;/key&gt;&lt;/foreign-keys&gt;&lt;ref-type name="Journal Article"&gt;17&lt;/ref-type&gt;&lt;contributors&gt;&lt;authors&gt;&lt;author&gt;Neylan, T. C.&lt;/author&gt;&lt;author&gt;Sun, B.&lt;/author&gt;&lt;author&gt;Rempel, H.&lt;/author&gt;&lt;author&gt;Ross, J.&lt;/author&gt;&lt;author&gt;Lenoci, M.&lt;/author&gt;&lt;author&gt;O&amp;apos;Donovan, A.&lt;/author&gt;&lt;author&gt;Pulliam, L.&lt;/author&gt;&lt;/authors&gt;&lt;/contributors&gt;&lt;auth-address&gt;Veterans Affairs Medical Center, San Francisco, CA 94121, USA. Thomas.Neylan@ucsf.edu&lt;/auth-address&gt;&lt;titles&gt;&lt;title&gt;Suppressed monocyte gene expression profile in men versus women with PTSD&lt;/title&gt;&lt;secondary-title&gt;Brain Behav Immun&lt;/secondary-title&gt;&lt;alt-title&gt;Brain, behavior, and immunity&lt;/alt-title&gt;&lt;/titles&gt;&lt;periodical&gt;&lt;full-title&gt;Brain Behav Immun&lt;/full-title&gt;&lt;/periodical&gt;&lt;alt-periodical&gt;&lt;full-title&gt;Brain, behavior, and immunity&lt;/full-title&gt;&lt;/alt-periodical&gt;&lt;pages&gt;524-31&lt;/pages&gt;&lt;volume&gt;25&lt;/volume&gt;&lt;number&gt;3&lt;/number&gt;&lt;keywords&gt;&lt;keyword&gt;Female&lt;/keyword&gt;&lt;keyword&gt;Gene Expression Profiling&lt;/keyword&gt;&lt;keyword&gt;Humans&lt;/keyword&gt;&lt;keyword&gt;Male&lt;/keyword&gt;&lt;keyword&gt;Microarray Analysis&lt;/keyword&gt;&lt;keyword&gt;Monocytes/*metabolism&lt;/keyword&gt;&lt;keyword&gt;Sex Characteristics&lt;/keyword&gt;&lt;keyword&gt;Stress Disorders, Post-Traumatic/genetics/*metabolism&lt;/keyword&gt;&lt;/keywords&gt;&lt;dates&gt;&lt;year&gt;2011&lt;/year&gt;&lt;pub-dates&gt;&lt;date&gt;Mar&lt;/date&gt;&lt;/pub-dates&gt;&lt;/dates&gt;&lt;isbn&gt;1090-2139 (Electronic)&amp;#xD;0889-1591 (Linking)&lt;/isbn&gt;&lt;accession-num&gt;21145962&lt;/accession-num&gt;&lt;urls&gt;&lt;related-urls&gt;&lt;url&gt;http://www.ncbi.nlm.nih.gov/pubmed/21145962&lt;/url&gt;&lt;/related-urls&gt;&lt;/urls&gt;&lt;custom2&gt;3039086&lt;/custom2&gt;&lt;electronic-resource-num&gt;10.1016/j.bbi.2010.12.001&lt;/electronic-resource-num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2B94634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6B1D48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1F3396F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19342E45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01DFD60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.92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6EC3EEA5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7F4F0FA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DMGDH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imethylglycine Dehydrogenase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1717978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31591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F1C2A8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5.6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7698176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43C73B5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  <w:p w14:paraId="4D3B4500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DLPFC  (BA  46)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23" w:tooltip="Su, 2008 #18774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TwvQXV0aG9yPjxZZWFyPjIwMDg8L1llYXI+PFJlY051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TwvQXV0aG9yPjxZZWFyPjIwMDg8L1llYXI+PFJlY051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5D30224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3B06038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0C34EC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0FB118B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180E96E0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02BEDA2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3.36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7130C33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6DA72009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>ELMO2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 xml:space="preserve"> Engulfment And Cell Motility 2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3F84DFFF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20363_s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679214AC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</w:p>
          <w:p w14:paraId="6A2FFEEC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0.0%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AP/4</w:t>
            </w:r>
          </w:p>
          <w:p w14:paraId="4E5387EA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54.7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7591F039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7AB9C133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4335C387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</w:tcPr>
          <w:p w14:paraId="009AF195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533284F2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Female</w:t>
            </w:r>
          </w:p>
          <w:p w14:paraId="54230B03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, 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</w:p>
          <w:p w14:paraId="5F6A41E3" w14:textId="77777777" w:rsidR="009460FB" w:rsidRPr="001C075E" w:rsidRDefault="00175BC8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6" w:tooltip="Labonte, 2017 #3911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A6E8C77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  <w:p w14:paraId="4E0F7364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Male</w:t>
            </w:r>
          </w:p>
          <w:p w14:paraId="41CAAC14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PFC,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</w:p>
          <w:p w14:paraId="1738528F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6" w:tooltip="Labonte, 2017 #3911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</w:tcPr>
          <w:p w14:paraId="66C402E0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08AF3DCB" w14:textId="77777777" w:rsidR="009460FB" w:rsidRPr="001C075E" w:rsidRDefault="009460FB" w:rsidP="00EC36C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45E2563C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1.30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F43960E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50C7B02E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FOXK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Forkhead Box K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17BEC2A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20696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0C3D863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58.8%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72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F538D4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335FC2B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BBD01B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39" w:tooltip="Segman, 2005 #748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ZWdtYW48L0F1dGhvcj48WWVhcj4yMDA1PC9ZZWFyPjxS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3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CF7247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503ECD8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1460C91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600FE8B3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5D5EF75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52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5F8527B3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7EE05B9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HLA-DRB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Major Histocompatibility Complex, Class II, DR Beta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0025CAA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9312_x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44DB4D3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41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C2D2E5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5C568F4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FC4477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Whole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0" w:tooltip="Yehuda, 2009 #2617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7F5F5B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Fasting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40" w:tooltip="Yehuda, 2009 #2617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ZZWh1ZGE8L0F1dGhvcj48WWVhcj4yMDA5PC9ZZWFyPjxS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1E17AA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D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Relaxation Response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0" w:tooltip="Bhasin, 2013 #1874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g3NDk8L1JlY051bT48RGlzcGxheVRleHQ+PHN0eWxlIGZhY2U9InN1cGVyc2NyaXB0
Ij4yMDwvc3R5bGU+PC9EaXNwbGF5VGV4dD48cmVjb3JkPjxyZWMtbnVtYmVyPjE4NzQ5PC9yZWMt
bnVtYmVyPjxmb3JlaWduLWtleXM+PGtleSBhcHA9IkVOIiBkYi1pZD0iZmYwZGF6ejk3dHp6c2pl
c3RlcHhlc3Bic3I1eHdkNWE5MGVwIiB0aW1lc3RhbXA9IjE1MTg4MTA3NzEiPjE4NzQ5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aGFzaW48L0F1dGhvcj48WWVhcj4yMDEzPC9ZZWFyPjxS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22C13F7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 xml:space="preserve">(I) Leukocyte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43" w:tooltip="Cole, 2007 #20129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&lt;EndNote&gt;&lt;Cite&gt;&lt;Author&gt;Cole&lt;/Author&gt;&lt;Year&gt;2007&lt;/Year&gt;&lt;RecNum&gt;20129&lt;/RecNum&gt;&lt;DisplayText&gt;&lt;style face="superscript"&gt;43&lt;/style&gt;&lt;/DisplayText&gt;&lt;record&gt;&lt;rec-number&gt;20129&lt;/rec-number&gt;&lt;foreign-keys&gt;&lt;key app="EN" db-id="faddf059tfsx9me0pvq5svda0ztfdxpsdrs9"&gt;20129&lt;/key&gt;&lt;/foreign-keys&gt;&lt;ref-type name="Journal Article"&gt;17&lt;/ref-type&gt;&lt;contributors&gt;&lt;authors&gt;&lt;author&gt;Cole, S. W.&lt;/author&gt;&lt;author&gt;Hawkley, L. C.&lt;/author&gt;&lt;author&gt;Arevalo, J. M.&lt;/author&gt;&lt;author&gt;Sung, C. Y.&lt;/author&gt;&lt;author&gt;Rose, R. M.&lt;/author&gt;&lt;author&gt;Cacioppo, J. T.&lt;/author&gt;&lt;/authors&gt;&lt;/contributors&gt;&lt;auth-address&gt;Department of Medicine, Division of Hematology-Oncology, UCLA School of Medicine, Los Angeles, CA 90095-1678, USA. coles@ucla.edu&lt;/auth-address&gt;&lt;titles&gt;&lt;title&gt;Social regulation of gene expression in human leukocytes&lt;/title&gt;&lt;secondary-title&gt;Genome Biol&lt;/secondary-title&gt;&lt;alt-title&gt;Genome biology&lt;/alt-title&gt;&lt;/titles&gt;&lt;periodical&gt;&lt;full-title&gt;Genome Biol&lt;/full-title&gt;&lt;/periodical&gt;&lt;pages&gt;R189&lt;/pages&gt;&lt;volume&gt;8&lt;/volume&gt;&lt;number&gt;9&lt;/number&gt;&lt;keywords&gt;&lt;keyword&gt;Aged&lt;/keyword&gt;&lt;keyword&gt;C-Reactive Protein/metabolism&lt;/keyword&gt;&lt;keyword&gt;Computational Biology/*methods&lt;/keyword&gt;&lt;keyword&gt;Female&lt;/keyword&gt;&lt;keyword&gt;*Gene Expression Regulation&lt;/keyword&gt;&lt;keyword&gt;Genome, Human&lt;/keyword&gt;&lt;keyword&gt;Glucocorticoids/metabolism&lt;/keyword&gt;&lt;keyword&gt;Humans&lt;/keyword&gt;&lt;keyword&gt;*Interpersonal Relations&lt;/keyword&gt;&lt;keyword&gt;Leukocytes/*metabolism&lt;/keyword&gt;&lt;keyword&gt;Male&lt;/keyword&gt;&lt;keyword&gt;Middle Aged&lt;/keyword&gt;&lt;keyword&gt;Models, Biological&lt;/keyword&gt;&lt;keyword&gt;Promoter Regions, Genetic&lt;/keyword&gt;&lt;keyword&gt;Signal Transduction&lt;/keyword&gt;&lt;/keywords&gt;&lt;dates&gt;&lt;year&gt;2007&lt;/year&gt;&lt;/dates&gt;&lt;isbn&gt;1465-6914 (Electronic)&amp;#xD;1465-6906 (Linking)&lt;/isbn&gt;&lt;accession-num&gt;17854483&lt;/accession-num&gt;&lt;urls&gt;&lt;related-urls&gt;&lt;url&gt;http://www.ncbi.nlm.nih.gov/entrez/query.fcgi?cmd=Retrieve&amp;amp;db=PubMed&amp;amp;dopt=Citation&amp;amp;list_uids=17854483 &lt;/url&gt;&lt;/related-urls&gt;&lt;/urls&gt;&lt;language&gt;eng&lt;/language&gt;&lt;/record&gt;&lt;/Cite&gt;&lt;/EndNote&gt;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43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5006D1C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0A9CFF3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Hypothalamus (PVN)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55" w:tooltip="Reyes, 2003 #261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SZXllczwvQXV0aG9yPjxZZWFyPjIwMDM8L1llYXI+PFJl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SZXllczwvQXV0aG9yPjxZZWFyPjIwMDM8L1llYXI+PFJl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55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7D9B7A4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50AE4623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48C598D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22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72CED68B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250F5B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LAIR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Leukocyte Associated Immunoglobulin Like Receptor 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46EE3DD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7509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3CC790A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8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F0593A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3FDB1C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569ADA4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0DB53A6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C8E3C0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77A11A9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7A85715C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6C5ACF4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3F87C876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0409872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LOC10537834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Uncharacterized LOC105378349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7C9302B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41143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2EDB0F2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90.6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24E01BC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4495D93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43BAD07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70DD76D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7B252D1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C3F7F2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0AFD029D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2759EA8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</w:tr>
      <w:tr w:rsidR="009460FB" w:rsidRPr="001C075E" w14:paraId="3552FC49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</w:tcPr>
          <w:p w14:paraId="57223B45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>LRRC59</w:t>
            </w:r>
          </w:p>
          <w:p w14:paraId="5748AF31" w14:textId="77777777" w:rsidR="009460FB" w:rsidRPr="001C075E" w:rsidRDefault="009460FB" w:rsidP="00FF3CC5">
            <w:pPr>
              <w:spacing w:after="0" w:line="240" w:lineRule="auto"/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 xml:space="preserve"> 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Leucine Rich Repeat Containing 59</w:t>
            </w:r>
          </w:p>
        </w:tc>
        <w:tc>
          <w:tcPr>
            <w:tcW w:w="530" w:type="pct"/>
            <w:shd w:val="clear" w:color="auto" w:fill="auto"/>
            <w:noWrap/>
            <w:vAlign w:val="center"/>
          </w:tcPr>
          <w:p w14:paraId="1A75BE93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22231_s_at</w:t>
            </w:r>
          </w:p>
        </w:tc>
        <w:tc>
          <w:tcPr>
            <w:tcW w:w="482" w:type="pct"/>
            <w:shd w:val="clear" w:color="auto" w:fill="auto"/>
            <w:noWrap/>
            <w:vAlign w:val="center"/>
          </w:tcPr>
          <w:p w14:paraId="321CC3BA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</w:p>
          <w:p w14:paraId="148D8480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61.5%</w:t>
            </w:r>
          </w:p>
        </w:tc>
        <w:tc>
          <w:tcPr>
            <w:tcW w:w="482" w:type="pct"/>
            <w:shd w:val="clear" w:color="auto" w:fill="auto"/>
            <w:vAlign w:val="center"/>
          </w:tcPr>
          <w:p w14:paraId="1420D262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</w:tcPr>
          <w:p w14:paraId="4A33AFB3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</w:tcPr>
          <w:p w14:paraId="3BE84569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</w:tcPr>
          <w:p w14:paraId="58BBAFC0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</w:tcPr>
          <w:p w14:paraId="33523417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 Male</w:t>
            </w:r>
          </w:p>
          <w:p w14:paraId="73A519F0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</w:p>
          <w:p w14:paraId="1FE1063F" w14:textId="77777777" w:rsidR="009460FB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hyperlink w:anchor="_ENREF_26" w:tooltip="Labonte, 2017 #39117" w:history="1"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="009460FB"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</w:tcPr>
          <w:p w14:paraId="16B974AF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63BE1039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0D8152D2" w14:textId="77777777" w:rsidR="009460FB" w:rsidRPr="001C075E" w:rsidRDefault="009460FB" w:rsidP="00CA22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3.15E-02/4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47C7D92C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4BA546A0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MAD1L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MAD1 Mitotic Arrest Deficient Like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1E93344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04857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10486A1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72.3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51A00D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119E285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B7D95D2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D) PBM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16" w:tooltip="Miller, 2008 #1875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aWxsZXI8L0F1dGhvcj48WWVhcj4yMDA4PC9ZZWFyPjxS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aWxsZXI8L0F1dGhvcj48WWVhcj4yMDA4PC9ZZWFyPjxS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6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1BE996C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6B4ACD2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2FAE129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440CCDCD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3A40173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.47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1537F537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58E3434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MKL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MKL1/Myocardin Like 2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2199C46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1562497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23107EA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60.8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4AD8BC31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77B87B9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7B6B31B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5A601BA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4123A46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3A52706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07AE6175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47DD70A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4.58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290AE452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1EC6EF1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FF0000"/>
                <w:sz w:val="16"/>
                <w:szCs w:val="16"/>
              </w:rPr>
              <w:t>PLEKHA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Pleckstrin Homology Domain Containing A5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50CEE9F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39559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2CF3AEA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35.3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1B8046C3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2327779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3C249488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ombattrauma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2" w:tooltip="Breen, 2018 #18705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g8L1llYXI+PFJl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2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6262FEB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0AD2C678" w14:textId="77777777" w:rsidR="009460FB" w:rsidRPr="001C075E" w:rsidRDefault="009460FB" w:rsidP="00BB33EC">
            <w:pPr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 xml:space="preserve">(I) Male 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PFC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Chronic Variable Stress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</w:t>
            </w:r>
            <w:hyperlink w:anchor="_ENREF_26" w:tooltip="Labonte, 2017 #39117" w:history="1"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YWJvbnRlPC9BdXRob3I+PFllYXI+MjAxNzwvWWVhcj48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</w:fldData>
                </w:fldCha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6</w:t>
              </w:r>
              <w:r w:rsidRPr="001C075E">
                <w:rPr>
                  <w:rFonts w:ascii="MS Reference Sans Serif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5314931A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(D) Hippocampus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PTSD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9" w:tooltip="Muhie, 2015 #36561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dWhpZTwvQXV0aG9yPjxZZWFyPjIwMTU8L1llYXI+PFJl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9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575C3E69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08D3268D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277AB1FC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3.33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  <w:tr w:rsidR="009460FB" w:rsidRPr="001C075E" w14:paraId="0F70CA16" w14:textId="77777777" w:rsidTr="00C57578">
        <w:trPr>
          <w:trHeight w:val="300"/>
        </w:trPr>
        <w:tc>
          <w:tcPr>
            <w:tcW w:w="774" w:type="pct"/>
            <w:shd w:val="clear" w:color="auto" w:fill="auto"/>
            <w:noWrap/>
            <w:vAlign w:val="center"/>
            <w:hideMark/>
          </w:tcPr>
          <w:p w14:paraId="21E5D41D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UQCC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Ubiquinol-Cytochrome C Reductase Complex Assembly Factor 1</w:t>
            </w:r>
          </w:p>
        </w:tc>
        <w:tc>
          <w:tcPr>
            <w:tcW w:w="530" w:type="pct"/>
            <w:shd w:val="clear" w:color="auto" w:fill="auto"/>
            <w:noWrap/>
            <w:vAlign w:val="center"/>
            <w:hideMark/>
          </w:tcPr>
          <w:p w14:paraId="09072A77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217935_s_at</w:t>
            </w:r>
          </w:p>
        </w:tc>
        <w:tc>
          <w:tcPr>
            <w:tcW w:w="482" w:type="pct"/>
            <w:shd w:val="clear" w:color="auto" w:fill="auto"/>
            <w:noWrap/>
            <w:vAlign w:val="center"/>
            <w:hideMark/>
          </w:tcPr>
          <w:p w14:paraId="72F4C71B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38.5%</w:t>
            </w:r>
          </w:p>
        </w:tc>
        <w:tc>
          <w:tcPr>
            <w:tcW w:w="482" w:type="pct"/>
            <w:shd w:val="clear" w:color="auto" w:fill="auto"/>
            <w:vAlign w:val="center"/>
            <w:hideMark/>
          </w:tcPr>
          <w:p w14:paraId="338759A2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84" w:type="pct"/>
            <w:shd w:val="clear" w:color="auto" w:fill="auto"/>
            <w:vAlign w:val="center"/>
            <w:hideMark/>
          </w:tcPr>
          <w:p w14:paraId="6A867B62" w14:textId="77777777" w:rsidR="009460FB" w:rsidRPr="001C075E" w:rsidRDefault="009460FB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(I) NAC </w:t>
            </w: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Social Isolation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 xml:space="preserve">  </w:t>
            </w:r>
            <w:hyperlink w:anchor="_ENREF_10" w:tooltip="Canli, 2017 #18696" w:history="1"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5NzwvUmVjTnVtPjxEaXNwbGF5VGV4dD48c3R5bGUgZmFjZT0ic3VwZXJzY3JpcHQi
PjEwPC9zdHlsZT48L0Rpc3BsYXlUZXh0PjxyZWNvcmQ+PHJlYy1udW1iZXI+MTg3OTc8L3JlYy1u
dW1iZXI+PGZvcmVpZ24ta2V5cz48a2V5IGFwcD0iRU4iIGRiLWlkPSJmZjBkYXp6OTd0enpzamVz
dGVweGVzcGJzcjV4d2Q1YTkwZXAiIHRpbWVzdGFtcD0iMTUxOTA1MTU0OSI+MTg3OTc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DYW5saTwvQXV0aG9yPjxZZWFyPjIwMTc8L1llYXI+PFJl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</w:fldData>
                </w:fldCha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separate"/>
              </w:r>
              <w:r w:rsidRPr="001C075E">
                <w:rPr>
                  <w:rFonts w:ascii="MS Reference Sans Serif" w:eastAsia="Times New Roman" w:hAnsi="MS Reference Sans Serif" w:cs="Microsoft Sans Serif"/>
                  <w:noProof/>
                  <w:color w:val="000000"/>
                  <w:sz w:val="16"/>
                  <w:szCs w:val="16"/>
                  <w:vertAlign w:val="superscript"/>
                </w:rPr>
                <w:t>10</w:t>
              </w:r>
              <w:r w:rsidRPr="001C075E">
                <w:rPr>
                  <w:rFonts w:ascii="MS Reference Sans Serif" w:eastAsia="Times New Roman" w:hAnsi="MS Reference Sans Serif" w:cs="Microsoft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452" w:type="pct"/>
            <w:shd w:val="clear" w:color="auto" w:fill="auto"/>
            <w:vAlign w:val="center"/>
            <w:hideMark/>
          </w:tcPr>
          <w:p w14:paraId="44384F25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4" w:type="pct"/>
            <w:shd w:val="clear" w:color="auto" w:fill="auto"/>
            <w:vAlign w:val="center"/>
            <w:hideMark/>
          </w:tcPr>
          <w:p w14:paraId="3F41118A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526" w:type="pct"/>
            <w:shd w:val="clear" w:color="auto" w:fill="auto"/>
            <w:vAlign w:val="center"/>
            <w:hideMark/>
          </w:tcPr>
          <w:p w14:paraId="3E4A9F78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37" w:type="pct"/>
            <w:shd w:val="clear" w:color="auto" w:fill="auto"/>
            <w:vAlign w:val="center"/>
            <w:hideMark/>
          </w:tcPr>
          <w:p w14:paraId="4FD48B3F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293" w:type="pct"/>
            <w:vAlign w:val="center"/>
          </w:tcPr>
          <w:p w14:paraId="27EEC2C2" w14:textId="77777777" w:rsidR="009460FB" w:rsidRPr="001C075E" w:rsidRDefault="009460FB" w:rsidP="00A5113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6</w:t>
            </w:r>
          </w:p>
        </w:tc>
        <w:tc>
          <w:tcPr>
            <w:tcW w:w="426" w:type="pct"/>
            <w:vAlign w:val="center"/>
          </w:tcPr>
          <w:p w14:paraId="0DB26246" w14:textId="77777777" w:rsidR="009460FB" w:rsidRPr="001C075E" w:rsidRDefault="009460FB" w:rsidP="005A6CD8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3.33E-02/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br/>
              <w:t>Nominal</w:t>
            </w:r>
          </w:p>
        </w:tc>
      </w:tr>
    </w:tbl>
    <w:p w14:paraId="50E6F630" w14:textId="77777777" w:rsidR="00624063" w:rsidRPr="001C075E" w:rsidRDefault="00624063" w:rsidP="0058414E">
      <w:pPr>
        <w:spacing w:after="0" w:line="240" w:lineRule="auto"/>
        <w:rPr>
          <w:rFonts w:ascii="Arial" w:eastAsia="Calibri" w:hAnsi="Arial" w:cs="Arial"/>
        </w:rPr>
      </w:pPr>
    </w:p>
    <w:p w14:paraId="712EC62C" w14:textId="77777777" w:rsidR="005A6CD8" w:rsidRPr="001C075E" w:rsidRDefault="005A6CD8" w:rsidP="0058414E">
      <w:pPr>
        <w:spacing w:after="0" w:line="240" w:lineRule="auto"/>
        <w:rPr>
          <w:rFonts w:ascii="Arial" w:eastAsia="Calibri" w:hAnsi="Arial" w:cs="Arial"/>
          <w:b/>
          <w:sz w:val="24"/>
          <w:szCs w:val="24"/>
        </w:rPr>
      </w:pPr>
    </w:p>
    <w:p w14:paraId="2E98D5D3" w14:textId="4F465074" w:rsidR="00075CF4" w:rsidRPr="001C075E" w:rsidRDefault="00075CF4">
      <w:pPr>
        <w:rPr>
          <w:rFonts w:ascii="Arial" w:eastAsia="Calibri" w:hAnsi="Arial" w:cs="Arial"/>
          <w:b/>
          <w:sz w:val="24"/>
          <w:szCs w:val="24"/>
        </w:rPr>
      </w:pPr>
      <w:r w:rsidRPr="001C075E">
        <w:rPr>
          <w:rFonts w:ascii="Arial" w:eastAsia="Calibri" w:hAnsi="Arial" w:cs="Arial"/>
          <w:b/>
          <w:sz w:val="24"/>
          <w:szCs w:val="24"/>
        </w:rPr>
        <w:br w:type="page"/>
      </w:r>
    </w:p>
    <w:p w14:paraId="57895977" w14:textId="77777777" w:rsidR="005A6CD8" w:rsidRPr="001C075E" w:rsidRDefault="005A6CD8" w:rsidP="0058414E">
      <w:pPr>
        <w:spacing w:after="0" w:line="240" w:lineRule="auto"/>
        <w:rPr>
          <w:rFonts w:ascii="Arial" w:eastAsia="Calibri" w:hAnsi="Arial" w:cs="Arial"/>
          <w:b/>
          <w:sz w:val="24"/>
          <w:szCs w:val="24"/>
        </w:rPr>
      </w:pPr>
    </w:p>
    <w:p w14:paraId="2A758CA2" w14:textId="77777777" w:rsidR="005A6CD8" w:rsidRPr="001C075E" w:rsidRDefault="005A6CD8" w:rsidP="0058414E">
      <w:pPr>
        <w:spacing w:after="0" w:line="240" w:lineRule="auto"/>
        <w:rPr>
          <w:rFonts w:ascii="Arial" w:eastAsia="Calibri" w:hAnsi="Arial" w:cs="Arial"/>
          <w:b/>
          <w:sz w:val="24"/>
          <w:szCs w:val="24"/>
        </w:rPr>
      </w:pPr>
    </w:p>
    <w:p w14:paraId="79AB0775" w14:textId="7401E807" w:rsidR="00DB3290" w:rsidRPr="00D66529" w:rsidRDefault="005A6CD8" w:rsidP="0058414E">
      <w:pPr>
        <w:spacing w:after="0" w:line="240" w:lineRule="auto"/>
        <w:rPr>
          <w:rFonts w:ascii="Arial" w:eastAsia="Calibri" w:hAnsi="Arial" w:cs="Arial"/>
          <w:sz w:val="20"/>
          <w:szCs w:val="20"/>
        </w:rPr>
      </w:pPr>
      <w:r w:rsidRPr="001C075E">
        <w:rPr>
          <w:rFonts w:ascii="Arial" w:eastAsia="Calibri" w:hAnsi="Arial" w:cs="Arial"/>
          <w:b/>
          <w:sz w:val="24"/>
          <w:szCs w:val="24"/>
        </w:rPr>
        <w:t xml:space="preserve">Table S3. </w:t>
      </w:r>
      <w:r w:rsidR="001F6D24" w:rsidRPr="001C075E">
        <w:rPr>
          <w:rFonts w:ascii="Arial" w:eastAsia="Calibri" w:hAnsi="Arial" w:cs="Arial"/>
          <w:b/>
          <w:sz w:val="24"/>
          <w:szCs w:val="24"/>
          <w:u w:val="single"/>
        </w:rPr>
        <w:t>Evidence for involvement in other psychiatric and related disorders</w:t>
      </w:r>
      <w:r w:rsidR="001F6D24">
        <w:rPr>
          <w:rFonts w:ascii="Arial" w:eastAsia="Calibri" w:hAnsi="Arial" w:cs="Arial"/>
          <w:b/>
          <w:sz w:val="20"/>
          <w:szCs w:val="20"/>
        </w:rPr>
        <w:t xml:space="preserve"> </w:t>
      </w:r>
      <w:r w:rsidR="001F6D24" w:rsidRPr="001C075E">
        <w:rPr>
          <w:rFonts w:ascii="Arial" w:eastAsia="Calibri" w:hAnsi="Arial" w:cs="Arial"/>
          <w:b/>
          <w:sz w:val="24"/>
          <w:szCs w:val="24"/>
        </w:rPr>
        <w:t xml:space="preserve"> </w:t>
      </w:r>
      <w:r w:rsidR="001F6D24">
        <w:rPr>
          <w:rFonts w:ascii="Arial" w:eastAsia="Calibri" w:hAnsi="Arial" w:cs="Arial"/>
          <w:b/>
          <w:sz w:val="24"/>
          <w:szCs w:val="24"/>
        </w:rPr>
        <w:t xml:space="preserve">for 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 xml:space="preserve">Top </w:t>
      </w:r>
      <w:r w:rsidR="00D66529">
        <w:rPr>
          <w:rFonts w:ascii="Arial" w:eastAsia="Calibri" w:hAnsi="Arial" w:cs="Arial"/>
          <w:b/>
          <w:sz w:val="24"/>
          <w:szCs w:val="24"/>
        </w:rPr>
        <w:t xml:space="preserve">Predictive 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>Biomarkers for Stress</w:t>
      </w:r>
      <w:r w:rsidR="00D66529">
        <w:rPr>
          <w:rFonts w:ascii="Arial" w:eastAsia="Calibri" w:hAnsi="Arial" w:cs="Arial"/>
          <w:b/>
          <w:sz w:val="24"/>
          <w:szCs w:val="24"/>
        </w:rPr>
        <w:t xml:space="preserve"> (from Figure 2)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 xml:space="preserve"> (n=41 genes, 42 probesets</w:t>
      </w:r>
      <w:r w:rsidR="00D66529">
        <w:rPr>
          <w:rFonts w:ascii="Arial" w:eastAsia="Calibri" w:hAnsi="Arial" w:cs="Arial"/>
          <w:b/>
          <w:sz w:val="24"/>
          <w:szCs w:val="24"/>
        </w:rPr>
        <w:t>)</w:t>
      </w:r>
      <w:r w:rsidR="001F6D24">
        <w:rPr>
          <w:rFonts w:ascii="Arial" w:eastAsia="Calibri" w:hAnsi="Arial" w:cs="Arial"/>
          <w:b/>
          <w:sz w:val="24"/>
          <w:szCs w:val="24"/>
        </w:rPr>
        <w:t xml:space="preserve">. </w:t>
      </w:r>
      <w:r w:rsidRPr="00D66529">
        <w:rPr>
          <w:rFonts w:ascii="Arial" w:eastAsia="Calibri" w:hAnsi="Arial" w:cs="Arial"/>
          <w:sz w:val="20"/>
          <w:szCs w:val="20"/>
        </w:rPr>
        <w:t>In the same direction of expression</w:t>
      </w:r>
      <w:r w:rsidR="00EA2685" w:rsidRPr="00D66529">
        <w:rPr>
          <w:rFonts w:ascii="Arial" w:eastAsia="Calibri" w:hAnsi="Arial" w:cs="Arial"/>
          <w:sz w:val="20"/>
          <w:szCs w:val="20"/>
        </w:rPr>
        <w:t xml:space="preserve"> as stress</w:t>
      </w:r>
      <w:r w:rsidRPr="00D66529">
        <w:rPr>
          <w:rFonts w:ascii="Arial" w:eastAsia="Calibri" w:hAnsi="Arial" w:cs="Arial"/>
          <w:b/>
          <w:sz w:val="20"/>
          <w:szCs w:val="20"/>
        </w:rPr>
        <w:t xml:space="preserve">.  </w:t>
      </w:r>
      <w:r w:rsidRPr="00D66529">
        <w:rPr>
          <w:rFonts w:ascii="Arial" w:eastAsia="Calibri" w:hAnsi="Arial" w:cs="Arial"/>
          <w:sz w:val="20"/>
          <w:szCs w:val="20"/>
        </w:rPr>
        <w:t>Red- increased in expression (I) in Stress, Blue- decreased in expression (D). DE- differential expression, AP-Absent/Present</w:t>
      </w:r>
      <w:r w:rsidR="00D66529" w:rsidRPr="00D66529">
        <w:rPr>
          <w:rFonts w:ascii="Arial" w:eastAsia="Calibri" w:hAnsi="Arial" w:cs="Arial"/>
          <w:sz w:val="20"/>
          <w:szCs w:val="20"/>
        </w:rPr>
        <w:t>. MDD- Depression; BP- bipolar; SZ- schizophrenia</w:t>
      </w:r>
      <w:r w:rsidR="00D66529">
        <w:rPr>
          <w:rFonts w:ascii="Arial" w:eastAsia="Calibri" w:hAnsi="Arial" w:cs="Arial"/>
          <w:sz w:val="20"/>
          <w:szCs w:val="20"/>
        </w:rPr>
        <w:t>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44"/>
        <w:gridCol w:w="1100"/>
        <w:gridCol w:w="591"/>
        <w:gridCol w:w="591"/>
        <w:gridCol w:w="589"/>
        <w:gridCol w:w="843"/>
        <w:gridCol w:w="1014"/>
        <w:gridCol w:w="928"/>
        <w:gridCol w:w="595"/>
        <w:gridCol w:w="589"/>
        <w:gridCol w:w="583"/>
        <w:gridCol w:w="583"/>
      </w:tblGrid>
      <w:tr w:rsidR="006A416E" w:rsidRPr="001C075E" w14:paraId="69B1D799" w14:textId="77777777" w:rsidTr="006A416E">
        <w:trPr>
          <w:trHeight w:val="1092"/>
        </w:trPr>
        <w:tc>
          <w:tcPr>
            <w:tcW w:w="719" w:type="pct"/>
            <w:shd w:val="clear" w:color="auto" w:fill="auto"/>
            <w:vAlign w:val="center"/>
            <w:hideMark/>
          </w:tcPr>
          <w:p w14:paraId="54D243B6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Gene Symbol/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Gene Name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17C8844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obeset</w:t>
            </w:r>
          </w:p>
        </w:tc>
        <w:tc>
          <w:tcPr>
            <w:tcW w:w="316" w:type="pct"/>
            <w:shd w:val="clear" w:color="auto" w:fill="auto"/>
            <w:vAlign w:val="center"/>
            <w:hideMark/>
          </w:tcPr>
          <w:p w14:paraId="418468CD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Discovery (Change) Method/Scor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6pts</w:t>
            </w:r>
          </w:p>
        </w:tc>
        <w:tc>
          <w:tcPr>
            <w:tcW w:w="316" w:type="pct"/>
            <w:shd w:val="clear" w:color="auto" w:fill="auto"/>
            <w:vAlign w:val="center"/>
            <w:hideMark/>
          </w:tcPr>
          <w:p w14:paraId="0FB560FC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itization Total CFG Score For Stress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C56553A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Validation Anova p-valu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6 pts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71055F4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human genetic evidence for other Disorde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2pts.</w:t>
            </w: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28BE6136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human Brain expression evidence fo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other Disorde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4 pts</w:t>
            </w:r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2AA419DA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human peripheral evidence for other Disorder</w:t>
            </w:r>
          </w:p>
          <w:p w14:paraId="748093BD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2pts.</w:t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03B0A7CF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Non-human genetic evidence for other Disorde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1pt.</w:t>
            </w: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B226447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Non-human Brain expression evidenc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for other Disorde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2pts.</w:t>
            </w: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616DB47C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rior Non-human peripheral evidence for other Disorder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br/>
              <w:t>1pt</w:t>
            </w:r>
          </w:p>
        </w:tc>
        <w:tc>
          <w:tcPr>
            <w:tcW w:w="312" w:type="pct"/>
            <w:vAlign w:val="center"/>
          </w:tcPr>
          <w:p w14:paraId="48B1D7D5" w14:textId="77777777" w:rsidR="006A416E" w:rsidRPr="001C075E" w:rsidRDefault="006A416E" w:rsidP="008256E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4"/>
                <w:szCs w:val="14"/>
              </w:rPr>
              <w:t>External CFG for Other Dx</w:t>
            </w:r>
          </w:p>
        </w:tc>
      </w:tr>
      <w:tr w:rsidR="009F13D5" w:rsidRPr="001C075E" w14:paraId="0F262EC5" w14:textId="77777777" w:rsidTr="00280D6D">
        <w:trPr>
          <w:trHeight w:val="3878"/>
        </w:trPr>
        <w:tc>
          <w:tcPr>
            <w:tcW w:w="719" w:type="pct"/>
            <w:shd w:val="clear" w:color="auto" w:fill="auto"/>
            <w:noWrap/>
            <w:vAlign w:val="center"/>
          </w:tcPr>
          <w:p w14:paraId="19E14B67" w14:textId="77777777" w:rsidR="00CD2551" w:rsidRPr="001C075E" w:rsidRDefault="00CD2551" w:rsidP="00CD25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  <w:t>TL</w:t>
            </w:r>
          </w:p>
          <w:p w14:paraId="19344276" w14:textId="731663B0" w:rsidR="009F13D5" w:rsidRPr="001C075E" w:rsidRDefault="00CD2551" w:rsidP="00CD25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 w:themeColor="text1"/>
                <w:sz w:val="16"/>
                <w:szCs w:val="16"/>
              </w:rPr>
              <w:t>Telomere Lenght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04E6626B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155A432B" w14:textId="0078CA80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(D)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42CF871D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003A6196" w14:textId="77777777" w:rsidR="00EF6B2B" w:rsidRPr="001C075E" w:rsidRDefault="00EF6B2B" w:rsidP="00EF6B2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0.238473</w:t>
            </w:r>
          </w:p>
          <w:p w14:paraId="2E7F29BF" w14:textId="5ABE718F" w:rsidR="009F13D5" w:rsidRPr="001C075E" w:rsidRDefault="00EF6B2B" w:rsidP="00EF6B2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  <w:t>NS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69F351F8" w14:textId="77777777" w:rsidR="009F13D5" w:rsidRPr="001C075E" w:rsidRDefault="000F1A08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Epigenetic Aging rates</w:t>
            </w:r>
          </w:p>
          <w:p w14:paraId="5F713F6E" w14:textId="17AF899D" w:rsidR="000F1A08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hyperlink w:anchor="_ENREF_64" w:tooltip="Lu, 2018 #18867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MdTwvQXV0aG9yPjxZZWFyPjIwMTg8L1llYXI+PFJlY051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zODc8L3Bh
Z2VzPjx2b2x1bWU+OTwvdm9sdW1lPjxudW1iZXI+MTwvbnVtYmVyPjxkYXRlcz48eWVhcj4yMDE4
PC95ZWFyPjxwdWItZGF0ZXM+PGRhdGU+SmFuIDI2PC9kYXRlPjwvcHViLWRhdGVzPjwvZGF0ZXM+
PGlzYm4+MjA0MS0xNzIzIChFbGVjdHJvbmljKSYjeEQ7MjA0MS0xNzIzIChMaW5raW5nKTwvaXNi
bj48YWNjZXNzaW9uLW51bT4yOTM3NDIzMzwvYWNjZXNzaW9uLW51bT48dXJscz48cmVsYXRlZC11
cmxzPjx1cmw+aHR0cDovL3d3dy5uY2JpLm5sbS5uaWguZ292L3B1Ym1lZC8yOTM3NDIzMzwvdXJs
PjwvcmVsYXRlZC11cmxzPjwvdXJscz48Y3VzdG9tMj41Nzg2MDI5PC9jdXN0b20yPjxlbGVjdHJv
bmljLXJlc291cmNlLW51bT4xMC4xMDM4L3M0MTQ2Ny0wMTctMDI2OTctNTwvZWxlY3Ryb25pYy1y
ZXNvdXJjZS1u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MdTwvQXV0aG9yPjxZZWFyPjIwMTg8L1llYXI+PFJlY051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4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169B3DE6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34FD5044" w14:textId="7313F1A3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Leukocyte </w:t>
            </w:r>
          </w:p>
          <w:p w14:paraId="6186A4B2" w14:textId="62057DC4" w:rsidR="009F13D5" w:rsidRPr="001C075E" w:rsidRDefault="009F13D5" w:rsidP="009F13D5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Chronic Alcohol dependence </w:t>
            </w:r>
            <w:hyperlink w:anchor="_ENREF_65" w:tooltip="Kang, 2017 #18868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LYW5nPC9BdXRob3I+PFllYXI+MjAxNzwvWWVhcj48UmVj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LYW5nPC9BdXRob3I+PFllYXI+MjAxNzwvWWVhcj48UmVj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5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  <w:p w14:paraId="05692572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</w:p>
          <w:p w14:paraId="2DCE45A8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</w:pPr>
            <w:r w:rsidRPr="001C075E">
              <w:rPr>
                <w:rFonts w:ascii="Arial" w:hAnsi="Arial" w:cs="Arial"/>
                <w:sz w:val="14"/>
                <w:szCs w:val="14"/>
                <w:shd w:val="clear" w:color="auto" w:fill="FFFFFF"/>
              </w:rPr>
              <w:t xml:space="preserve">(D) </w:t>
            </w:r>
            <w:r w:rsidRPr="001C075E"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  <w:t>Serum</w:t>
            </w:r>
          </w:p>
          <w:p w14:paraId="53C845B9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</w:pPr>
            <w:r w:rsidRPr="001C075E"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  <w:t>BP, Aging</w:t>
            </w:r>
          </w:p>
          <w:p w14:paraId="398C165C" w14:textId="0B38E43F" w:rsidR="00EF6B2B" w:rsidRPr="001C075E" w:rsidRDefault="00175BC8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sz w:val="14"/>
                <w:szCs w:val="14"/>
                <w:shd w:val="clear" w:color="auto" w:fill="FFFFFF"/>
              </w:rPr>
            </w:pPr>
            <w:hyperlink w:anchor="_ENREF_66" w:tooltip="Vasconcelos-Moreno, 2017 #18869" w:history="1"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fldChar w:fldCharType="begin">
                  <w:fldData xml:space="preserve">PEVuZE5vdGU+PENpdGU+PEF1dGhvcj5WYXNjb25jZWxvcy1Nb3Jlbm88L0F1dGhvcj48WWVhcj4y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fldChar w:fldCharType="begin">
                  <w:fldData xml:space="preserve">PEVuZE5vdGU+PENpdGU+PEF1dGhvcj5WYXNjb25jZWxvcy1Nb3Jlbm88L0F1dGhvcj48WWVhcj4y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MS Reference Sans Serif" w:hAnsi="MS Reference Sans Serif" w:cs="Arial"/>
                  <w:noProof/>
                  <w:sz w:val="14"/>
                  <w:szCs w:val="14"/>
                  <w:shd w:val="clear" w:color="auto" w:fill="FFFFFF"/>
                  <w:vertAlign w:val="superscript"/>
                </w:rPr>
                <w:t>66</w:t>
              </w:r>
              <w:r w:rsidR="001C075E" w:rsidRPr="001C075E">
                <w:rPr>
                  <w:rFonts w:ascii="MS Reference Sans Serif" w:hAnsi="MS Reference Sans Serif" w:cs="Arial"/>
                  <w:sz w:val="14"/>
                  <w:szCs w:val="14"/>
                  <w:shd w:val="clear" w:color="auto" w:fill="FFFFFF"/>
                </w:rPr>
                <w:fldChar w:fldCharType="end"/>
              </w:r>
            </w:hyperlink>
          </w:p>
          <w:p w14:paraId="3A89F5D0" w14:textId="77777777" w:rsidR="000D51E0" w:rsidRPr="001C075E" w:rsidRDefault="000D51E0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sz w:val="14"/>
                <w:szCs w:val="14"/>
                <w:shd w:val="clear" w:color="auto" w:fill="FFFFFF"/>
              </w:rPr>
            </w:pPr>
          </w:p>
          <w:p w14:paraId="39F08EE8" w14:textId="77777777" w:rsidR="00EF6B2B" w:rsidRPr="001C075E" w:rsidRDefault="00EF6B2B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</w:pPr>
            <w:r w:rsidRPr="001C075E">
              <w:rPr>
                <w:rFonts w:ascii="MS Reference Sans Serif" w:hAnsi="MS Reference Sans Serif" w:cs="Arial"/>
                <w:sz w:val="14"/>
                <w:szCs w:val="14"/>
                <w:shd w:val="clear" w:color="auto" w:fill="FFFFFF"/>
              </w:rPr>
              <w:t xml:space="preserve">(D) Leukocyte </w:t>
            </w:r>
            <w:r w:rsidRPr="001C075E">
              <w:rPr>
                <w:rFonts w:ascii="MS Reference Sans Serif" w:hAnsi="MS Reference Sans Serif" w:cs="Arial"/>
                <w:b/>
                <w:sz w:val="14"/>
                <w:szCs w:val="14"/>
                <w:shd w:val="clear" w:color="auto" w:fill="FFFFFF"/>
              </w:rPr>
              <w:t>Mania BP</w:t>
            </w:r>
          </w:p>
          <w:p w14:paraId="1965DAFF" w14:textId="2BA123A1" w:rsidR="00EF6B2B" w:rsidRPr="001C075E" w:rsidRDefault="00175BC8" w:rsidP="009F13D5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7"/>
                <w:szCs w:val="17"/>
                <w:shd w:val="clear" w:color="auto" w:fill="FFFFFF"/>
              </w:rPr>
            </w:pPr>
            <w:hyperlink w:anchor="_ENREF_67" w:tooltip="Kose Cinar, 2017 #18870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&lt;EndNote&gt;&lt;Cite&gt;&lt;Author&gt;Kose Cinar&lt;/Author&gt;&lt;Year&gt;2017&lt;/Year&gt;&lt;RecNum&gt;18870&lt;/RecNum&gt;&lt;DisplayText&gt;&lt;style face="superscript"&gt;67&lt;/style&gt;&lt;/DisplayText&gt;&lt;record&gt;&lt;rec-number&gt;18870&lt;/rec-number&gt;&lt;foreign-keys&gt;&lt;key app="EN" db-id="ff0dazz97tzzsjestepxespbsr5xwd5a90ep" timestamp="1519837276"&gt;18870&lt;/key&gt;&lt;/foreign-keys&gt;&lt;ref-type name="Journal Article"&gt;17&lt;/ref-type&gt;&lt;contributors&gt;&lt;authors&gt;&lt;author&gt;Kose Cinar, R.&lt;/author&gt;&lt;/authors&gt;&lt;/contributors&gt;&lt;auth-address&gt;Department of Psychiatry, Trakya University Faculty of Medicine, Edirne, Turkey.&lt;/auth-address&gt;&lt;titles&gt;&lt;title&gt;Telomere length and hTERT in mania and subsequent remission&lt;/title&gt;&lt;secondary-title&gt;Rev Bras Psiquiatr&lt;/secondary-title&gt;&lt;alt-title&gt;Revista brasileira de psiquiatria&lt;/alt-title&gt;&lt;/titles&gt;&lt;periodical&gt;&lt;full-title&gt;Rev Bras Psiquiatr&lt;/full-title&gt;&lt;abbr-1&gt;Revista brasileira de psiquiatria&lt;/abbr-1&gt;&lt;/periodical&gt;&lt;alt-periodical&gt;&lt;full-title&gt;Rev Bras Psiquiatr&lt;/full-title&gt;&lt;abbr-1&gt;Revista brasileira de psiquiatria&lt;/abbr-1&gt;&lt;/alt-periodical&gt;&lt;pages&gt;0&lt;/pages&gt;&lt;dates&gt;&lt;year&gt;2017&lt;/year&gt;&lt;pub-dates&gt;&lt;date&gt;Jul 6&lt;/date&gt;&lt;/pub-dates&gt;&lt;/dates&gt;&lt;isbn&gt;1809-452X (Electronic)&amp;#xD;1516-4446 (Linking)&lt;/isbn&gt;&lt;accession-num&gt;28700015&lt;/accession-num&gt;&lt;urls&gt;&lt;related-urls&gt;&lt;url&gt;http://www.ncbi.nlm.nih.gov/pubmed/28700015&lt;/url&gt;&lt;/related-urls&gt;&lt;/urls&gt;&lt;electronic-resource-num&gt;10.1590/1516-4446-2017-2216&lt;/electronic-resource-num&gt;&lt;/record&gt;&lt;/Cite&gt;&lt;/EndNote&gt;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7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  <w:p w14:paraId="738F2E51" w14:textId="77777777" w:rsidR="0083431E" w:rsidRPr="001C075E" w:rsidRDefault="0083431E" w:rsidP="009F13D5">
            <w:pPr>
              <w:spacing w:after="0" w:line="240" w:lineRule="auto"/>
              <w:jc w:val="center"/>
              <w:rPr>
                <w:rFonts w:ascii="Arial" w:hAnsi="Arial" w:cs="Arial"/>
                <w:color w:val="575757"/>
                <w:sz w:val="14"/>
                <w:szCs w:val="14"/>
                <w:shd w:val="clear" w:color="auto" w:fill="FFFFFF"/>
              </w:rPr>
            </w:pPr>
          </w:p>
          <w:p w14:paraId="56F0D6C8" w14:textId="77777777" w:rsidR="0083431E" w:rsidRPr="001C075E" w:rsidRDefault="0083431E" w:rsidP="009F13D5">
            <w:pPr>
              <w:spacing w:after="0" w:line="240" w:lineRule="auto"/>
              <w:jc w:val="center"/>
              <w:rPr>
                <w:rFonts w:ascii="MS Reference Sans Serif" w:hAnsi="MS Reference Sans Serif" w:cs="Arial"/>
                <w:color w:val="575757"/>
                <w:sz w:val="14"/>
                <w:szCs w:val="14"/>
                <w:shd w:val="clear" w:color="auto" w:fill="FFFFFF"/>
              </w:rPr>
            </w:pPr>
            <w:r w:rsidRPr="001C075E">
              <w:rPr>
                <w:rFonts w:ascii="MS Reference Sans Serif" w:hAnsi="MS Reference Sans Serif" w:cs="Arial"/>
                <w:color w:val="575757"/>
                <w:sz w:val="14"/>
                <w:szCs w:val="14"/>
                <w:shd w:val="clear" w:color="auto" w:fill="FFFFFF"/>
              </w:rPr>
              <w:t>(D)</w:t>
            </w:r>
          </w:p>
          <w:p w14:paraId="5CA25959" w14:textId="02BD0CAF" w:rsidR="0083431E" w:rsidRPr="001C075E" w:rsidRDefault="0083431E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Arial"/>
                <w:color w:val="000000" w:themeColor="text1"/>
                <w:sz w:val="14"/>
                <w:szCs w:val="14"/>
                <w:shd w:val="clear" w:color="auto" w:fill="FFFFFF"/>
              </w:rPr>
              <w:t>Leucocyte</w:t>
            </w:r>
            <w:r w:rsidRPr="001C075E">
              <w:rPr>
                <w:rFonts w:ascii="MS Reference Sans Serif" w:hAnsi="MS Reference Sans Serif" w:cs="Arial"/>
                <w:color w:val="575757"/>
                <w:sz w:val="14"/>
                <w:szCs w:val="14"/>
                <w:shd w:val="clear" w:color="auto" w:fill="FFFFFF"/>
              </w:rPr>
              <w:t xml:space="preserve"> </w:t>
            </w:r>
            <w:r w:rsidRPr="001C075E">
              <w:rPr>
                <w:rFonts w:ascii="MS Reference Sans Serif" w:hAnsi="MS Reference Sans Serif" w:cs="Arial"/>
                <w:b/>
                <w:color w:val="000000" w:themeColor="text1"/>
                <w:sz w:val="14"/>
                <w:szCs w:val="14"/>
                <w:shd w:val="clear" w:color="auto" w:fill="FFFFFF"/>
              </w:rPr>
              <w:t>SZ</w:t>
            </w:r>
            <w:r w:rsidRPr="001C075E">
              <w:rPr>
                <w:rFonts w:ascii="MS Reference Sans Serif" w:hAnsi="MS Reference Sans Serif" w:cs="Arial"/>
                <w:b/>
                <w:color w:val="575757"/>
                <w:sz w:val="14"/>
                <w:szCs w:val="14"/>
                <w:shd w:val="clear" w:color="auto" w:fill="FFFFFF"/>
              </w:rPr>
              <w:t xml:space="preserve"> </w:t>
            </w:r>
            <w:hyperlink w:anchor="_ENREF_68" w:tooltip="Rao, 2016 #18879" w:history="1"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fldChar w:fldCharType="begin">
                  <w:fldData xml:space="preserve">PEVuZE5vdGU+PENpdGU+PEF1dGhvcj5SYW88L0F1dGhvcj48WWVhcj4yMDE2PC9ZZWFyPjxSZWNO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fldChar w:fldCharType="begin">
                  <w:fldData xml:space="preserve">PEVuZE5vdGU+PENpdGU+PEF1dGhvcj5SYW88L0F1dGhvcj48WWVhcj4yMDE2PC9ZZWFyPjxSZWNO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</w:fldData>
                </w:fldChar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MS Reference Sans Serif" w:hAnsi="MS Reference Sans Serif" w:cs="Arial"/>
                  <w:b/>
                  <w:noProof/>
                  <w:color w:val="575757"/>
                  <w:sz w:val="14"/>
                  <w:szCs w:val="14"/>
                  <w:shd w:val="clear" w:color="auto" w:fill="FFFFFF"/>
                  <w:vertAlign w:val="superscript"/>
                </w:rPr>
                <w:t>68</w:t>
              </w:r>
              <w:r w:rsidR="001C075E" w:rsidRPr="001C075E">
                <w:rPr>
                  <w:rFonts w:ascii="MS Reference Sans Serif" w:hAnsi="MS Reference Sans Serif" w:cs="Arial"/>
                  <w:b/>
                  <w:color w:val="575757"/>
                  <w:sz w:val="14"/>
                  <w:szCs w:val="14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5B4A9F65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6BA0FD75" w14:textId="77777777" w:rsidR="00C43CFE" w:rsidRPr="001C075E" w:rsidRDefault="00C43CFE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A284F18" w14:textId="77777777" w:rsidR="00C43CFE" w:rsidRPr="001C075E" w:rsidRDefault="00C43CFE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751A53D" w14:textId="67A309B9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Hippocampu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Depression-Like </w:t>
            </w:r>
            <w:hyperlink w:anchor="_ENREF_69" w:tooltip="Xie, 2017 #18871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&lt;EndNote&gt;&lt;Cite&gt;&lt;Author&gt;Xie&lt;/Author&gt;&lt;Year&gt;2017&lt;/Year&gt;&lt;RecNum&gt;18871&lt;/RecNum&gt;&lt;DisplayText&gt;&lt;style face="superscript"&gt;69&lt;/style&gt;&lt;/DisplayText&gt;&lt;record&gt;&lt;rec-number&gt;18871&lt;/rec-number&gt;&lt;foreign-keys&gt;&lt;key app="EN" db-id="ff0dazz97tzzsjestepxespbsr5xwd5a90ep" timestamp="1519837294"&gt;18871&lt;/key&gt;&lt;/foreign-keys&gt;&lt;ref-type name="Journal Article"&gt;17&lt;/ref-type&gt;&lt;contributors&gt;&lt;authors&gt;&lt;author&gt;Xie, X.&lt;/author&gt;&lt;author&gt;Chen, Y.&lt;/author&gt;&lt;author&gt;Ma, L.&lt;/author&gt;&lt;author&gt;Shen, Q.&lt;/author&gt;&lt;author&gt;Huang, L.&lt;/author&gt;&lt;author&gt;Zhao, B.&lt;/author&gt;&lt;author&gt;Wu, T.&lt;/author&gt;&lt;author&gt;Fu, Z.&lt;/author&gt;&lt;/authors&gt;&lt;/contributors&gt;&lt;auth-address&gt;College of Biotechnology and Bioengineering, Zhejiang University of Technology, Hangzhou 310032, China.&amp;#xD;College of Biotechnology and Bioengineering, Zhejiang University of Technology, Hangzhou 310032, China. Electronic address: azwfu@zjut.edu.cn.&lt;/auth-address&gt;&lt;titles&gt;&lt;title&gt;Major depressive disorder mediates accelerated aging in rats subjected to chronic mild stress&lt;/title&gt;&lt;secondary-title&gt;Behav Brain Res&lt;/secondary-title&gt;&lt;alt-title&gt;Behavioural brain research&lt;/alt-title&gt;&lt;/titles&gt;&lt;periodical&gt;&lt;full-title&gt;Behav Brain Res&lt;/full-title&gt;&lt;/periodical&gt;&lt;alt-periodical&gt;&lt;full-title&gt;Behavioural brain research&lt;/full-title&gt;&lt;abbr-1&gt;Behav Brain Res&lt;/abbr-1&gt;&lt;/alt-periodical&gt;&lt;pages&gt;96-103&lt;/pages&gt;&lt;volume&gt;329&lt;/volume&gt;&lt;dates&gt;&lt;year&gt;2017&lt;/year&gt;&lt;pub-dates&gt;&lt;date&gt;Jun 30&lt;/date&gt;&lt;/pub-dates&gt;&lt;/dates&gt;&lt;isbn&gt;1872-7549 (Electronic)&amp;#xD;0166-4328 (Linking)&lt;/isbn&gt;&lt;accession-num&gt;28442351&lt;/accession-num&gt;&lt;urls&gt;&lt;related-urls&gt;&lt;url&gt;http://www.ncbi.nlm.nih.gov/pubmed/28442351&lt;/url&gt;&lt;/related-urls&gt;&lt;/urls&gt;&lt;electronic-resource-num&gt;10.1016/j.bbr.2017.04.022&lt;/electronic-resource-num&gt;&lt;/record&gt;&lt;/Cite&gt;&lt;/EndNote&gt;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9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  <w:p w14:paraId="58D1CD64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52012983" w14:textId="59BECADC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serum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Depression-Like </w:t>
            </w:r>
            <w:hyperlink w:anchor="_ENREF_69" w:tooltip="Xie, 2017 #18871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&lt;EndNote&gt;&lt;Cite&gt;&lt;Author&gt;Xie&lt;/Author&gt;&lt;Year&gt;2017&lt;/Year&gt;&lt;RecNum&gt;18871&lt;/RecNum&gt;&lt;DisplayText&gt;&lt;style face="superscript"&gt;69&lt;/style&gt;&lt;/DisplayText&gt;&lt;record&gt;&lt;rec-number&gt;18871&lt;/rec-number&gt;&lt;foreign-keys&gt;&lt;key app="EN" db-id="ff0dazz97tzzsjestepxespbsr5xwd5a90ep" timestamp="1519837294"&gt;18871&lt;/key&gt;&lt;/foreign-keys&gt;&lt;ref-type name="Journal Article"&gt;17&lt;/ref-type&gt;&lt;contributors&gt;&lt;authors&gt;&lt;author&gt;Xie, X.&lt;/author&gt;&lt;author&gt;Chen, Y.&lt;/author&gt;&lt;author&gt;Ma, L.&lt;/author&gt;&lt;author&gt;Shen, Q.&lt;/author&gt;&lt;author&gt;Huang, L.&lt;/author&gt;&lt;author&gt;Zhao, B.&lt;/author&gt;&lt;author&gt;Wu, T.&lt;/author&gt;&lt;author&gt;Fu, Z.&lt;/author&gt;&lt;/authors&gt;&lt;/contributors&gt;&lt;auth-address&gt;College of Biotechnology and Bioengineering, Zhejiang University of Technology, Hangzhou 310032, China.&amp;#xD;College of Biotechnology and Bioengineering, Zhejiang University of Technology, Hangzhou 310032, China. Electronic address: azwfu@zjut.edu.cn.&lt;/auth-address&gt;&lt;titles&gt;&lt;title&gt;Major depressive disorder mediates accelerated aging in rats subjected to chronic mild stress&lt;/title&gt;&lt;secondary-title&gt;Behav Brain Res&lt;/secondary-title&gt;&lt;alt-title&gt;Behavioural brain research&lt;/alt-title&gt;&lt;/titles&gt;&lt;periodical&gt;&lt;full-title&gt;Behav Brain Res&lt;/full-title&gt;&lt;/periodical&gt;&lt;alt-periodical&gt;&lt;full-title&gt;Behavioural brain research&lt;/full-title&gt;&lt;abbr-1&gt;Behav Brain Res&lt;/abbr-1&gt;&lt;/alt-periodical&gt;&lt;pages&gt;96-103&lt;/pages&gt;&lt;volume&gt;329&lt;/volume&gt;&lt;dates&gt;&lt;year&gt;2017&lt;/year&gt;&lt;pub-dates&gt;&lt;date&gt;Jun 30&lt;/date&gt;&lt;/pub-dates&gt;&lt;/dates&gt;&lt;isbn&gt;1872-7549 (Electronic)&amp;#xD;0166-4328 (Linking)&lt;/isbn&gt;&lt;accession-num&gt;28442351&lt;/accession-num&gt;&lt;urls&gt;&lt;related-urls&gt;&lt;url&gt;http://www.ncbi.nlm.nih.gov/pubmed/28442351&lt;/url&gt;&lt;/related-urls&gt;&lt;/urls&gt;&lt;electronic-resource-num&gt;10.1016/j.bbr.2017.04.022&lt;/electronic-resource-num&gt;&lt;/record&gt;&lt;/Cite&gt;&lt;/EndNote&gt;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69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  <w:p w14:paraId="03C15E28" w14:textId="77777777" w:rsidR="009F13D5" w:rsidRPr="001C075E" w:rsidRDefault="009F13D5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C45DC6E" w14:textId="70F6E400" w:rsidR="009F13D5" w:rsidRPr="001C075E" w:rsidRDefault="000F1A08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7</w:t>
            </w:r>
          </w:p>
        </w:tc>
      </w:tr>
      <w:tr w:rsidR="00280D6D" w:rsidRPr="001C075E" w14:paraId="5A80D175" w14:textId="77777777" w:rsidTr="00280D6D">
        <w:trPr>
          <w:trHeight w:val="170"/>
        </w:trPr>
        <w:tc>
          <w:tcPr>
            <w:tcW w:w="719" w:type="pct"/>
            <w:shd w:val="clear" w:color="auto" w:fill="000000" w:themeFill="text1"/>
            <w:noWrap/>
            <w:vAlign w:val="center"/>
          </w:tcPr>
          <w:p w14:paraId="6F05EABA" w14:textId="77777777" w:rsidR="00280D6D" w:rsidRPr="001C075E" w:rsidRDefault="00280D6D" w:rsidP="00CD2551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B0F0"/>
                <w:sz w:val="16"/>
                <w:szCs w:val="16"/>
              </w:rPr>
            </w:pPr>
          </w:p>
        </w:tc>
        <w:tc>
          <w:tcPr>
            <w:tcW w:w="588" w:type="pct"/>
            <w:shd w:val="clear" w:color="auto" w:fill="000000" w:themeFill="text1"/>
            <w:noWrap/>
            <w:vAlign w:val="center"/>
          </w:tcPr>
          <w:p w14:paraId="510AD8EE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6" w:type="pct"/>
            <w:shd w:val="clear" w:color="auto" w:fill="000000" w:themeFill="text1"/>
            <w:noWrap/>
            <w:vAlign w:val="center"/>
          </w:tcPr>
          <w:p w14:paraId="283109F0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</w:p>
        </w:tc>
        <w:tc>
          <w:tcPr>
            <w:tcW w:w="316" w:type="pct"/>
            <w:shd w:val="clear" w:color="auto" w:fill="000000" w:themeFill="text1"/>
            <w:noWrap/>
            <w:vAlign w:val="center"/>
          </w:tcPr>
          <w:p w14:paraId="7C57101B" w14:textId="77777777" w:rsidR="00280D6D" w:rsidRPr="001C075E" w:rsidRDefault="00280D6D" w:rsidP="00280D6D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000000" w:themeFill="text1"/>
            <w:noWrap/>
            <w:vAlign w:val="center"/>
          </w:tcPr>
          <w:p w14:paraId="3311C66F" w14:textId="77777777" w:rsidR="00280D6D" w:rsidRPr="001C075E" w:rsidRDefault="00280D6D" w:rsidP="00EF6B2B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b/>
                <w:color w:val="000000"/>
                <w:sz w:val="16"/>
                <w:szCs w:val="16"/>
              </w:rPr>
            </w:pPr>
          </w:p>
        </w:tc>
        <w:tc>
          <w:tcPr>
            <w:tcW w:w="451" w:type="pct"/>
            <w:shd w:val="clear" w:color="auto" w:fill="000000" w:themeFill="text1"/>
            <w:vAlign w:val="center"/>
          </w:tcPr>
          <w:p w14:paraId="4BF65615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000000" w:themeFill="text1"/>
            <w:vAlign w:val="center"/>
          </w:tcPr>
          <w:p w14:paraId="44514197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000000" w:themeFill="text1"/>
            <w:vAlign w:val="center"/>
          </w:tcPr>
          <w:p w14:paraId="7C4E0F26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000000" w:themeFill="text1"/>
            <w:vAlign w:val="center"/>
          </w:tcPr>
          <w:p w14:paraId="59A82814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000000" w:themeFill="text1"/>
            <w:vAlign w:val="center"/>
          </w:tcPr>
          <w:p w14:paraId="23166A19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000000" w:themeFill="text1"/>
            <w:vAlign w:val="center"/>
          </w:tcPr>
          <w:p w14:paraId="2DF10AF6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000000" w:themeFill="text1"/>
            <w:vAlign w:val="center"/>
          </w:tcPr>
          <w:p w14:paraId="133E5CF5" w14:textId="77777777" w:rsidR="00280D6D" w:rsidRPr="001C075E" w:rsidRDefault="00280D6D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</w:tr>
      <w:tr w:rsidR="000F00A4" w:rsidRPr="001C075E" w14:paraId="4C93E961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72FB7DD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FKBP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FK506 Binding Protein 5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351800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4856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4D3E14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F756E2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70FAB9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22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0F372045" w14:textId="2A409373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sychosis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0" w:tooltip="Simons, 2013 #1854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W1vbnM8L0F1dGhvcj48WWVhcj4yMDEzPC9ZZWFyPjxS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W1vbnM8L0F1dGhvcj48WWVhcj4yMDEzPC9ZZWFyPjxS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50DDAB11" w14:textId="5EB796D8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1" w:tooltip="Willour, 2009 #185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QzPC9SZWNOdW0+PERpc3BsYXlUZXh0PjxzdHlsZSBmYWNlPSJzdXBlcnNjcmlw
dCI+NzE8L3N0eWxlPjwvRGlzcGxheVRleHQ+PHJlY29yZD48cmVjLW51bWJlcj4xODU0MzwvcmVj
LW51bWJlcj48Zm9yZWlnbi1rZXlzPjxrZXkgYXBwPSJFTiIgZGItaWQ9ImZmMGRheno5N3R6enNq
ZXN0ZXB4ZXNwYnNyNXh3ZDVhOTBlcCIgdGltZXN0YW1wPSIxNTE4NzI0ODQzIj4xODU0Mz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QzPC9SZWNOdW0+PERpc3BsYXlUZXh0PjxzdHlsZSBmYWNlPSJzdXBlcnNjcmlw
dCI+NzE8L3N0eWxlPjwvRGlzcGxheVRleHQ+PHJlY29yZD48cmVjLW51bWJlcj4xODU0MzwvcmVj
LW51bWJlcj48Zm9yZWlnbi1rZXlzPjxrZXkgYXBwPSJFTiIgZGItaWQ9ImZmMGRheno5N3R6enNq
ZXN0ZXB4ZXNwYnNyNXh3ZDVhOTBlcCIgdGltZXN0YW1wPSIxNTE4NzI0ODQzIj4xODU0Mz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62F88743" w14:textId="5F75D8E6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Depression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2" w:tooltip="Lavebratt, 2010 #185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XZlYnJhdHQ8L0F1dGhvcj48WWVhcj4yMDEwPC9ZZWFy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XZlYnJhdHQ8L0F1dGhvcj48WWVhcj4yMDEwPC9ZZWFy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73" w:tooltip="Binder, 2004 #1854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W5kZXI8L0F1dGhvcj48WWVhcj4yMDA0PC9ZZWFyPjxS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W5kZXI8L0F1dGhvcj48WWVhcj4yMDA0PC9ZZWFyPjxS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7369F83E" w14:textId="010198B6" w:rsidR="000F00A4" w:rsidRPr="001C075E" w:rsidRDefault="00C03717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</w:t>
            </w:r>
            <w:hyperlink w:anchor="_ENREF_32" w:tooltip="Velders, 2011 #1854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ZWxkZXJzPC9BdXRob3I+PFllYXI+MjAxMTwvWWVhcj48
UmVjTnVtPjE4NTQ4PC9SZWNOdW0+PERpc3BsYXlUZXh0PjxzdHlsZSBmYWNlPSJzdXBlcnNjcmlw
dCI+MzI8L3N0eWxlPjwvRGlzcGxheVRleHQ+PHJlY29yZD48cmVjLW51bWJlcj4xODU0ODwvcmVj
LW51bWJlcj48Zm9yZWlnbi1rZXlzPjxrZXkgYXBwPSJFTiIgZGItaWQ9ImZmMGRheno5N3R6enNq
ZXN0ZXB4ZXNwYnNyNXh3ZDVhOTBlcCIgdGltZXN0YW1wPSIxNTE4NzI1MDYxIj4xODU0O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ZWxkZXJzPC9BdXRob3I+PFllYXI+MjAxMTwvWWVhcj48
UmVjTnVtPjE4NTQ4PC9SZWNOdW0+PERpc3BsYXlUZXh0PjxzdHlsZSBmYWNlPSJzdXBlcnNjcmlw
dCI+MzI8L3N0eWxlPjwvRGlzcGxheVRleHQ+PHJlY29yZD48cmVjLW51bWJlcj4xODU0ODwvcmVj
LW51bWJlcj48Zm9yZWlnbi1rZXlzPjxrZXkgYXBwPSJFTiIgZGItaWQ9ImZmMGRheno5N3R6enNq
ZXN0ZXB4ZXNwYnNyNXh3ZDVhOTBlcCIgdGltZXN0YW1wPSIxNTE4NzI1MDYxIj4xODU0O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3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74" w:tooltip="Brent, 2010 #1854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udDwvQXV0aG9yPjxZZWFyPjIwMTA8L1llYXI+PFJl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udDwvQXV0aG9yPjxZZWFyPjIwMTA8L1llYXI+PFJl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75" w:tooltip="Szczepankiewicz, 2014 #1854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emN6ZXBhbmtpZXdpY3o8L0F1dGhvcj48WWVhcj4yMDE0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emN6ZXBhbmtpZXdpY3o8L0F1dGhvcj48WWVhcj4yMDE0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Unipolar Depression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6" w:tooltip="Zobel, 2010 #1854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ab2JlbDwvQXV0aG9yPjxZZWFyPjIwMTA8L1llYXI+PFJl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ab2JlbDwvQXV0aG9yPjxZZWFyPjIwMTA8L1llYXI+PFJl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436559BC" w14:textId="6FB894DE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SK Pa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7" w:tooltip="Bortsov, 2013 #1855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0c292PC9BdXRob3I+PFllYXI+MjAxMzwvWWVhcj48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0c292PC9BdXRob3I+PFllYXI+MjAxMzwvWWVhcj48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22305AD7" w14:textId="66672931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hyperlink w:anchor="_ENREF_78" w:tooltip="Zorina-Lichtenwalter, 2016 #1860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Zorina-Lichtenwalter&lt;/Author&gt;&lt;Year&gt;2016&lt;/Year&gt;&lt;RecNum&gt;18551&lt;/RecNum&gt;&lt;DisplayText&gt;&lt;style face="superscript"&gt;78&lt;/style&gt;&lt;/DisplayText&gt;&lt;record&gt;&lt;rec-number&gt;18551&lt;/rec-number&gt;&lt;foreign-keys&gt;&lt;key app="EN" db-id="ff0dazz97tzzsjestepxespbsr5xwd5a90ep" timestamp="1518725158"&gt;18551&lt;/key&gt;&lt;/foreign-keys&gt;&lt;ref-type name="Journal Article"&gt;17&lt;/ref-type&gt;&lt;contributors&gt;&lt;authors&gt;&lt;author&gt;Zorina-Lichtenwalter, K.&lt;/author&gt;&lt;author&gt;Meloto, C. B.&lt;/author&gt;&lt;author&gt;Khoury, S.&lt;/author&gt;&lt;author&gt;Diatchenko, L.&lt;/author&gt;&lt;/authors&gt;&lt;/contributors&gt;&lt;auth-address&gt;The Alan Edwards Centre for Research on Pain, McGill University, 740 Docteur Penfield, Suite 2300, Montreal, Quebec H3A 0G1, Canada. Electronic address: katerina.lichtenwalter@mail.mcgill.ca.&amp;#xD;The Alan Edwards Centre for Research on Pain, McGill University, 740 Docteur Penfield, Suite 2300, Montreal, Quebec H3A 0G1, Canada.&lt;/auth-address&gt;&lt;titles&gt;&lt;title&gt;Genetic predictors of human chronic pain conditions&lt;/title&gt;&lt;secondary-title&gt;Neuroscience&lt;/secondary-title&gt;&lt;alt-title&gt;Neuroscience&lt;/alt-title&gt;&lt;/titles&gt;&lt;periodical&gt;&lt;full-title&gt;Neuroscience&lt;/full-title&gt;&lt;/periodical&gt;&lt;alt-periodical&gt;&lt;full-title&gt;Neuroscience&lt;/full-title&gt;&lt;/alt-periodical&gt;&lt;pages&gt;36-62&lt;/pages&gt;&lt;volume&gt;338&lt;/volume&gt;&lt;keywords&gt;&lt;keyword&gt;Animals&lt;/keyword&gt;&lt;keyword&gt;Chronic Pain/*genetics/metabolism&lt;/keyword&gt;&lt;keyword&gt;Genetic Predisposition to Disease&lt;/keyword&gt;&lt;keyword&gt;Humans&lt;/keyword&gt;&lt;/keywords&gt;&lt;dates&gt;&lt;year&gt;2016&lt;/year&gt;&lt;pub-dates&gt;&lt;date&gt;Dec 3&lt;/date&gt;&lt;/pub-dates&gt;&lt;/dates&gt;&lt;isbn&gt;1873-7544 (Electronic)&amp;#xD;0306-4522 (Linking)&lt;/isbn&gt;&lt;accession-num&gt;27143481&lt;/accession-num&gt;&lt;urls&gt;&lt;related-urls&gt;&lt;url&gt;http://www.ncbi.nlm.nih.gov/pubmed/27143481&lt;/url&gt;&lt;/related-urls&gt;&lt;/urls&gt;&lt;electronic-resource-num&gt;10.1016/j.neuroscience.2016.04.041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34199FE8" w14:textId="41C31A4E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, 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1" w:tooltip="Willour, 2009 #185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U0PC9SZWNOdW0+PERpc3BsYXlUZXh0PjxzdHlsZSBmYWNlPSJzdXBlcnNjcmlw
dCI+NzE8L3N0eWxlPjwvRGlzcGxheVRleHQ+PHJlY29yZD48cmVjLW51bWJlcj4xODU1NDwvcmVj
LW51bWJlcj48Zm9yZWlnbi1rZXlzPjxrZXkgYXBwPSJFTiIgZGItaWQ9ImZmMGRheno5N3R6enNq
ZXN0ZXB4ZXNwYnNyNXh3ZDVhOTBlcCIgdGltZXN0YW1wPSIxNTE4NzkxMzQ3Ij4xODU1ND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U0PC9SZWNOdW0+PERpc3BsYXlUZXh0PjxzdHlsZSBmYWNlPSJzdXBlcnNjcmlw
dCI+NzE8L3N0eWxlPjwvRGlzcGxheVRleHQ+PHJlY29yZD48cmVjLW51bWJlcj4xODU1NDwvcmVj
LW51bWJlcj48Zm9yZWlnbi1rZXlzPjxrZXkgYXBwPSJFTiIgZGItaWQ9ImZmMGRheno5N3R6enNq
ZXN0ZXB4ZXNwYnNyNXh3ZDVhOTBlcCIgdGltZXN0YW1wPSIxNTE4NzkxMzQ3Ij4xODU1ND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56184AC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CFA1A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</w:p>
          <w:p w14:paraId="21D66DCC" w14:textId="6C69EE25" w:rsidR="000F00A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79" w:tooltip="Perroud, 2011 #1855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yb3VkPC9BdXRob3I+PFllYXI+MjAxMTwvWWVhcj48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yb3VkPC9BdXRob3I+PFllYXI+MjAxMTwvWWVhcj48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80" w:tooltip="Supriyanto, 2011 #1855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dXByaXlhbnRvPC9BdXRob3I+PFllYXI+MjAxMTwvWWVh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dXByaXlhbnRvPC9BdXRob3I+PFllYXI+MjAxMTwvWWVh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81" w:tooltip="Roy, 2010 #1855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3k8L0F1dGhvcj48WWVhcj4yMDEwPC9ZZWFyPjxSZWNO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3k8L0F1dGhvcj48WWVhcj4yMDEwPC9ZZWFyPjxSZWNO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Sb3k8L0F1dGhvcj48WWVhcj4yMDEyPC9ZZWFyPjxSZWNO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Sb3k8L0F1dGhvcj48WWVhcj4yMDEyPC9ZZWFyPjxSZWNO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.DATA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separate"/>
            </w:r>
            <w:hyperlink w:anchor="_ENREF_82" w:tooltip="Roy, 2012 #18558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2</w:t>
              </w:r>
            </w:hyperlink>
            <w:r w:rsidR="00EC2461" w:rsidRPr="001C075E">
              <w:rPr>
                <w:rFonts w:ascii="MS Reference Sans Serif" w:eastAsia="Times New Roman" w:hAnsi="MS Reference Sans Serif" w:cs="Times New Roman"/>
                <w:noProof/>
                <w:color w:val="000000"/>
                <w:sz w:val="14"/>
                <w:szCs w:val="14"/>
                <w:vertAlign w:val="superscript"/>
              </w:rPr>
              <w:t>,</w:t>
            </w:r>
            <w:hyperlink w:anchor="_ENREF_83" w:tooltip="Yin, 2016 #18559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3</w:t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hyperlink w:anchor="_ENREF_73" w:tooltip="Yin, 2016 #18559" w:history="1"/>
          </w:p>
        </w:tc>
        <w:tc>
          <w:tcPr>
            <w:tcW w:w="542" w:type="pct"/>
            <w:shd w:val="clear" w:color="auto" w:fill="auto"/>
            <w:vAlign w:val="center"/>
          </w:tcPr>
          <w:p w14:paraId="3A3EFCDB" w14:textId="3EB26E3D" w:rsidR="000F00A4" w:rsidRPr="001C075E" w:rsidRDefault="009E6F2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CC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84" w:tooltip="Forero, 2017 #1901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D773DEB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28F2A7B" w14:textId="279F646E" w:rsidR="000F00A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5" w:tooltip="Perez-Ortiz, 2013 #1904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lei1PcnRpejwvQXV0aG9yPjxZZWFyPjIwMTM8L1ll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lei1PcnRpejwvQXV0aG9yPjxZZWFyPjIwMTM8L1ll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495D5672" w14:textId="1CDA3040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6" w:tooltip="Kupfer, 2013 #1901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BmZXI8L0F1dGhvcj48WWVhcj4yMDEzPC9ZZWFyPjxS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BmZXI8L0F1dGhvcj48WWVhcj4yMDEzPC9ZZWFyPjxS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CCA423D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65BDB14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CF05B97" w14:textId="2B4FFA2F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BF69B15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EA82556" w14:textId="3CD79D49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63AD0A43" w14:textId="4E9BBC9F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nxiety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9" w:tooltip="Hartmann, 2015 #1858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J0bWFubjwvQXV0aG9yPjxZZWFyPjIwMTU8L1llYXI+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wvcGVyaW9kaWNhbD48YWx0LXBlcmlvZGljYWw+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J0bWFubjwvQXV0aG9yPjxZZWFyPjIwMTU8L1llYXI+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wvcGVyaW9kaWNhbD48YWx0LXBlcmlvZGljYWw+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006FAB1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70484A0" w14:textId="7CBDA721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NA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90" w:tooltip="Bell, 2009 #201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xsPC9BdXRob3I+PFllYXI+MjAwOTwvWWVhcj48UmVj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xsPC9BdXRob3I+PFllYXI+MjAwOTwvWWVhcj48UmVj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6360C91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30F49E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1</w:t>
            </w:r>
          </w:p>
        </w:tc>
      </w:tr>
      <w:tr w:rsidR="009E6F24" w:rsidRPr="001C075E" w14:paraId="1B739FBC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616D17BC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FKBP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FK506 Binding Protein 5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31347DE9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4840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5CF1BBA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1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5677E5F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4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E67C725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4E4FBEF7" w14:textId="7EEC863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sychosis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0" w:tooltip="Simons, 2013 #1854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W1vbnM8L0F1dGhvcj48WWVhcj4yMDEzPC9ZZWFyPjxS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W1vbnM8L0F1dGhvcj48WWVhcj4yMDEzPC9ZZWFyPjxS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645DF27A" w14:textId="2E322EF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1" w:tooltip="Willour, 2009 #185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QzPC9SZWNOdW0+PERpc3BsYXlUZXh0PjxzdHlsZSBmYWNlPSJzdXBlcnNjcmlw
dCI+NzE8L3N0eWxlPjwvRGlzcGxheVRleHQ+PHJlY29yZD48cmVjLW51bWJlcj4xODU0MzwvcmVj
LW51bWJlcj48Zm9yZWlnbi1rZXlzPjxrZXkgYXBwPSJFTiIgZGItaWQ9ImZmMGRheno5N3R6enNq
ZXN0ZXB4ZXNwYnNyNXh3ZDVhOTBlcCIgdGltZXN0YW1wPSIxNTE4NzI0ODQzIj4xODU0Mz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QzPC9SZWNOdW0+PERpc3BsYXlUZXh0PjxzdHlsZSBmYWNlPSJzdXBlcnNjcmlw
dCI+NzE8L3N0eWxlPjwvRGlzcGxheVRleHQ+PHJlY29yZD48cmVjLW51bWJlcj4xODU0MzwvcmVj
LW51bWJlcj48Zm9yZWlnbi1rZXlzPjxrZXkgYXBwPSJFTiIgZGItaWQ9ImZmMGRheno5N3R6enNq
ZXN0ZXB4ZXNwYnNyNXh3ZDVhOTBlcCIgdGltZXN0YW1wPSIxNTE4NzI0ODQzIj4xODU0Mz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032C2FFB" w14:textId="619DFF48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Depression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2" w:tooltip="Lavebratt, 2010 #185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XZlYnJhdHQ8L0F1dGhvcj48WWVhcj4yMDEwPC9ZZWFy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XZlYnJhdHQ8L0F1dGhvcj48WWVhcj4yMDEwPC9ZZWFy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73" w:tooltip="Binder, 2004 #1854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W5kZXI8L0F1dGhvcj48WWVhcj4yMDA0PC9ZZWFyPjxS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W5kZXI8L0F1dGhvcj48WWVhcj4yMDA0PC9ZZWFyPjxS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513954BF" w14:textId="1DFD3EDB" w:rsidR="009E6F24" w:rsidRPr="001C075E" w:rsidRDefault="00C03717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9E6F2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</w:t>
            </w:r>
            <w:hyperlink w:anchor="_ENREF_32" w:tooltip="Velders, 2011 #1854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ZWxkZXJzPC9BdXRob3I+PFllYXI+MjAxMTwvWWVhcj48
UmVjTnVtPjE4NTQ4PC9SZWNOdW0+PERpc3BsYXlUZXh0PjxzdHlsZSBmYWNlPSJzdXBlcnNjcmlw
dCI+MzI8L3N0eWxlPjwvRGlzcGxheVRleHQ+PHJlY29yZD48cmVjLW51bWJlcj4xODU0ODwvcmVj
LW51bWJlcj48Zm9yZWlnbi1rZXlzPjxrZXkgYXBwPSJFTiIgZGItaWQ9ImZmMGRheno5N3R6enNq
ZXN0ZXB4ZXNwYnNyNXh3ZDVhOTBlcCIgdGltZXN0YW1wPSIxNTE4NzI1MDYxIj4xODU0O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ZWxkZXJzPC9BdXRob3I+PFllYXI+MjAxMTwvWWVhcj48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3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74" w:tooltip="Brent, 2010 #1854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udDwvQXV0aG9yPjxZZWFyPjIwMTA8L1llYXI+PFJl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udDwvQXV0aG9yPjxZZWFyPjIwMTA8L1llYXI+PFJl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75" w:tooltip="Szczepankiewicz, 2014 #1854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emN6ZXBhbmtpZXdpY3o8L0F1dGhvcj48WWVhcj4yMDE0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emN6ZXBhbmtpZXdpY3o8L0F1dGhvcj48WWVhcj4yMDE0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 </w:t>
            </w:r>
            <w:r w:rsidR="009E6F2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Unipolar Depression</w:t>
            </w:r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6" w:tooltip="Zobel, 2010 #1854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ab2JlbDwvQXV0aG9yPjxZZWFyPjIwMTA8L1llYXI+PFJl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ab2JlbDwvQXV0aG9yPjxZZWFyPjIwMTA8L1llYXI+PFJl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1F7515CF" w14:textId="3E9AC526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SK Pa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7" w:tooltip="Bortsov, 2013 #1855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0c292PC9BdXRob3I+PFllYXI+MjAxMzwvWWVhcj48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0c292PC9BdXRob3I+PFllYXI+MjAxMzwvWWVhcj48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69D25853" w14:textId="67D15F8D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hyperlink w:anchor="_ENREF_78" w:tooltip="Zorina-Lichtenwalter, 2016 #1860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Zorina-Lichtenwalter&lt;/Author&gt;&lt;Year&gt;2016&lt;/Year&gt;&lt;RecNum&gt;18551&lt;/RecNum&gt;&lt;DisplayText&gt;&lt;style face="superscript"&gt;78&lt;/style&gt;&lt;/DisplayText&gt;&lt;record&gt;&lt;rec-number&gt;18551&lt;/rec-number&gt;&lt;foreign-keys&gt;&lt;key app="EN" db-id="ff0dazz97tzzsjestepxespbsr5xwd5a90ep" timestamp="1518725158"&gt;18551&lt;/key&gt;&lt;/foreign-keys&gt;&lt;ref-type name="Journal Article"&gt;17&lt;/ref-type&gt;&lt;contributors&gt;&lt;authors&gt;&lt;author&gt;Zorina-Lichtenwalter, K.&lt;/author&gt;&lt;author&gt;Meloto, C. B.&lt;/author&gt;&lt;author&gt;Khoury, S.&lt;/author&gt;&lt;author&gt;Diatchenko, L.&lt;/author&gt;&lt;/authors&gt;&lt;/contributors&gt;&lt;auth-address&gt;The Alan Edwards Centre for Research on Pain, McGill University, 740 Docteur Penfield, Suite 2300, Montreal, Quebec H3A 0G1, Canada. Electronic address: katerina.lichtenwalter@mail.mcgill.ca.&amp;#xD;The Alan Edwards Centre for Research on Pain, McGill University, 740 Docteur Penfield, Suite 2300, Montreal, Quebec H3A 0G1, Canada.&lt;/auth-address&gt;&lt;titles&gt;&lt;title&gt;Genetic predictors of human chronic pain conditions&lt;/title&gt;&lt;secondary-title&gt;Neuroscience&lt;/secondary-title&gt;&lt;alt-title&gt;Neuroscience&lt;/alt-title&gt;&lt;/titles&gt;&lt;periodical&gt;&lt;full-title&gt;Neuroscience&lt;/full-title&gt;&lt;/periodical&gt;&lt;alt-periodical&gt;&lt;full-title&gt;Neuroscience&lt;/full-title&gt;&lt;/alt-periodical&gt;&lt;pages&gt;36-62&lt;/pages&gt;&lt;volume&gt;338&lt;/volume&gt;&lt;keywords&gt;&lt;keyword&gt;Animals&lt;/keyword&gt;&lt;keyword&gt;Chronic Pain/*genetics/metabolism&lt;/keyword&gt;&lt;keyword&gt;Genetic Predisposition to Disease&lt;/keyword&gt;&lt;keyword&gt;Humans&lt;/keyword&gt;&lt;/keywords&gt;&lt;dates&gt;&lt;year&gt;2016&lt;/year&gt;&lt;pub-dates&gt;&lt;date&gt;Dec 3&lt;/date&gt;&lt;/pub-dates&gt;&lt;/dates&gt;&lt;isbn&gt;1873-7544 (Electronic)&amp;#xD;0306-4522 (Linking)&lt;/isbn&gt;&lt;accession-num&gt;27143481&lt;/accession-num&gt;&lt;urls&gt;&lt;related-urls&gt;&lt;url&gt;http://www.ncbi.nlm.nih.gov/pubmed/27143481&lt;/url&gt;&lt;/related-urls&gt;&lt;/urls&gt;&lt;electronic-resource-num&gt;10.1016/j.neuroscience.2016.04.041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459355D9" w14:textId="7ED198BE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, 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1" w:tooltip="Willour, 2009 #185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U0PC9SZWNOdW0+PERpc3BsYXlUZXh0PjxzdHlsZSBmYWNlPSJzdXBlcnNjcmlw
dCI+NzE8L3N0eWxlPjwvRGlzcGxheVRleHQ+PHJlY29yZD48cmVjLW51bWJlcj4xODU1NDwvcmVj
LW51bWJlcj48Zm9yZWlnbi1rZXlzPjxrZXkgYXBwPSJFTiIgZGItaWQ9ImZmMGRheno5N3R6enNq
ZXN0ZXB4ZXNwYnNyNXh3ZDVhOTBlcCIgdGltZXN0YW1wPSIxNTE4NzkxMzQ3Ij4xODU1ND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Wxsb3VyPC9BdXRob3I+PFllYXI+MjAwOTwvWWVhcj48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jYxLTg8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0513CAD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7918055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</w:p>
          <w:p w14:paraId="73F4FB4B" w14:textId="4FDE2721" w:rsidR="009E6F2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79" w:tooltip="Perroud, 2011 #1855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yb3VkPC9BdXRob3I+PFllYXI+MjAxMTwvWWVhcj48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yb3VkPC9BdXRob3I+PFllYXI+MjAxMTwvWWVhcj48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80" w:tooltip="Supriyanto, 2011 #1855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dXByaXlhbnRvPC9BdXRob3I+PFllYXI+MjAxMTwvWWVh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dXByaXlhbnRvPC9BdXRob3I+PFllYXI+MjAxMTwvWWVh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81" w:tooltip="Roy, 2010 #1855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3k8L0F1dGhvcj48WWVhcj4yMDEwPC9ZZWFyPjxSZWNO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3k8L0F1dGhvcj48WWVhcj4yMDEwPC9ZZWFyPjxSZWNO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Sb3k8L0F1dGhvcj48WWVhcj4yMDEyPC9ZZWFyPjxSZWNO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Sb3k8L0F1dGhvcj48WWVhcj4yMDEyPC9ZZWFyPjxSZWNO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.DATA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separate"/>
            </w:r>
            <w:hyperlink w:anchor="_ENREF_82" w:tooltip="Roy, 2012 #18558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2</w:t>
              </w:r>
            </w:hyperlink>
            <w:r w:rsidR="00EC2461" w:rsidRPr="001C075E">
              <w:rPr>
                <w:rFonts w:ascii="MS Reference Sans Serif" w:eastAsia="Times New Roman" w:hAnsi="MS Reference Sans Serif" w:cs="Times New Roman"/>
                <w:noProof/>
                <w:color w:val="000000"/>
                <w:sz w:val="14"/>
                <w:szCs w:val="14"/>
                <w:vertAlign w:val="superscript"/>
              </w:rPr>
              <w:t>,</w:t>
            </w:r>
            <w:hyperlink w:anchor="_ENREF_83" w:tooltip="Yin, 2016 #18559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3</w:t>
              </w:r>
            </w:hyperlink>
            <w:r w:rsidR="009E6F2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hyperlink w:anchor="_ENREF_73" w:tooltip="Yin, 2016 #18559" w:history="1"/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5FC72364" w14:textId="2EC71903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ACC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84" w:tooltip="Forero, 2017 #1901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5A5A298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643C2FB" w14:textId="54E21B14" w:rsidR="009E6F2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AMY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5" w:tooltip="Perez-Ortiz, 2013 #1904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lei1PcnRpejwvQXV0aG9yPjxZZWFyPjIwMTM8L1ll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ZXJlei1PcnRpejwvQXV0aG9yPjxZZWFyPjIwMTM8L1ll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06652F83" w14:textId="2962B146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6" w:tooltip="Kupfer, 2013 #1901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BmZXI8L0F1dGhvcj48WWVhcj4yMDEzPC9ZZWFyPjxS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BmZXI8L0F1dGhvcj48WWVhcj4yMDEzPC9ZZWFyPjxS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2DC5734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A0A62F3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B82BDE6" w14:textId="1986EB0B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1BBEE2D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9F15686" w14:textId="6C052E4A" w:rsidR="009E6F2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0A911B24" w14:textId="367ED223" w:rsidR="009E6F2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nxiety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9" w:tooltip="Hartmann, 2015 #1858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J0bWFubjwvQXV0aG9yPjxZZWFyPjIwMTU8L1llYXI+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wvcGVyaW9kaWNhbD48YWx0LXBlcmlvZGljYWw+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J0bWFubjwvQXV0aG9yPjxZZWFyPjIwMTU8L1llYXI+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742066C6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019BBAB" w14:textId="7E847AFB" w:rsidR="009E6F2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NA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90" w:tooltip="Bell, 2009 #201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xsPC9BdXRob3I+PFllYXI+MjAwOTwvWWVhcj48UmVj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xsPC9BdXRob3I+PFllYXI+MjAwOTwvWWVhcj48UmVj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6641533B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322DC8A" w14:textId="77777777" w:rsidR="009E6F24" w:rsidRPr="001C075E" w:rsidRDefault="009E6F24" w:rsidP="009E6F24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1</w:t>
            </w:r>
          </w:p>
        </w:tc>
      </w:tr>
      <w:tr w:rsidR="000F00A4" w:rsidRPr="001C075E" w14:paraId="15344F3A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3DC39DA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PSD3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Pleckstrin And Sec7 Domain Containing 3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1484E06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18613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8A167C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100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316CBA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C90A74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46D48BF" w14:textId="12C04876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46&lt;/RecNum&gt;&lt;DisplayText&gt;&lt;style face="superscript"&gt;91&lt;/style&gt;&lt;/DisplayText&gt;&lt;record&gt;&lt;rec-number&gt;18646&lt;/rec-number&gt;&lt;foreign-keys&gt;&lt;key app="EN" db-id="ff0dazz97tzzsjestepxespbsr5xwd5a90ep" timestamp="1518802806"&gt;1864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F8CA2F3" w14:textId="3E96C790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 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2" w:tooltip="Gonzalez, 2017 #1864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256YWxlejwvQXV0aG9yPjxZZWFyPjIwMTc8L1llYXI+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256YWxlejwvQXV0aG9yPjxZZWFyPjIwMTc8L1llYXI+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ethamphetam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3" w:tooltip="Uhl, 2008 #2013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VaGw8L0F1dGhvcj48WWVhcj4yMDA4PC9ZZWFyPjxSZWNO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VaGw8L0F1dGhvcj48WWVhcj4yMDA4PC9ZZWFyPjxSZWNO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1541CC4" w14:textId="651242AA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S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4" w:tooltip="Ma, 2009 #1905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TwvQXV0aG9yPjxZZWFyPjIwMDk8L1llYXI+PFJlY051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TwvQXV0aG9yPjxZZWFyPjIwMDk8L1llYXI+PFJlY051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2E078E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</w:p>
          <w:p w14:paraId="288AE666" w14:textId="438B0EF6" w:rsidR="000F00A4" w:rsidRPr="001C075E" w:rsidRDefault="00175BC8" w:rsidP="009F13D5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95" w:tooltip="Athanasiu, 2010 #1865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dGhhbmFzaXU8L0F1dGhvcj48WWVhcj4yMDEwPC9ZZWFy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dGhhbmFzaXU8L0F1dGhvcj48WWVhcj4yMDEwPC9ZZWFy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96" w:tooltip="Mozhui, 2011 #1865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b3podWk8L0F1dGhvcj48WWVhcj4yMDExPC9ZZWFyPjxS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b3podWk8L0F1dGhvcj48WWVhcj4yMDExPC9ZZWFyPjxS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3B59E9C" w14:textId="36309655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7" w:tooltip="Chang, 2014 #1865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FuZzwvQXV0aG9yPjxZZWFyPjIwMTQ8L1llYXI+PFJl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kwOTgwPC9wYWdlcz48dm9sdW1lPjk8L3ZvbHVtZT48bnVtYmVyPjM8L251bWJlcj48a2V5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FuZzwvQXV0aG9yPjxZZWFyPjIwMTQ8L1llYXI+PFJl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kwOTgwPC9wYWdlcz48dm9sdW1lPjk8L3ZvbHVtZT48bnVtYmVyPjM8L251bWJlcj48a2V5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992B26C" w14:textId="2EBA1AE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Chronic Fatigue Syndrom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8" w:tooltip="Schlauch, 2016 #184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sYXVjaDwvQXV0aG9yPjxZZWFyPjIwMTY8L1llYXI+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sYXVjaDwvQXV0aG9yPjxZZWFyPjIwMTY8L1llYXI+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2BD3948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EF4E656" w14:textId="12F5E396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erebellum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4" w:tooltip="Forero, 2017 #1901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4356A67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03FC051" w14:textId="5A59A1F4" w:rsidR="000F00A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refrontal cortical parvalbumin neurons cells (PV cell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9" w:tooltip="Enwright Iii, 2017 #1907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Enwright Iii&lt;/Author&gt;&lt;Year&gt;2017&lt;/Year&gt;&lt;RecNum&gt;19079&lt;/RecNum&gt;&lt;DisplayText&gt;&lt;style face="superscript"&gt;99&lt;/style&gt;&lt;/DisplayText&gt;&lt;record&gt;&lt;rec-number&gt;19079&lt;/rec-number&gt;&lt;foreign-keys&gt;&lt;key app="EN" db-id="ff0dazz97tzzsjestepxespbsr5xwd5a90ep" timestamp="1522342296"&gt;19079&lt;/key&gt;&lt;/foreign-keys&gt;&lt;ref-type name="Journal Article"&gt;17&lt;/ref-type&gt;&lt;contributors&gt;&lt;authors&gt;&lt;author&gt;Enwright Iii, J. F.&lt;/author&gt;&lt;author&gt;Huo, Z.&lt;/author&gt;&lt;author&gt;Arion, D.&lt;/author&gt;&lt;author&gt;Corradi, J. P.&lt;/author&gt;&lt;author&gt;Tseng, G.&lt;/author&gt;&lt;author&gt;Lewis, D. A.&lt;/author&gt;&lt;/authors&gt;&lt;/contributors&gt;&lt;auth-address&gt;Department of Psychiatry, University of Pittsburgh, Pittsburgh, PA, USA.&amp;#xD;Department of Biostatistics, University of Pittsburgh, Pittsburgh, PA, USA.&amp;#xD;Bristol-Myers Squib, Wallingford, CT, USA.&amp;#xD;Department of Neuroscience, University of Pittsburgh, Pittsburgh, PA, USA.&lt;/auth-address&gt;&lt;titles&gt;&lt;title&gt;Transcriptome alterations of prefrontal cortical parvalbumin neurons in schizophrenia&lt;/title&gt;&lt;secondary-title&gt;Mol Psychiatry&lt;/secondary-title&gt;&lt;alt-title&gt;Molecular psychiatry&lt;/alt-title&gt;&lt;/titles&gt;&lt;periodical&gt;&lt;full-title&gt;Mol Psychiatry&lt;/full-title&gt;&lt;/periodical&gt;&lt;alt-periodical&gt;&lt;full-title&gt;Molecular Psychiatry&lt;/full-title&gt;&lt;/alt-periodical&gt;&lt;dates&gt;&lt;year&gt;2017&lt;/year&gt;&lt;pub-dates&gt;&lt;date&gt;Nov 7&lt;/date&gt;&lt;/pub-dates&gt;&lt;/dates&gt;&lt;isbn&gt;1476-5578 (Electronic)&amp;#xD;1359-4184 (Linking)&lt;/isbn&gt;&lt;accession-num&gt;29112193&lt;/accession-num&gt;&lt;urls&gt;&lt;related-urls&gt;&lt;url&gt;http://www.ncbi.nlm.nih.gov/pubmed/29112193&lt;/url&gt;&lt;/related-urls&gt;&lt;/urls&gt;&lt;electronic-resource-num&gt;10.1038/mp.2017.216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38C1C788" w14:textId="5CB82341" w:rsidR="000F00A4" w:rsidRPr="001C075E" w:rsidRDefault="000F00A4" w:rsidP="0078165F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D1079A7" w14:textId="128BDFCE" w:rsidR="000F00A4" w:rsidRPr="001C075E" w:rsidRDefault="000F00A4" w:rsidP="008E6D2F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C180648" w14:textId="0B3C405B" w:rsidR="000F00A4" w:rsidRPr="001C075E" w:rsidRDefault="000F00A4" w:rsidP="001C075E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40B5F9DB" w14:textId="40299768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1" w:tooltip="Gonzalez, 2018 #1907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256YWxlejwvQXV0aG9yPjxZZWFyPjIwMTg8L1llYXI+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256YWxlejwvQXV0aG9yPjxZZWFyPjIwMTg8L1llYXI+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5" w:type="pct"/>
            <w:shd w:val="clear" w:color="auto" w:fill="auto"/>
            <w:vAlign w:val="center"/>
          </w:tcPr>
          <w:p w14:paraId="203F3096" w14:textId="0130847D" w:rsidR="000F00A4" w:rsidRPr="001C075E" w:rsidRDefault="001F2269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Ventral tegmental area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2" w:tooltip="McBride, 2012 #1907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0JyaWRlPC9BdXRob3I+PFllYXI+MjAxMjwvWWVhcj48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0JyaWRlPC9BdXRob3I+PFllYXI+MjAxMjwvWWVhcj48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3379ECB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7D3A357" w14:textId="09EB4E71" w:rsidR="000F00A4" w:rsidRPr="001C075E" w:rsidRDefault="001F2269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(male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0D2E39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15C83A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1</w:t>
            </w:r>
          </w:p>
        </w:tc>
      </w:tr>
      <w:tr w:rsidR="000F00A4" w:rsidRPr="001C075E" w14:paraId="0C938A03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12D0339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SNCA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Synuclein Alpha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857372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15811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4EC18E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37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0843D2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C2B800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BDA509F" w14:textId="5CFCA692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3" w:tooltip="Janeczek, 2014 #1866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Janeczek&lt;/Author&gt;&lt;Year&gt;2014&lt;/Year&gt;&lt;RecNum&gt;18660&lt;/RecNum&gt;&lt;DisplayText&gt;&lt;style face="superscript"&gt;103&lt;/style&gt;&lt;/DisplayText&gt;&lt;record&gt;&lt;rec-number&gt;18660&lt;/rec-number&gt;&lt;foreign-keys&gt;&lt;key app="EN" db-id="ff0dazz97tzzsjestepxespbsr5xwd5a90ep" timestamp="1518803600"&gt;18660&lt;/key&gt;&lt;/foreign-keys&gt;&lt;ref-type name="Journal Article"&gt;17&lt;/ref-type&gt;&lt;contributors&gt;&lt;authors&gt;&lt;author&gt;Janeczek, P.&lt;/author&gt;&lt;author&gt;MacKay, R. K.&lt;/author&gt;&lt;author&gt;Lea, R. A.&lt;/author&gt;&lt;author&gt;Dodd, P. R.&lt;/author&gt;&lt;author&gt;Lewohl, J. M.&lt;/author&gt;&lt;/authors&gt;&lt;/contributors&gt;&lt;auth-address&gt;Griffith Health Institute, School of Medical Sciences, Griffith University, Australia.&lt;/auth-address&gt;&lt;titles&gt;&lt;title&gt;Reduced expression of alpha-synuclein in alcoholic brain: influence of SNCA-Rep1 genotype&lt;/title&gt;&lt;secondary-title&gt;Addict Biol&lt;/secondary-title&gt;&lt;alt-title&gt;Addiction biology&lt;/alt-title&gt;&lt;/titles&gt;&lt;periodical&gt;&lt;full-title&gt;Addict Biol&lt;/full-title&gt;&lt;/periodical&gt;&lt;alt-periodical&gt;&lt;full-title&gt;Addict Biol&lt;/full-title&gt;&lt;abbr-1&gt;Addiction biology&lt;/abbr-1&gt;&lt;/alt-periodical&gt;&lt;pages&gt;509-15&lt;/pages&gt;&lt;volume&gt;19&lt;/volume&gt;&lt;number&gt;3&lt;/number&gt;&lt;keywords&gt;&lt;keyword&gt;Alcoholism/*genetics/metabolism&lt;/keyword&gt;&lt;keyword&gt;Case-Control Studies&lt;/keyword&gt;&lt;keyword&gt;Female&lt;/keyword&gt;&lt;keyword&gt;Gene Frequency/genetics&lt;/keyword&gt;&lt;keyword&gt;Genotype&lt;/keyword&gt;&lt;keyword&gt;Humans&lt;/keyword&gt;&lt;keyword&gt;Male&lt;/keyword&gt;&lt;keyword&gt;Middle Aged&lt;/keyword&gt;&lt;keyword&gt;Prefrontal Cortex/*metabolism&lt;/keyword&gt;&lt;keyword&gt;RNA, Messenger/metabolism&lt;/keyword&gt;&lt;keyword&gt;alpha-Synuclein/genetics/*metabolism&lt;/keyword&gt;&lt;/keywords&gt;&lt;dates&gt;&lt;year&gt;2014&lt;/year&gt;&lt;pub-dates&gt;&lt;date&gt;May&lt;/date&gt;&lt;/pub-dates&gt;&lt;/dates&gt;&lt;isbn&gt;1369-1600 (Electronic)&amp;#xD;1355-6215 (Linking)&lt;/isbn&gt;&lt;accession-num&gt;22974310&lt;/accession-num&gt;&lt;urls&gt;&lt;related-urls&gt;&lt;url&gt;http://www.ncbi.nlm.nih.gov/pubmed/22974310&lt;/url&gt;&lt;/related-urls&gt;&lt;/urls&gt;&lt;custom2&gt;3543514&lt;/custom2&gt;&lt;electronic-resource-num&gt;10.1111/j.1369-1600.2012.00495.x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04" w:tooltip="Foroud, 2007 #1072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vdWQ8L0F1dGhvcj48WWVhcj4yMDA3PC9ZZWFyPjxS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vdWQ8L0F1dGhvcj48WWVhcj4yMDA3PC9ZZWFyPjxS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61" w:tooltip="Guillot, 2015 #3927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6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Methamphetamine </w:t>
            </w:r>
            <w:hyperlink w:anchor="_ENREF_105" w:tooltip="Kobayashi, 2004 #1866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b2JheWFzaGk8L0F1dGhvcj48WWVhcj4yMDA0PC9ZZWFy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b2JheWFzaGk8L0F1dGhvcj48WWVhcj4yMDA0PC9ZZWFy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153CEB0" w14:textId="77F95329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ggression  </w:t>
            </w:r>
            <w:hyperlink w:anchor="_ENREF_61" w:tooltip="Guillot, 2015 #3927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lsbG90PC9BdXRob3I+PFllYXI+MjAxNTwvWWVhcj48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6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72CF134" w14:textId="52B3DED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rkinso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6" w:tooltip="Mata, 2010 #1866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RhPC9BdXRob3I+PFllYXI+MjAxMDwvWWVhcj48UmVj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RhPC9BdXRob3I+PFllYXI+MjAxMDwvWWVhcj48UmVj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122E4BBC" w14:textId="20AB4EB7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7" w:tooltip="Chang, 2017 #1908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Chang&lt;/Author&gt;&lt;Year&gt;2017&lt;/Year&gt;&lt;RecNum&gt;19085&lt;/RecNum&gt;&lt;DisplayText&gt;&lt;style face="superscript"&gt;107&lt;/style&gt;&lt;/DisplayText&gt;&lt;record&gt;&lt;rec-number&gt;19085&lt;/rec-number&gt;&lt;foreign-keys&gt;&lt;key app="EN" db-id="ff0dazz97tzzsjestepxespbsr5xwd5a90ep" timestamp="1522342405"&gt;19085&lt;/key&gt;&lt;/foreign-keys&gt;&lt;ref-type name="Journal Article"&gt;17&lt;/ref-type&gt;&lt;contributors&gt;&lt;authors&gt;&lt;author&gt;Chang, X.&lt;/author&gt;&lt;author&gt;Liu, Y.&lt;/author&gt;&lt;author&gt;Hahn, C. G.&lt;/author&gt;&lt;author&gt;Gur, R. E.&lt;/author&gt;&lt;author&gt;Sleiman, P. M. A.&lt;/author&gt;&lt;author&gt;Hakonarson, H.&lt;/author&gt;&lt;/authors&gt;&lt;/contributors&gt;&lt;auth-address&gt;Center for Applied Genomics, The Children&amp;apos;s Hospital of Philadelphia, Philadelphia, PA, USA.&amp;#xD;Neuropsychiatric Signaling Program, Department of Psychiatry, Perelman School of Medicine, University of Pennsylvania, Philadelphia, PA, USA.&amp;#xD;Neuropsychiatry Section, Department of Psychiatry, Perelman School of Medicine, University of Pennsylvania, Philadelphia, PA, USA.&amp;#xD;Division of Human Genetics, Department of Pediatrics, The Perelman School of Medicine, University of Pennsylvania, Philadelphia, PA, USA.&lt;/auth-address&gt;&lt;titles&gt;&lt;title&gt;RNA-seq analysis of amygdala tissue reveals characteristic expression profiles in schizophrenia&lt;/title&gt;&lt;secondary-title&gt;Transl Psychiatry&lt;/secondary-title&gt;&lt;alt-title&gt;Translational psychiatry&lt;/alt-title&gt;&lt;/titles&gt;&lt;periodical&gt;&lt;full-title&gt;Transl Psychiatry&lt;/full-title&gt;&lt;/periodical&gt;&lt;alt-periodical&gt;&lt;full-title&gt;Translational Psychiatry&lt;/full-title&gt;&lt;/alt-periodical&gt;&lt;pages&gt;e1203&lt;/pages&gt;&lt;volume&gt;7&lt;/volume&gt;&lt;number&gt;8&lt;/number&gt;&lt;dates&gt;&lt;year&gt;2017&lt;/year&gt;&lt;pub-dates&gt;&lt;date&gt;Aug 15&lt;/date&gt;&lt;/pub-dates&gt;&lt;/dates&gt;&lt;isbn&gt;2158-3188 (Electronic)&amp;#xD;2158-3188 (Linking)&lt;/isbn&gt;&lt;accession-num&gt;28809853&lt;/accession-num&gt;&lt;urls&gt;&lt;related-urls&gt;&lt;url&gt;http://www.ncbi.nlm.nih.gov/pubmed/28809853&lt;/url&gt;&lt;/related-urls&gt;&lt;/urls&gt;&lt;custom2&gt;5611723&lt;/custom2&gt;&lt;electronic-resource-num&gt;10.1038/tp.2017.154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51C17E2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1CCEF7F" w14:textId="301F35C2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ACC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84" w:tooltip="Forero, 2017 #1901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3Jlcm88L0F1dGhvcj48WWVhcj4yMDE3PC9ZZWFyPjxS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5E0CD664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D89B2E4" w14:textId="78B6E364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6A09246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91838CF" w14:textId="546C9934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ront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zheimer's Diseas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9" w:tooltip="Beyer, 2006 #1908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XllcjwvQXV0aG9yPjxZZWFyPjIwMDY8L1llYXI+PFJl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XllcjwvQXV0aG9yPjxZZWFyPjIwMDY8L1llYXI+PFJl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1482B94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8BC8017" w14:textId="30B4C690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rontal, motor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10" w:tooltip="Mayfield, 2002 #157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lmaWVsZDwvQXV0aG9yPjxZZWFyPjIwMDI8L1llYXI+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lmaWVsZDwvQXV0aG9yPjxZZWFyPjIwMDI8L1llYXI+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28ADC75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4382FC6" w14:textId="17CBAB15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superior front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11" w:tooltip="Lewohl, 2004 #969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ewohl&lt;/Author&gt;&lt;Year&gt;2004&lt;/Year&gt;&lt;RecNum&gt;9691&lt;/RecNum&gt;&lt;DisplayText&gt;&lt;style face="superscript"&gt;111&lt;/style&gt;&lt;/DisplayText&gt;&lt;record&gt;&lt;rec-number&gt;9691&lt;/rec-number&gt;&lt;foreign-keys&gt;&lt;key app="EN" db-id="faddf059tfsx9me0pvq5svda0ztfdxpsdrs9"&gt;9691&lt;/key&gt;&lt;/foreign-keys&gt;&lt;ref-type name="Journal Article"&gt;17&lt;/ref-type&gt;&lt;contributors&gt;&lt;authors&gt;&lt;author&gt;Lewohl, J. M.&lt;/author&gt;&lt;author&gt;Van Dyk, D. D.&lt;/author&gt;&lt;author&gt;Craft, G. E.&lt;/author&gt;&lt;author&gt;Innes, D. J.&lt;/author&gt;&lt;author&gt;Mayfield, R. D.&lt;/author&gt;&lt;author&gt;Cobon, G.&lt;/author&gt;&lt;author&gt;Harris, R. A.&lt;/author&gt;&lt;author&gt;Dodd, P. R.&lt;/author&gt;&lt;/authors&gt;&lt;/contributors&gt;&lt;auth-address&gt;Department of Biochemistry, University of Queensland, Brisbane 4072, Australia.&lt;/auth-address&gt;&lt;titles&gt;&lt;title&gt;The application of proteomics to the human alcoholic brain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14-26&lt;/pages&gt;&lt;volume&gt;1025&lt;/volume&gt;&lt;keywords&gt;&lt;keyword&gt;Aged&lt;/keyword&gt;&lt;keyword&gt;Alcoholism/*genetics/*metabolism/pathology&lt;/keyword&gt;&lt;keyword&gt;Brain/*metabolism/pathology&lt;/keyword&gt;&lt;keyword&gt;Databases, Genetic&lt;/keyword&gt;&lt;keyword&gt;Electrophoresis, Gel, Two-Dimensional/methods&lt;/keyword&gt;&lt;keyword&gt;Humans&lt;/keyword&gt;&lt;keyword&gt;Male&lt;/keyword&gt;&lt;keyword&gt;Middle Aged&lt;/keyword&gt;&lt;keyword&gt;Protein Array Analysis/methods&lt;/keyword&gt;&lt;keyword&gt;Proteomics/*methods&lt;/keyword&gt;&lt;/keywords&gt;&lt;dates&gt;&lt;year&gt;2004&lt;/year&gt;&lt;pub-dates&gt;&lt;date&gt;Oct&lt;/date&gt;&lt;/pub-dates&gt;&lt;/dates&gt;&lt;isbn&gt;0077-8923 (Print)&lt;/isbn&gt;&lt;accession-num&gt;15542695&lt;/accession-num&gt;&lt;urls&gt;&lt;related-urls&gt;&lt;url&gt;http://www.ncbi.nlm.nih.gov/entrez/query.fcgi?cmd=Retrieve&amp;amp;db=PubMed&amp;amp;dopt=Citation&amp;amp;list_uids=15542695 &lt;/url&gt;&lt;/related-urls&gt;&lt;/urls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A8D8C68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3504493" w14:textId="193B92BA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DLPFC 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12" w:tooltip="Martins-de-Souza, 2012 #1909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J0aW5zLWRlLVNvdXphPC9BdXRob3I+PFllYXI+MjAx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XJ0aW5zLWRlLVNvdXphPC9BdXRob3I+PFllYXI+MjAx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1963B098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07A6DFE" w14:textId="3B0E1760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13" w:tooltip="Sainz, 2013 #3578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WluejwvQXV0aG9yPjxZZWFyPjIwMTM8L1llYXI+PFJl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WluejwvQXV0aG9yPjxZZWFyPjIwMTM8L1llYXI+PFJl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C03717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114" w:tooltip="Kuzman, 2009 #1908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ptYW48L0F1dGhvcj48WWVhcj4yMDA5PC9ZZWFyPjxS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ptYW48L0F1dGhvcj48WWVhcj4yMDA5PC9ZZWFyPjxS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3DA7AA6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5C029FF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8180C40" w14:textId="073E6AB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7D9AF3C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3C85FA4C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ADFFEA9" w14:textId="34ECD23C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,NAC,FC,CP,Hippocampu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15" w:tooltip="Liang, 2010 #249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iang&lt;/Author&gt;&lt;Year&gt;2010&lt;/Year&gt;&lt;RecNum&gt;24905&lt;/RecNum&gt;&lt;DisplayText&gt;&lt;style face="superscript"&gt;115&lt;/style&gt;&lt;/DisplayText&gt;&lt;record&gt;&lt;rec-number&gt;24905&lt;/rec-number&gt;&lt;foreign-keys&gt;&lt;key app="EN" db-id="faddf059tfsx9me0pvq5svda0ztfdxpsdrs9"&gt;24905&lt;/key&gt;&lt;/foreign-keys&gt;&lt;ref-type name="Journal Article"&gt;17&lt;/ref-type&gt;&lt;contributors&gt;&lt;authors&gt;&lt;author&gt;Liang, T.&lt;/author&gt;&lt;author&gt;Kimpel, M. W.&lt;/author&gt;&lt;author&gt;McClintick, J. N.&lt;/author&gt;&lt;author&gt;Skillman, A. R.&lt;/author&gt;&lt;author&gt;McCall, K.&lt;/author&gt;&lt;author&gt;Edenberg, H. J.&lt;/author&gt;&lt;author&gt;Carr, L. G.&lt;/author&gt;&lt;/authors&gt;&lt;/contributors&gt;&lt;auth-address&gt;Indiana University School of Medicine, Department of Medicine, IB424G, 975 West Walnut Street, Indianapolis, IN 46202, USA. tliang@iupui.edu&lt;/auth-address&gt;&lt;titles&gt;&lt;title&gt;Candidate genes for alcohol preference identified by expression profiling in alcohol-preferring and -nonpreferring reciprocal congenic rats&lt;/title&gt;&lt;secondary-title&gt;Genome Biol&lt;/secondary-title&gt;&lt;/titles&gt;&lt;periodical&gt;&lt;full-title&gt;Genome Biol&lt;/full-title&gt;&lt;/periodical&gt;&lt;pages&gt;R11&lt;/pages&gt;&lt;volume&gt;11&lt;/volume&gt;&lt;number&gt;2&lt;/number&gt;&lt;edition&gt;2010/02/05&lt;/edition&gt;&lt;dates&gt;&lt;year&gt;2010&lt;/year&gt;&lt;/dates&gt;&lt;isbn&gt;1465-6914 (Electronic)&amp;#xD;1465-6906 (Linking)&lt;/isbn&gt;&lt;accession-num&gt;20128895&lt;/accession-num&gt;&lt;urls&gt;&lt;related-urls&gt;&lt;url&gt;http://www.ncbi.nlm.nih.gov/pubmed/20128895&lt;/url&gt;&lt;/related-urls&gt;&lt;/urls&gt;&lt;custom2&gt;2872871&lt;/custom2&gt;&lt;electronic-resource-num&gt;gb-2010-11-2-r11 [pii]&amp;#xD;10.1186/gb-2010-11-2-r11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E399D6A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358EDD0" w14:textId="62943ABC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audate Putamen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15" w:tooltip="Liang, 2010 #249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iang&lt;/Author&gt;&lt;Year&gt;2010&lt;/Year&gt;&lt;RecNum&gt;24905&lt;/RecNum&gt;&lt;DisplayText&gt;&lt;style face="superscript"&gt;115&lt;/style&gt;&lt;/DisplayText&gt;&lt;record&gt;&lt;rec-number&gt;24905&lt;/rec-number&gt;&lt;foreign-keys&gt;&lt;key app="EN" db-id="faddf059tfsx9me0pvq5svda0ztfdxpsdrs9"&gt;24905&lt;/key&gt;&lt;/foreign-keys&gt;&lt;ref-type name="Journal Article"&gt;17&lt;/ref-type&gt;&lt;contributors&gt;&lt;authors&gt;&lt;author&gt;Liang, T.&lt;/author&gt;&lt;author&gt;Kimpel, M. W.&lt;/author&gt;&lt;author&gt;McClintick, J. N.&lt;/author&gt;&lt;author&gt;Skillman, A. R.&lt;/author&gt;&lt;author&gt;McCall, K.&lt;/author&gt;&lt;author&gt;Edenberg, H. J.&lt;/author&gt;&lt;author&gt;Carr, L. G.&lt;/author&gt;&lt;/authors&gt;&lt;/contributors&gt;&lt;auth-address&gt;Indiana University School of Medicine, Department of Medicine, IB424G, 975 West Walnut Street, Indianapolis, IN 46202, USA. tliang@iupui.edu&lt;/auth-address&gt;&lt;titles&gt;&lt;title&gt;Candidate genes for alcohol preference identified by expression profiling in alcohol-preferring and -nonpreferring reciprocal congenic rats&lt;/title&gt;&lt;secondary-title&gt;Genome Biol&lt;/secondary-title&gt;&lt;/titles&gt;&lt;periodical&gt;&lt;full-title&gt;Genome Biol&lt;/full-title&gt;&lt;/periodical&gt;&lt;pages&gt;R11&lt;/pages&gt;&lt;volume&gt;11&lt;/volume&gt;&lt;number&gt;2&lt;/number&gt;&lt;edition&gt;2010/02/05&lt;/edition&gt;&lt;dates&gt;&lt;year&gt;2010&lt;/year&gt;&lt;/dates&gt;&lt;isbn&gt;1465-6914 (Electronic)&amp;#xD;1465-6906 (Linking)&lt;/isbn&gt;&lt;accession-num&gt;20128895&lt;/accession-num&gt;&lt;urls&gt;&lt;related-urls&gt;&lt;url&gt;http://www.ncbi.nlm.nih.gov/pubmed/20128895&lt;/url&gt;&lt;/related-urls&gt;&lt;/urls&gt;&lt;custom2&gt;2872871&lt;/custom2&gt;&lt;electronic-resource-num&gt;gb-2010-11-2-r11 [pii]&amp;#xD;10.1186/gb-2010-11-2-r11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5A7F33F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72B7196" w14:textId="448A8695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ront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15" w:tooltip="Liang, 2010 #249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iang&lt;/Author&gt;&lt;Year&gt;2010&lt;/Year&gt;&lt;RecNum&gt;24905&lt;/RecNum&gt;&lt;DisplayText&gt;&lt;style face="superscript"&gt;115&lt;/style&gt;&lt;/DisplayText&gt;&lt;record&gt;&lt;rec-number&gt;24905&lt;/rec-number&gt;&lt;foreign-keys&gt;&lt;key app="EN" db-id="faddf059tfsx9me0pvq5svda0ztfdxpsdrs9"&gt;24905&lt;/key&gt;&lt;/foreign-keys&gt;&lt;ref-type name="Journal Article"&gt;17&lt;/ref-type&gt;&lt;contributors&gt;&lt;authors&gt;&lt;author&gt;Liang, T.&lt;/author&gt;&lt;author&gt;Kimpel, M. W.&lt;/author&gt;&lt;author&gt;McClintick, J. N.&lt;/author&gt;&lt;author&gt;Skillman, A. R.&lt;/author&gt;&lt;author&gt;McCall, K.&lt;/author&gt;&lt;author&gt;Edenberg, H. J.&lt;/author&gt;&lt;author&gt;Carr, L. G.&lt;/author&gt;&lt;/authors&gt;&lt;/contributors&gt;&lt;auth-address&gt;Indiana University School of Medicine, Department of Medicine, IB424G, 975 West Walnut Street, Indianapolis, IN 46202, USA. tliang@iupui.edu&lt;/auth-address&gt;&lt;titles&gt;&lt;title&gt;Candidate genes for alcohol preference identified by expression profiling in alcohol-preferring and -nonpreferring reciprocal congenic rats&lt;/title&gt;&lt;secondary-title&gt;Genome Biol&lt;/secondary-title&gt;&lt;/titles&gt;&lt;periodical&gt;&lt;full-title&gt;Genome Biol&lt;/full-title&gt;&lt;/periodical&gt;&lt;pages&gt;R11&lt;/pages&gt;&lt;volume&gt;11&lt;/volume&gt;&lt;number&gt;2&lt;/number&gt;&lt;edition&gt;2010/02/05&lt;/edition&gt;&lt;dates&gt;&lt;year&gt;2010&lt;/year&gt;&lt;/dates&gt;&lt;isbn&gt;1465-6914 (Electronic)&amp;#xD;1465-6906 (Linking)&lt;/isbn&gt;&lt;accession-num&gt;20128895&lt;/accession-num&gt;&lt;urls&gt;&lt;related-urls&gt;&lt;url&gt;http://www.ncbi.nlm.nih.gov/pubmed/20128895&lt;/url&gt;&lt;/related-urls&gt;&lt;/urls&gt;&lt;custom2&gt;2872871&lt;/custom2&gt;&lt;electronic-resource-num&gt;gb-2010-11-2-r11 [pii]&amp;#xD;10.1186/gb-2010-11-2-r11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8B135B8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166D6D2" w14:textId="4ED86832" w:rsidR="000F00A4" w:rsidRPr="001C075E" w:rsidRDefault="009E6F2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ventral tegmental area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BP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16" w:tooltip="Mukherjee, 2010 #1909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dWtoZXJqZWU8L0F1dGhvcj48WWVhcj4yMDEwPC9ZZWFy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dWtoZXJqZWU8L0F1dGhvcj48WWVhcj4yMDEwPC9ZZWFy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14BFD40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B3F343F" w14:textId="3322BAA5" w:rsidR="000F00A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(male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</w:tcPr>
          <w:p w14:paraId="42C45756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157613A" w14:textId="6E096CF8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ethamphetam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17" w:tooltip="Le-Niculescu, 2009 #1908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5PC9Z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5PC9Z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0399F87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DA9AD07" w14:textId="165DA216" w:rsidR="000F00A4" w:rsidRPr="001C075E" w:rsidRDefault="009E6F2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Lymphocytes (male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BP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vAlign w:val="center"/>
          </w:tcPr>
          <w:p w14:paraId="415FA04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1</w:t>
            </w:r>
          </w:p>
        </w:tc>
      </w:tr>
      <w:tr w:rsidR="00BF4DA3" w:rsidRPr="001C075E" w14:paraId="6B2B3456" w14:textId="77777777" w:rsidTr="009016DE">
        <w:trPr>
          <w:trHeight w:val="2105"/>
        </w:trPr>
        <w:tc>
          <w:tcPr>
            <w:tcW w:w="719" w:type="pct"/>
            <w:shd w:val="clear" w:color="auto" w:fill="auto"/>
            <w:noWrap/>
            <w:vAlign w:val="center"/>
          </w:tcPr>
          <w:p w14:paraId="49595A87" w14:textId="77777777" w:rsidR="00BF4DA3" w:rsidRPr="001C075E" w:rsidRDefault="00BF4DA3" w:rsidP="00BF4DA3">
            <w:pPr>
              <w:pStyle w:val="NoSpacing"/>
              <w:jc w:val="center"/>
              <w:rPr>
                <w:rFonts w:ascii="MS Reference Sans Serif" w:hAnsi="MS Reference Sans Serif" w:cs="Microsoft Sans Serif"/>
                <w:b/>
                <w:color w:val="FF0000"/>
                <w:sz w:val="12"/>
                <w:szCs w:val="12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FF0000"/>
                <w:sz w:val="12"/>
                <w:szCs w:val="12"/>
              </w:rPr>
              <w:t>PCBP2</w:t>
            </w:r>
          </w:p>
          <w:p w14:paraId="19AB4541" w14:textId="03F2D379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2"/>
                <w:szCs w:val="12"/>
                <w:shd w:val="clear" w:color="auto" w:fill="F9F9F9"/>
              </w:rPr>
              <w:t>Poly(RC) Binding Protein 2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5A8C81CA" w14:textId="15A7880D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237374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5B5BFE8B" w14:textId="571B0BF3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(I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br/>
              <w:t>DE/2 35.3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7341045E" w14:textId="43A65014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4.5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20517D3E" w14:textId="5E5AF132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2.83E-02/4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713E66FF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7624B239" w14:textId="2F480CF8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2023CAD" w14:textId="2ED9BCF6" w:rsidR="00BF4DA3" w:rsidRPr="001C075E" w:rsidRDefault="00BF4DA3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64FDB49D" w14:textId="7687A77E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4622409" w14:textId="77777777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</w:p>
          <w:p w14:paraId="27DA40A5" w14:textId="514243CD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Male Suicide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7AEED2BA" w14:textId="77777777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37173324" w14:textId="66FCB577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1011B270" w14:textId="77777777" w:rsidR="002113E7" w:rsidRPr="001C075E" w:rsidRDefault="002113E7" w:rsidP="002113E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2ADE6C06" w14:textId="11C94FFF" w:rsidR="00BF4DA3" w:rsidRPr="001C075E" w:rsidRDefault="002113E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31E2FE58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6C44507B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13D068B6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3D4DC27E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</w:tr>
      <w:tr w:rsidR="00BF4DA3" w:rsidRPr="001C075E" w14:paraId="05189305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61E3F483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hAnsi="MS Reference Sans Serif" w:cs="Microsoft Sans Serif"/>
                <w:b/>
                <w:color w:val="FF0000"/>
                <w:sz w:val="12"/>
                <w:szCs w:val="12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FF0000"/>
                <w:sz w:val="12"/>
                <w:szCs w:val="12"/>
              </w:rPr>
              <w:t>RTN4</w:t>
            </w:r>
          </w:p>
          <w:p w14:paraId="7383BBE7" w14:textId="01282E45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2"/>
                <w:szCs w:val="12"/>
                <w:shd w:val="clear" w:color="auto" w:fill="F9F9F9"/>
              </w:rPr>
              <w:t>Reticulon 4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1FCC8614" w14:textId="7D83B706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1556049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04407C2B" w14:textId="41115698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(I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br/>
              <w:t>DE/4 54.4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38E83B5D" w14:textId="5133DC82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9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403A2C09" w14:textId="4D9F5885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12B83987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3D659AA5" w14:textId="7777777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DEA7FC8" w14:textId="7777777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</w:p>
          <w:p w14:paraId="19F327CE" w14:textId="7777777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PFC</w:t>
            </w:r>
          </w:p>
          <w:p w14:paraId="464C670D" w14:textId="39491DE1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BP</w:t>
            </w:r>
            <w:hyperlink w:anchor="_ENREF_118" w:tooltip="Gottschalk, 2014 #3928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3R0c2NoYWxrPC9BdXRob3I+PFllYXI+MjAxNDwvWWVh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b3R0c2NoYWxrPC9BdXRob3I+PFllYXI+MjAxNDwvWWVh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083A4DE" w14:textId="2E9ADB6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18338FC" w14:textId="54FCB6B4" w:rsidR="00237399" w:rsidRPr="001C075E" w:rsidRDefault="00237399" w:rsidP="0023739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Male Suicide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322DF72F" w14:textId="77777777" w:rsidR="00237399" w:rsidRPr="001C075E" w:rsidRDefault="00237399" w:rsidP="0023739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2870A589" w14:textId="486BAB80" w:rsidR="00237399" w:rsidRPr="001C075E" w:rsidRDefault="00237399" w:rsidP="0023739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426EA933" w14:textId="40990B13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C5D7031" w14:textId="77777777" w:rsidR="002113E7" w:rsidRPr="001C075E" w:rsidRDefault="002113E7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222203E" w14:textId="77777777" w:rsidR="00891D86" w:rsidRPr="001C075E" w:rsidRDefault="00891D86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558B4AA" w14:textId="3C642E53" w:rsidR="00891D86" w:rsidRPr="001C075E" w:rsidRDefault="00891D86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Vertebral Disc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Pain </w:t>
            </w:r>
            <w:hyperlink w:anchor="_ENREF_119" w:tooltip="Gruber, 2012 #1906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cnViZXI8L0F1dGhvcj48WWVhcj4yMDEyPC9ZZWFyPjxS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cnViZXI8L0F1dGhvcj48WWVhcj4yMDEyPC9ZZWFyPjxS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07179356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070DCB7E" w14:textId="4AF790D2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</w:p>
          <w:p w14:paraId="37444677" w14:textId="7777777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AMY</w:t>
            </w:r>
          </w:p>
          <w:p w14:paraId="515004B8" w14:textId="0DD30387" w:rsidR="009016DE" w:rsidRPr="001C075E" w:rsidRDefault="009016DE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Alcohol</w:t>
            </w:r>
            <w:hyperlink w:anchor="_ENREF_120" w:tooltip="Lesscher, 2012 #3929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esscher&lt;/Author&gt;&lt;Year&gt;2012&lt;/Year&gt;&lt;RecNum&gt;39292&lt;/RecNum&gt;&lt;DisplayText&gt;&lt;style face="superscript"&gt;120&lt;/style&gt;&lt;/DisplayText&gt;&lt;record&gt;&lt;rec-number&gt;39292&lt;/rec-number&gt;&lt;foreign-keys&gt;&lt;key app="EN" db-id="faddf059tfsx9me0pvq5svda0ztfdxpsdrs9"&gt;39292&lt;/key&gt;&lt;/foreign-keys&gt;&lt;ref-type name="Journal Article"&gt;17&lt;/ref-type&gt;&lt;contributors&gt;&lt;authors&gt;&lt;author&gt;Lesscher, H. M.&lt;/author&gt;&lt;author&gt;Houthuijzen, J. M.&lt;/author&gt;&lt;author&gt;Groot Koerkamp, M. J.&lt;/author&gt;&lt;author&gt;Holstege, F. C.&lt;/author&gt;&lt;author&gt;Vanderschuren, L. J.&lt;/author&gt;&lt;/authors&gt;&lt;/contributors&gt;&lt;auth-address&gt;Rudolf Magnus Institute of Neuroscience, Department of Neuroscience and Pharmacology, University Medical Center Utrecht, Utrecht, The Netherlands. h.m.b.lesscher@uu.nl&lt;/auth-address&gt;&lt;titles&gt;&lt;title&gt;Amygdala 14-3-3zeta as a novel modulator of escalating alcohol intake in mice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7999&lt;/pages&gt;&lt;volume&gt;7&lt;/volume&gt;&lt;number&gt;5&lt;/number&gt;&lt;keywords&gt;&lt;keyword&gt;14-3-3 Proteins/genetics/*metabolism&lt;/keyword&gt;&lt;keyword&gt;Alcohol Drinking/genetics/*metabolism&lt;/keyword&gt;&lt;keyword&gt;Amygdala/*metabolism&lt;/keyword&gt;&lt;keyword&gt;Animals&lt;/keyword&gt;&lt;keyword&gt;Behavior, Animal/drug effects/*physiology&lt;/keyword&gt;&lt;keyword&gt;Choice Behavior/drug effects/physiology&lt;/keyword&gt;&lt;keyword&gt;Ethanol/pharmacology&lt;/keyword&gt;&lt;keyword&gt;Gene Expression&lt;/keyword&gt;&lt;keyword&gt;Male&lt;/keyword&gt;&lt;keyword&gt;Mice&lt;/keyword&gt;&lt;keyword&gt;Motivation&lt;/keyword&gt;&lt;keyword&gt;Up-Regulation&lt;/keyword&gt;&lt;/keywords&gt;&lt;dates&gt;&lt;year&gt;2012&lt;/year&gt;&lt;/dates&gt;&lt;isbn&gt;1932-6203 (Electronic)&amp;#xD;1932-6203 (Linking)&lt;/isbn&gt;&lt;accession-num&gt;22629472&lt;/accession-num&gt;&lt;urls&gt;&lt;related-urls&gt;&lt;url&gt;http://www.ncbi.nlm.nih.gov/pubmed/22629472&lt;/url&gt;&lt;/related-urls&gt;&lt;/urls&gt;&lt;custom2&gt;3358291&lt;/custom2&gt;&lt;electronic-resource-num&gt;10.1371/journal.pone.003799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5B8286A6" w14:textId="77777777" w:rsidR="00891D86" w:rsidRPr="001C075E" w:rsidRDefault="00891D86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2ADEC50" w14:textId="1362D7DC" w:rsidR="00891D86" w:rsidRPr="001C075E" w:rsidRDefault="00891D86" w:rsidP="00891D8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4325B99A" w14:textId="663781D7" w:rsidR="00891D86" w:rsidRPr="001C075E" w:rsidRDefault="00891D86" w:rsidP="00891D8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AMY 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PCP</w:t>
            </w:r>
            <w:hyperlink w:anchor="_ENREF_121" w:tooltip="Le-Niculescu, 2007 #365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194E0F4E" w14:textId="77777777" w:rsidR="00891D86" w:rsidRPr="001C075E" w:rsidRDefault="00891D86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DDE9D75" w14:textId="0F70B854" w:rsidR="00891D86" w:rsidRPr="001C075E" w:rsidRDefault="00891D86" w:rsidP="009016D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AMY (males)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2E7BF8D9" w14:textId="781512E3" w:rsidR="009016DE" w:rsidRPr="001C075E" w:rsidRDefault="009016DE" w:rsidP="00891D8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1FB5B0E4" w14:textId="77777777" w:rsidR="00891D86" w:rsidRPr="001C075E" w:rsidRDefault="00891D86" w:rsidP="00891D8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184FD5CD" w14:textId="4AA21596" w:rsidR="00891D86" w:rsidRPr="001C075E" w:rsidRDefault="00891D86" w:rsidP="00891D86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Blood 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PCP</w:t>
            </w:r>
            <w:hyperlink w:anchor="_ENREF_121" w:tooltip="Le-Niculescu, 2007 #365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650675EB" w14:textId="33D6460D" w:rsidR="009016DE" w:rsidRPr="001C075E" w:rsidRDefault="009016DE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3E6B773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</w:tr>
      <w:tr w:rsidR="00BF4DA3" w:rsidRPr="001C075E" w14:paraId="36E016F3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7513B25E" w14:textId="5AFE3F7B" w:rsidR="00BF4DA3" w:rsidRPr="001C075E" w:rsidRDefault="00BF4DA3" w:rsidP="00BF4DA3">
            <w:pPr>
              <w:pStyle w:val="NoSpacing"/>
              <w:jc w:val="center"/>
              <w:rPr>
                <w:rFonts w:ascii="MS Reference Sans Serif" w:hAnsi="MS Reference Sans Serif" w:cs="Microsoft Sans Serif"/>
                <w:b/>
                <w:color w:val="00B0F0"/>
                <w:sz w:val="12"/>
                <w:szCs w:val="12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00B0F0"/>
                <w:sz w:val="12"/>
                <w:szCs w:val="12"/>
              </w:rPr>
              <w:t>SUMO1</w:t>
            </w:r>
          </w:p>
          <w:p w14:paraId="1ACCCAEF" w14:textId="0FAEA801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2"/>
                <w:szCs w:val="12"/>
                <w:shd w:val="clear" w:color="auto" w:fill="F9F9F9"/>
              </w:rPr>
              <w:t>Small Ubiquitin-Like Modifier 1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3D91FB6E" w14:textId="3A6FD88C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208762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2467852D" w14:textId="6FD356D0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(D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br/>
              <w:t>DE/4 56.3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326CDD80" w14:textId="19B64F3E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9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157A3C49" w14:textId="020AC3BC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2"/>
                <w:szCs w:val="12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39F0FB71" w14:textId="28723A25" w:rsidR="00210C71" w:rsidRPr="001C075E" w:rsidRDefault="00210C71" w:rsidP="00210C71">
            <w:pPr>
              <w:jc w:val="center"/>
              <w:rPr>
                <w:rFonts w:ascii="Calibri" w:hAnsi="Calibri"/>
                <w:color w:val="000000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Longevity</w:t>
            </w:r>
            <w:hyperlink w:anchor="_ENREF_122" w:tooltip="Levine, 2016 #1842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0MjE8L1JlY051bT48RGlzcGxheVRleHQ+PHN0eWxlIGZhY2U9InN1cGVyc2NyaXB0
Ij4xMjI8L3N0eWxlPjwvRGlzcGxheVRleHQ+PHJlY29yZD48cmVjLW51bWJlcj4xODQyMTwvcmVj
LW51bWJlcj48Zm9yZWlnbi1rZXlzPjxrZXkgYXBwPSJFTiIgZGItaWQ9ImZmMGRheno5N3R6enNq
ZXN0ZXB4ZXNwYnNyNXh3ZDVhOTBlcCIgdGltZXN0YW1wPSIxNTE4NzExODYyIj4xODQyMT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0MjE8L1JlY051bT48RGlzcGxheVRleHQ+PHN0eWxlIGZhY2U9InN1cGVyc2NyaXB0
Ij4xMjI8L3N0eWxlPjwvRGlzcGxheVRleHQ+PHJlY29yZD48cmVjLW51bWJlcj4xODQyMTwvcmVj
LW51bWJlcj48Zm9yZWlnbi1rZXlzPjxrZXkgYXBwPSJFTiIgZGItaWQ9ImZmMGRheno5N3R6enNq
ZXN0ZXB4ZXNwYnNyNXh3ZDVhOTBlcCIgdGltZXN0YW1wPSIxNTE4NzExODYyIj4xODQyMT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E39A0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 </w:t>
            </w:r>
          </w:p>
          <w:p w14:paraId="0D678C9F" w14:textId="54C8A450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42E5DEF8" w14:textId="77777777" w:rsidR="00BF4DA3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</w:p>
          <w:p w14:paraId="30F7EB62" w14:textId="77777777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Brain</w:t>
            </w:r>
          </w:p>
          <w:p w14:paraId="4ED36CE0" w14:textId="22A3858E" w:rsidR="000E39A0" w:rsidRPr="001C075E" w:rsidRDefault="00210C71" w:rsidP="000E39A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BP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CA51B41" w14:textId="2004B467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t xml:space="preserve"> </w:t>
            </w:r>
          </w:p>
          <w:p w14:paraId="15138567" w14:textId="77777777" w:rsidR="009016DE" w:rsidRPr="001C075E" w:rsidRDefault="009016DE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8F16C67" w14:textId="77777777" w:rsidR="009016DE" w:rsidRPr="001C075E" w:rsidRDefault="009016DE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</w:p>
          <w:p w14:paraId="1B523F9C" w14:textId="77777777" w:rsidR="009016DE" w:rsidRPr="001C075E" w:rsidRDefault="009016DE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Thalamus</w:t>
            </w:r>
          </w:p>
          <w:p w14:paraId="38B4495E" w14:textId="77777777" w:rsidR="009016DE" w:rsidRPr="001C075E" w:rsidRDefault="009016DE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SZ</w:t>
            </w:r>
          </w:p>
          <w:p w14:paraId="588A69E8" w14:textId="3630D78B" w:rsidR="009016DE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23" w:tooltip="Chu, 2009 #3928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Chu&lt;/Author&gt;&lt;Year&gt;2009&lt;/Year&gt;&lt;RecNum&gt;39283&lt;/RecNum&gt;&lt;DisplayText&gt;&lt;style face="superscript"&gt;123&lt;/style&gt;&lt;/DisplayText&gt;&lt;record&gt;&lt;rec-number&gt;39283&lt;/rec-number&gt;&lt;foreign-keys&gt;&lt;key app="EN" db-id="faddf059tfsx9me0pvq5svda0ztfdxpsdrs9"&gt;39283&lt;/key&gt;&lt;/foreign-keys&gt;&lt;ref-type name="Journal Article"&gt;17&lt;/ref-type&gt;&lt;contributors&gt;&lt;authors&gt;&lt;author&gt;Chu, T. T.&lt;/author&gt;&lt;author&gt;Liu, Y.&lt;/author&gt;&lt;author&gt;Kemether, E.&lt;/author&gt;&lt;/authors&gt;&lt;/contributors&gt;&lt;auth-address&gt;Department of Pharmacology and Systems Therapeutics, The Mount Sinai School of Medicine, New York City, NY 10075-0361, USA.&lt;/auth-address&gt;&lt;titles&gt;&lt;title&gt;Thalamic transcriptome screening in three psychiatric states&lt;/title&gt;&lt;secondary-title&gt;J Hum Genet&lt;/secondary-title&gt;&lt;alt-title&gt;Journal of human genetics&lt;/alt-title&gt;&lt;/titles&gt;&lt;periodical&gt;&lt;full-title&gt;J Hum Genet&lt;/full-title&gt;&lt;abbr-1&gt;Journal of human genetics&lt;/abbr-1&gt;&lt;/periodical&gt;&lt;alt-periodical&gt;&lt;full-title&gt;J Hum Genet&lt;/full-title&gt;&lt;abbr-1&gt;Journal of human genetics&lt;/abbr-1&gt;&lt;/alt-periodical&gt;&lt;pages&gt;665-75&lt;/pages&gt;&lt;volume&gt;54&lt;/volume&gt;&lt;number&gt;11&lt;/number&gt;&lt;keywords&gt;&lt;keyword&gt;Adult&lt;/keyword&gt;&lt;keyword&gt;Aged&lt;/keyword&gt;&lt;keyword&gt;Autopsy&lt;/keyword&gt;&lt;keyword&gt;Bipolar Disorder/*genetics&lt;/keyword&gt;&lt;keyword&gt;Depressive Disorder, Major/*genetics&lt;/keyword&gt;&lt;keyword&gt;Female&lt;/keyword&gt;&lt;keyword&gt;*Gene Expression Profiling&lt;/keyword&gt;&lt;keyword&gt;Humans&lt;/keyword&gt;&lt;keyword&gt;Male&lt;/keyword&gt;&lt;keyword&gt;Middle Aged&lt;/keyword&gt;&lt;keyword&gt;Neurons/metabolism&lt;/keyword&gt;&lt;keyword&gt;Oligonucleotide Array Sequence Analysis&lt;/keyword&gt;&lt;keyword&gt;Reverse Transcriptase Polymerase Chain Reaction&lt;/keyword&gt;&lt;keyword&gt;Schizophrenia/*genetics&lt;/keyword&gt;&lt;keyword&gt;Thalamus/cytology/*metabolism&lt;/keyword&gt;&lt;/keywords&gt;&lt;dates&gt;&lt;year&gt;2009&lt;/year&gt;&lt;pub-dates&gt;&lt;date&gt;Nov&lt;/date&gt;&lt;/pub-dates&gt;&lt;/dates&gt;&lt;isbn&gt;1435-232X (Electronic)&amp;#xD;1434-5161 (Linking)&lt;/isbn&gt;&lt;accession-num&gt;19834500&lt;/accession-num&gt;&lt;urls&gt;&lt;related-urls&gt;&lt;url&gt;http://www.ncbi.nlm.nih.gov/pubmed/19834500&lt;/url&gt;&lt;/related-urls&gt;&lt;/urls&gt;&lt;electronic-resource-num&gt;10.1038/jhg.2009.93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510DC152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17BE510A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B37B5D6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2347BE57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25DE327" w14:textId="73481559" w:rsidR="00BF4DA3" w:rsidRPr="001C075E" w:rsidRDefault="00944F14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6</w:t>
            </w:r>
          </w:p>
        </w:tc>
      </w:tr>
      <w:tr w:rsidR="000F00A4" w:rsidRPr="001C075E" w14:paraId="207590DC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13224D4A" w14:textId="3D5F12CC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ANK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nkyrin 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5FBCC3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2921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7D5A2D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2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9D4AB3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EB8E45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09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361C165A" w14:textId="41BFC246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4" w:tooltip="Kalsi, 2010 #1842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xzaTwvQXV0aG9yPjxZZWFyPjIwMTA8L1llYXI+PFJl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xzaTwvQXV0aG9yPjxZZWFyPjIwMTA8L1llYXI+PFJl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E923822" w14:textId="0CFD8711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S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25" w:tooltip="Iossifov, 2014 #1842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3NzaWZvdjwvQXV0aG9yPjxZZWFyPjIwMTQ8L1llYXI+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3NzaWZvdjwvQXV0aG9yPjxZZWFyPjIwMTQ8L1llYXI+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A806E7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  <w:p w14:paraId="2C1A4CF5" w14:textId="06ED3E0D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591&lt;/RecNum&gt;&lt;DisplayText&gt;&lt;style face="superscript"&gt;91&lt;/style&gt;&lt;/DisplayText&gt;&lt;record&gt;&lt;rec-number&gt;18591&lt;/rec-number&gt;&lt;foreign-keys&gt;&lt;key app="EN" db-id="ff0dazz97tzzsjestepxespbsr5xwd5a90ep" timestamp="1518797058"&gt;18591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Longevity</w:t>
            </w:r>
          </w:p>
          <w:p w14:paraId="31348064" w14:textId="14F3EA91" w:rsidR="000F00A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22" w:tooltip="Levine, 2016 #1842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0MjE8L1JlY051bT48RGlzcGxheVRleHQ+PHN0eWxlIGZhY2U9InN1cGVyc2NyaXB0
Ij4xMjI8L3N0eWxlPjwvRGlzcGxheVRleHQ+PHJlY29yZD48cmVjLW51bWJlcj4xODQyMTwvcmVj
LW51bWJlcj48Zm9yZWlnbi1rZXlzPjxrZXkgYXBwPSJFTiIgZGItaWQ9ImZmMGRheno5N3R6enNq
ZXN0ZXB4ZXNwYnNyNXh3ZDVhOTBlcCIgdGltZXN0YW1wPSIxNTE4NzExODYyIj4xODQyMT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0MjE8L1JlY051bT48RGlzcGxheVRleHQ+PHN0eWxlIGZhY2U9InN1cGVyc2NyaXB0
Ij4xMjI8L3N0eWxlPjwvRGlzcGxheVRleHQ+PHJlY29yZD48cmVjLW51bWJlcj4xODQyMTwvcmVj
LW51bWJlcj48Zm9yZWlnbi1rZXlzPjxrZXkgYXBwPSJFTiIgZGItaWQ9ImZmMGRheno5N3R6enNq
ZXN0ZXB4ZXNwYnNyNXh3ZDVhOTBlcCIgdGltZXN0YW1wPSIxNTE4NzExODYyIj4xODQyMT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 Chronic Fatigue Syndrom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8" w:tooltip="Schlauch, 2016 #184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sYXVjaDwvQXV0aG9yPjxZZWFyPjIwMTY8L1llYXI+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sYXVjaDwvQXV0aG9yPjxZZWFyPjIwMTY8L1llYXI+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462E46A8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8597C0F" w14:textId="65E55B52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BP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BF95445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722A89E" w14:textId="354759C4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FC (BA46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6" w:tooltip="Iwamoto, 2005 #265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Iwamoto&lt;/Author&gt;&lt;Year&gt;2005&lt;/Year&gt;&lt;RecNum&gt;2650&lt;/RecNum&gt;&lt;DisplayText&gt;&lt;style face="superscript"&gt;126&lt;/style&gt;&lt;/DisplayText&gt;&lt;record&gt;&lt;rec-number&gt;2650&lt;/rec-number&gt;&lt;foreign-keys&gt;&lt;key app="EN" db-id="faddf059tfsx9me0pvq5svda0ztfdxpsdrs9"&gt;2650&lt;/key&gt;&lt;/foreign-keys&gt;&lt;ref-type name="Journal Article"&gt;17&lt;/ref-type&gt;&lt;contributors&gt;&lt;authors&gt;&lt;author&gt;Iwamoto, K.&lt;/author&gt;&lt;author&gt;Bundo, M.&lt;/author&gt;&lt;author&gt;Kato, T.&lt;/author&gt;&lt;/authors&gt;&lt;/contributors&gt;&lt;auth-address&gt;Laboratory for Molecular Dynamics of Mental Disorders, Brain Science Institute, RIKEN, Wako, Saitama, Japan.&lt;/auth-address&gt;&lt;titles&gt;&lt;title&gt;Altered expression of mitochondria-related genes in postmortem brains of patients with bipolar disorder or schizophrenia, as revealed by large-scale DNA microarray analysis&lt;/title&gt;&lt;secondary-title&gt;Hum Mol Genet&lt;/secondary-title&gt;&lt;/titles&gt;&lt;periodical&gt;&lt;full-title&gt;Hum Mol Genet&lt;/full-title&gt;&lt;abbr-1&gt;Human molecular genetics&lt;/abbr-1&gt;&lt;/periodical&gt;&lt;pages&gt;241-53&lt;/pages&gt;&lt;volume&gt;14&lt;/volume&gt;&lt;number&gt;2&lt;/number&gt;&lt;keywords&gt;&lt;keyword&gt;Bipolar Disorder/drug therapy/*genetics/metabolism&lt;/keyword&gt;&lt;keyword&gt;Brain/drug effects/metabolism&lt;/keyword&gt;&lt;keyword&gt;Gene Expression/*physiology&lt;/keyword&gt;&lt;keyword&gt;Gene Expression Profiling&lt;/keyword&gt;&lt;keyword&gt;Humans&lt;/keyword&gt;&lt;keyword&gt;Hydrogen-Ion Concentration&lt;/keyword&gt;&lt;keyword&gt;Mitochondria/drug effects/*genetics/metabolism&lt;/keyword&gt;&lt;keyword&gt;Oligonucleotide Array Sequence Analysis&lt;/keyword&gt;&lt;keyword&gt;Schizophrenia/drug therapy/*genetics/metabolism&lt;/keyword&gt;&lt;/keywords&gt;&lt;dates&gt;&lt;year&gt;2005&lt;/year&gt;&lt;pub-dates&gt;&lt;date&gt;Jan 15&lt;/date&gt;&lt;/pub-dates&gt;&lt;/dates&gt;&lt;accession-num&gt;15563509&lt;/accession-num&gt;&lt;urls&gt;&lt;related-urls&gt;&lt;url&gt;http://www.ncbi.nlm.nih.gov/entrez/query.fcgi?cmd=Retrieve&amp;amp;db=PubMed&amp;amp;dopt=Citation&amp;amp;list_uids=15563509 &lt;/url&gt;&lt;/related-urls&gt;&lt;/urls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17AB8F2A" w14:textId="04A584D5" w:rsidR="000F00A4" w:rsidRPr="001C075E" w:rsidRDefault="00C03717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ibroblast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7" w:tooltip="Garbett, 2015 #1902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YXJiZXR0PC9BdXRob3I+PFllYXI+MjAxNTwvWWVhcj48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YXJiZXR0PC9BdXRob3I+PFllYXI+MjAxNTwvWWVhcj48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BA008F6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584A2E1" w14:textId="5689148E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C695F97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184F321" w14:textId="59FC8011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5470199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6B91D50C" w14:textId="2D2F6A40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PFC (male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54A7137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8A36C1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10</w:t>
            </w:r>
          </w:p>
        </w:tc>
      </w:tr>
      <w:tr w:rsidR="000F00A4" w:rsidRPr="001C075E" w14:paraId="7E175809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94302B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DDX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AD-Box Helicase 6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7ACCFD0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562836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514C73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8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  <w:p w14:paraId="292C888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0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C7EE90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BBDA12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4DC548C" w14:textId="0C6F7006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8" w:tooltip="Lind, 2010 #2622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aW5kPC9BdXRob3I+PFllYXI+MjAxMDwvWWVhcj48UmVj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aW5kPC9BdXRob3I+PFllYXI+MjAxMDwvWWVhcj48UmVj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3A4509C" w14:textId="28929754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Other Substances/Addictions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28" w:tooltip="Lind, 2010 #2622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aW5kPC9BdXRob3I+PFllYXI+MjAxMDwvWWVhcj48UmVj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aW5kPC9BdXRob3I+PFllYXI+MjAxMDwvWWVhcj48UmVj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71B52AAA" w14:textId="57C8FD8F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DLPFC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9" w:tooltip="Fromer, 2016 #1903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cm9tZXI8L0F1dGhvcj48WWVhcj4yMDE2PC9ZZWFyPjxS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cm9tZXI8L0F1dGhvcj48WWVhcj4yMDE2PC9ZZWFyPjxS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4E32AC3A" w14:textId="741985CD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Male Suicide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0905F94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4538C1DB" w14:textId="3BB076F9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2D71B6B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7E7B613E" w14:textId="320D710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5E4E94C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07ADE5D1" w14:textId="6854FCE0" w:rsidR="000F00A4" w:rsidRPr="001C075E" w:rsidRDefault="00C0371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63" w:tooltip="Andrus, 2012 #190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dXM8L0F1dGhvcj48WWVhcj4yMDEyPC9ZZWFyPjxS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Q5LTYxPC9wYWdlcz48dm9sdW1lPjE3PC92b2x1bWU+PG51bWJlcj4xPC9udW1iZXI+PGtl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dXM8L0F1dGhvcj48WWVhcj4yMDEyPC9ZZWFyPjxS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Q5LTYxPC9wYWdlcz48dm9sdW1lPjE3PC92b2x1bWU+PG51bWJlcj4xPC9udW1iZXI+PGtl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6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55648C3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A321F68" w14:textId="6006BFFB" w:rsidR="000F00A4" w:rsidRPr="001C075E" w:rsidRDefault="00C0371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(males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7" w:tooltip="Le-Niculescu, 2008 #3649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A4PC9Z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FEBA5F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E4A854B" w14:textId="6D33E4C6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Yohimbine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30" w:tooltip="Le-Niculescu, 2011 #1903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ExPC9Z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ExPC9Z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5BE8474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902DE4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0</w:t>
            </w:r>
          </w:p>
        </w:tc>
      </w:tr>
      <w:tr w:rsidR="000F00A4" w:rsidRPr="001C075E" w14:paraId="0FCC0FD6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60993B4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HIF1A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Hypoxia Inducible Factor 1 Alpha Subunit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718486F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38869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043B4A1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4.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19708F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A408C3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11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294F8D05" w14:textId="7C0E101F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31" w:tooltip="Gulsuner, 2013 #1848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xzdW5lcjwvQXV0aG9yPjxZZWFyPjIwMTM8L1llYXI+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xzdW5lcjwvQXV0aG9yPjxZZWFyPjIwMTM8L1llYXI+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6BE1C265" w14:textId="0BFB1078" w:rsidR="000F00A4" w:rsidRPr="001C075E" w:rsidRDefault="00C0371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rontal and tempor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</w:p>
          <w:p w14:paraId="4EEB84C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C513895" w14:textId="44252AEC" w:rsidR="000F00A4" w:rsidRPr="001C075E" w:rsidRDefault="00175BC8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32" w:tooltip="Parikshak, 2016 #190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YXJpa3NoYWs8L0F1dGhvcj48WWVhcj4yMDE2PC9ZZWFy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NDIzLTQyNzwvcGFnZXM+PHZvbHVtZT41NDA8L3ZvbHVtZT48bnVtYmVyPjc2MzM8L251bWJl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YXJpa3NoYWs8L0F1dGhvcj48WWVhcj4yMDE2PC9ZZWFy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NDIzLTQyNzwvcGFnZXM+PHZvbHVtZT41NDA8L3ZvbHVtZT48bnVtYmVyPjc2MzM8L251bWJl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2F47CC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862BCAC" w14:textId="40308F2E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cerebral cortex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utism,SZ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EECF40B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35B108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794FBC8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398BF61B" w14:textId="765A1603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Longevity</w:t>
            </w:r>
            <w:hyperlink w:anchor="_ENREF_133" w:tooltip="Passtoors, 2013 #1906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Passtoors&lt;/Author&gt;&lt;Year&gt;2013&lt;/Year&gt;&lt;RecNum&gt;19065&lt;/RecNum&gt;&lt;DisplayText&gt;&lt;style face="superscript"&gt;133&lt;/style&gt;&lt;/DisplayText&gt;&lt;record&gt;&lt;rec-number&gt;19065&lt;/rec-number&gt;&lt;foreign-keys&gt;&lt;key app="EN" db-id="ff0dazz97tzzsjestepxespbsr5xwd5a90ep" timestamp="1522341895"&gt;19065&lt;/key&gt;&lt;/foreign-keys&gt;&lt;ref-type name="Journal Article"&gt;17&lt;/ref-type&gt;&lt;contributors&gt;&lt;authors&gt;&lt;author&gt;Passtoors, W. M.&lt;/author&gt;&lt;author&gt;Beekman, M.&lt;/author&gt;&lt;author&gt;Deelen, J.&lt;/author&gt;&lt;author&gt;van der Breggen, R.&lt;/author&gt;&lt;author&gt;Maier, A. B.&lt;/author&gt;&lt;author&gt;Guigas, B.&lt;/author&gt;&lt;author&gt;Derhovanessian, E.&lt;/author&gt;&lt;author&gt;van Heemst, D.&lt;/author&gt;&lt;author&gt;de Craen, A. J.&lt;/author&gt;&lt;author&gt;Gunn, D. A.&lt;/author&gt;&lt;author&gt;Pawelec, G.&lt;/author&gt;&lt;author&gt;Slagboom, P. E.&lt;/author&gt;&lt;/authors&gt;&lt;/contributors&gt;&lt;auth-address&gt;Section of Molecular Epidemiology, Leiden University Medical Center, Leiden, The Netherlands.&lt;/auth-address&gt;&lt;titles&gt;&lt;title&gt;Gene expression analysis of mTOR pathway: association with human longevity&lt;/title&gt;&lt;secondary-title&gt;Aging Cell&lt;/secondary-title&gt;&lt;alt-title&gt;Aging cell&lt;/alt-title&gt;&lt;/titles&gt;&lt;periodical&gt;&lt;full-title&gt;Aging Cell&lt;/full-title&gt;&lt;/periodical&gt;&lt;alt-periodical&gt;&lt;full-title&gt;Aging Cell&lt;/full-title&gt;&lt;/alt-periodical&gt;&lt;pages&gt;24-31&lt;/pages&gt;&lt;volume&gt;12&lt;/volume&gt;&lt;number&gt;1&lt;/number&gt;&lt;keywords&gt;&lt;keyword&gt;Aged, 80 and over&lt;/keyword&gt;&lt;keyword&gt;Aging/*genetics&lt;/keyword&gt;&lt;keyword&gt;Gene Expression&lt;/keyword&gt;&lt;keyword&gt;Humans&lt;/keyword&gt;&lt;keyword&gt;Longevity/*genetics&lt;/keyword&gt;&lt;keyword&gt;Signal Transduction&lt;/keyword&gt;&lt;keyword&gt;TOR Serine-Threonine Kinases/*genetics/*metabolism&lt;/keyword&gt;&lt;/keywords&gt;&lt;dates&gt;&lt;year&gt;2013&lt;/year&gt;&lt;pub-dates&gt;&lt;date&gt;Feb&lt;/date&gt;&lt;/pub-dates&gt;&lt;/dates&gt;&lt;isbn&gt;1474-9726 (Electronic)&amp;#xD;1474-9718 (Linking)&lt;/isbn&gt;&lt;accession-num&gt;23061800&lt;/accession-num&gt;&lt;urls&gt;&lt;related-urls&gt;&lt;url&gt;http://www.ncbi.nlm.nih.gov/pubmed/23061800&lt;/url&gt;&lt;/related-urls&gt;&lt;/urls&gt;&lt;electronic-resource-num&gt;10.1111/acel.12015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96D4A7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0CE9D36" w14:textId="5ACFA217" w:rsidR="000F00A4" w:rsidRPr="001C075E" w:rsidRDefault="00C0371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peripheral white blood cells BP,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34" w:tooltip="Shibata, 2013 #1906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liYXRhPC9BdXRob3I+PFllYXI+MjAxMzwvWWVhcj48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liYXRhPC9BdXRob3I+PFllYXI+MjAxMzwvWWVhcj48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171DC43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81BC04B" w14:textId="66ABC932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Huntington's Diseas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35" w:tooltip="Borovecki, 2005 #879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vdmVja2k8L0F1dGhvcj48WWVhcj4yMDA1PC9ZZWFy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C9wZXJpb2RpY2FsPjxwYWdlcz4xMTAyMy04PC9wYWdlcz48dm9sdW1lPjEwMjwvdm9s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b3JvdmVja2k8L0F1dGhvcj48WWVhcj4yMDA1PC9ZZWFy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C9wZXJpb2RpY2FsPjxwYWdlcz4xMTAyMy04PC9wYWdlcz48dm9sdW1lPjEwMjwvdm9s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BACED4D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4188247" w14:textId="72CA144E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Vertebral Disc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Pain </w:t>
            </w:r>
            <w:hyperlink w:anchor="_ENREF_119" w:tooltip="Gruber, 2012 #1906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cnViZXI8L0F1dGhvcj48WWVhcj4yMDEyPC9ZZWFyPjxS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cnViZXI8L0F1dGhvcj48WWVhcj4yMDEyPC9ZZWFyPjxS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1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6B4ADFC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2784E48" w14:textId="6C463694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AMY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Alcohol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136" w:tooltip="Rimondini, 2002 #1619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SaW1vbmRpbmk8L0F1dGhvcj48WWVhcj4yMDAyPC9ZZWFy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SaW1vbmRpbmk8L0F1dGhvcj48WWVhcj4yMDAyPC9ZZWFy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3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4C5FEA6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6B0983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10</w:t>
            </w:r>
          </w:p>
        </w:tc>
      </w:tr>
      <w:tr w:rsidR="000F00A4" w:rsidRPr="001C075E" w14:paraId="3B500A69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22882B6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DTNBP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ystrobrevin Binding Protein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CF6042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3446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5094D8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0F0820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5B8E05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0826FD8" w14:textId="58AE8DE9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58&lt;/RecNum&gt;&lt;DisplayText&gt;&lt;style face="superscript"&gt;91&lt;/style&gt;&lt;/DisplayText&gt;&lt;record&gt;&lt;rec-number&gt;18658&lt;/rec-number&gt;&lt;foreign-keys&gt;&lt;key app="EN" db-id="ff0dazz97tzzsjestepxespbsr5xwd5a90ep" timestamp="1518803200"&gt;18658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ethamphetam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37" w:tooltip="Kishimoto, 2008 #3268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XNoaW1vdG88L0F1dGhvcj48WWVhcj4yMDA4PC9ZZWFy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XNoaW1vdG88L0F1dGhvcj48WWVhcj4yMDA4PC9ZZWFy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sychosis</w:t>
            </w:r>
          </w:p>
          <w:p w14:paraId="5709AB4D" w14:textId="15532027" w:rsidR="000F00A4" w:rsidRPr="001C075E" w:rsidRDefault="00175BC8" w:rsidP="009F13D5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38" w:tooltip="Cheah, 2015 #185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haDwvQXV0aG9yPjxZZWFyPjIwMTU8L1llYXI+PFJl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haDwvQXV0aG9yPjxZZWFyPjIwMTU8L1llYXI+PFJl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39" w:tooltip="Fatjo-Vilas, 2011 #3333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XRqby1WaWxhczwvQXV0aG9yPjxZZWFyPjIwMTE8L1ll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XRqby1WaWxhczwvQXV0aG9yPjxZZWFyPjIwMTE8L1ll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0" w:tooltip="Bernardo, 2017 #1851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XJuYXJkbzwvQXV0aG9yPjxZZWFyPjIwMTc8L1llYXI+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XJuYXJkbzwvQXV0aG9yPjxZZWFyPjIwMTc8L1llYXI+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8FD904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2959FF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</w:p>
          <w:p w14:paraId="61264681" w14:textId="5285DD58" w:rsidR="000F00A4" w:rsidRPr="001C075E" w:rsidRDefault="00175BC8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41" w:tooltip="Schwab, 2003 #1851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3YWI8L0F1dGhvcj48WWVhcj4yMDAzPC9ZZWFyPjxS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Y2h3YWI8L0F1dGhvcj48WWVhcj4yMDAzPC9ZZWFyPjxS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2" w:tooltip="Fallin, 2005 #3298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WxsaW48L0F1dGhvcj48WWVhcj4yMDA1PC9ZZWFyPjxS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WxsaW48L0F1dGhvcj48WWVhcj4yMDA1PC9ZZWFyPjxS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3" w:tooltip="Wirgenes, 2009 #1851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XJnZW5lczwvQXV0aG9yPjxZZWFyPjIwMDk8L1llYXI+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aXJnZW5lczwvQXV0aG9yPjxZZWFyPjIwMDk8L1llYXI+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4" w:tooltip="Rethelyi, 2010 #1852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ZXRoZWx5aTwvQXV0aG9yPjxZZWFyPjIwMTA8L1llYXI+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ZXRoZWx5aTwvQXV0aG9yPjxZZWFyPjIwMTA8L1llYXI+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5" w:tooltip="Voisey, 2010 #3333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b2lzZXk8L0F1dGhvcj48WWVhcj4yMDEwPC9ZZWFyPjxS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Wb2lzZXk8L0F1dGhvcj48WWVhcj4yMDEwPC9ZZWFyPjxS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46BAE2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</w:p>
          <w:p w14:paraId="020538EF" w14:textId="0FD490C6" w:rsidR="000F00A4" w:rsidRPr="001C075E" w:rsidRDefault="00175BC8" w:rsidP="001C075E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46" w:tooltip="Raybould, 2005 #3333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YXlib3VsZDwvQXV0aG9yPjxZZWFyPjIwMDU8L1llYXI+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YXlib3VsZDwvQXV0aG9yPjxZZWFyPjIwMDU8L1llYXI+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2" w:tooltip="Fallin, 2005 #3298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WxsaW48L0F1dGhvcj48WWVhcj4yMDA1PC9ZZWFyPjxS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YWxsaW48L0F1dGhvcj48WWVhcj4yMDA1PC9ZZWFyPjxS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7" w:tooltip="Breen, 2006 #1852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lbjwvQXV0aG9yPjxZZWFyPjIwMDY8L1llYXI+PFJl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cmVlbjwvQXV0aG9yPjxZZWFyPjIwMDY8L1llYXI+PFJl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8" w:tooltip="Pae, 2007 #3298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Pae&lt;/Author&gt;&lt;Year&gt;2007&lt;/Year&gt;&lt;RecNum&gt;32980&lt;/RecNum&gt;&lt;DisplayText&gt;&lt;style face="superscript"&gt;148&lt;/style&gt;&lt;/DisplayText&gt;&lt;record&gt;&lt;rec-number&gt;32980&lt;/rec-number&gt;&lt;foreign-keys&gt;&lt;key app="EN" db-id="faddf059tfsx9me0pvq5svda0ztfdxpsdrs9"&gt;32980&lt;/key&gt;&lt;/foreign-keys&gt;&lt;ref-type name="Journal Article"&gt;17&lt;/ref-type&gt;&lt;contributors&gt;&lt;authors&gt;&lt;author&gt;Pae, C. U.&lt;/author&gt;&lt;author&gt;Serretti, A.&lt;/author&gt;&lt;author&gt;Mandelli, L.&lt;/author&gt;&lt;author&gt;Yu, H. S.&lt;/author&gt;&lt;author&gt;Patkar, A. A.&lt;/author&gt;&lt;author&gt;Lee, C. U.&lt;/author&gt;&lt;author&gt;Lee, S. J.&lt;/author&gt;&lt;author&gt;Jun, T. Y.&lt;/author&gt;&lt;author&gt;Lee, C.&lt;/author&gt;&lt;author&gt;Paik, I. H.&lt;/author&gt;&lt;author&gt;Kim, J. J.&lt;/author&gt;&lt;/authors&gt;&lt;/contributors&gt;&lt;auth-address&gt;Department of Psychiatry, The Catholic University of Korea College of Medicine, Seoul, South Korea.&lt;/auth-address&gt;&lt;titles&gt;&lt;title&gt;Effect of 5-haplotype of dysbindin gene (DTNBP1) polymorphisms for the susceptibility to bipolar I disorder&lt;/title&gt;&lt;secondary-title&gt;Am J Med Genet B Neuropsychiatr Genet&lt;/secondary-title&gt;&lt;/titles&gt;&lt;periodical&gt;&lt;full-title&gt;Am J Med Genet B Neuropsychiatr Genet&lt;/full-title&gt;&lt;/periodical&gt;&lt;pages&gt;701-3&lt;/pages&gt;&lt;volume&gt;144B&lt;/volume&gt;&lt;number&gt;5&lt;/number&gt;&lt;edition&gt;2006/12/29&lt;/edition&gt;&lt;keywords&gt;&lt;keyword&gt;Adult&lt;/keyword&gt;&lt;keyword&gt;Alleles&lt;/keyword&gt;&lt;keyword&gt;Bipolar Disorder/*genetics&lt;/keyword&gt;&lt;keyword&gt;Carrier Proteins/*genetics&lt;/keyword&gt;&lt;keyword&gt;Female&lt;/keyword&gt;&lt;keyword&gt;Genetic Predisposition to Disease&lt;/keyword&gt;&lt;keyword&gt;Genotype&lt;/keyword&gt;&lt;keyword&gt;*Haplotypes&lt;/keyword&gt;&lt;keyword&gt;Humans&lt;/keyword&gt;&lt;keyword&gt;Male&lt;/keyword&gt;&lt;keyword&gt;Middle Aged&lt;/keyword&gt;&lt;keyword&gt;*Polymorphism, Single Nucleotide&lt;/keyword&gt;&lt;/keywords&gt;&lt;dates&gt;&lt;year&gt;2007&lt;/year&gt;&lt;pub-dates&gt;&lt;date&gt;Jul 5&lt;/date&gt;&lt;/pub-dates&gt;&lt;/dates&gt;&lt;isbn&gt;1552-4841 (Print)&amp;#xD;1552-4841 (Linking)&lt;/isbn&gt;&lt;accession-num&gt;17192893&lt;/accession-num&gt;&lt;urls&gt;&lt;related-urls&gt;&lt;url&gt;http://www.ncbi.nlm.nih.gov/pubmed/17192893&lt;/url&gt;&lt;/related-urls&gt;&lt;/urls&gt;&lt;electronic-resource-num&gt;10.1002/ajmg.b.30439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49" w:tooltip="Joo, 2007 #3297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Joo&lt;/Author&gt;&lt;Year&gt;2007&lt;/Year&gt;&lt;RecNum&gt;32976&lt;/RecNum&gt;&lt;DisplayText&gt;&lt;style face="superscript"&gt;149&lt;/style&gt;&lt;/DisplayText&gt;&lt;record&gt;&lt;rec-number&gt;32976&lt;/rec-number&gt;&lt;foreign-keys&gt;&lt;key app="EN" db-id="faddf059tfsx9me0pvq5svda0ztfdxpsdrs9"&gt;32976&lt;/key&gt;&lt;/foreign-keys&gt;&lt;ref-type name="Journal Article"&gt;17&lt;/ref-type&gt;&lt;contributors&gt;&lt;authors&gt;&lt;author&gt;Joo, E. J.&lt;/author&gt;&lt;author&gt;Lee, K. Y.&lt;/author&gt;&lt;author&gt;Jeong, S. H.&lt;/author&gt;&lt;author&gt;Chang, J. S.&lt;/author&gt;&lt;author&gt;Ahn, Y. M.&lt;/author&gt;&lt;author&gt;Koo, Y. J.&lt;/author&gt;&lt;author&gt;Kim, Y. S.&lt;/author&gt;&lt;/authors&gt;&lt;/contributors&gt;&lt;auth-address&gt;Department of Neuropsychiatry, Eulji University School of Medicine, Eulji General Hospital, Seoul, Republic of Korea.&lt;/auth-address&gt;&lt;titles&gt;&lt;title&gt;Dysbindin gene variants are associated with bipolar I disorder in a Korean population&lt;/title&gt;&lt;secondary-title&gt;Neurosci Lett&lt;/secondary-title&gt;&lt;/titles&gt;&lt;periodical&gt;&lt;full-title&gt;Neuroscience letters&lt;/full-title&gt;&lt;abbr-1&gt;Neurosci Lett&lt;/abbr-1&gt;&lt;/periodical&gt;&lt;pages&gt;272-5&lt;/pages&gt;&lt;volume&gt;418&lt;/volume&gt;&lt;number&gt;3&lt;/number&gt;&lt;edition&gt;2007/04/17&lt;/edition&gt;&lt;keywords&gt;&lt;keyword&gt;Alleles&lt;/keyword&gt;&lt;keyword&gt;Bipolar Disorder/classification/*genetics&lt;/keyword&gt;&lt;keyword&gt;Carrier Proteins/*genetics&lt;/keyword&gt;&lt;keyword&gt;Female&lt;/keyword&gt;&lt;keyword&gt;Gene Frequency&lt;/keyword&gt;&lt;keyword&gt;*Genetic Predisposition to Disease&lt;/keyword&gt;&lt;keyword&gt;Humans&lt;/keyword&gt;&lt;keyword&gt;Korea&lt;/keyword&gt;&lt;keyword&gt;Male&lt;/keyword&gt;&lt;keyword&gt;*Polymorphism, Single Nucleotide&lt;/keyword&gt;&lt;keyword&gt;Psychotic Disorders/genetics&lt;/keyword&gt;&lt;/keywords&gt;&lt;dates&gt;&lt;year&gt;2007&lt;/year&gt;&lt;pub-dates&gt;&lt;date&gt;May 18&lt;/date&gt;&lt;/pub-dates&gt;&lt;/dates&gt;&lt;isbn&gt;0304-3940 (Print)&amp;#xD;0304-3940 (Linking)&lt;/isbn&gt;&lt;accession-num&gt;17433541&lt;/accession-num&gt;&lt;urls&gt;&lt;related-urls&gt;&lt;url&gt;http://www.ncbi.nlm.nih.gov/pubmed/17433541&lt;/url&gt;&lt;/related-urls&gt;&lt;/urls&gt;&lt;electronic-resource-num&gt;S0304-3940(07)00347-3 [pii]&amp;#xD;10.1016/j.neulet.2007.03.037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4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50" w:tooltip="Wellcome Trust Case Control, 2007 #1850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Wellcome Trust Case Control&lt;/Author&gt;&lt;Year&gt;2007&lt;/Year&gt;&lt;RecNum&gt;18527&lt;/RecNum&gt;&lt;DisplayText&gt;&lt;style face="superscript"&gt;150&lt;/style&gt;&lt;/DisplayText&gt;&lt;record&gt;&lt;rec-number&gt;18527&lt;/rec-number&gt;&lt;foreign-keys&gt;&lt;key app="EN" db-id="ff0dazz97tzzsjestepxespbsr5xwd5a90ep" timestamp="1518723485"&gt;18527&lt;/key&gt;&lt;/foreign-keys&gt;&lt;ref-type name="Journal Article"&gt;17&lt;/ref-type&gt;&lt;contributors&gt;&lt;authors&gt;&lt;author&gt;Wellcome Trust Case Control, Consortium&lt;/author&gt;&lt;/authors&gt;&lt;/contributors&gt;&lt;titles&gt;&lt;title&gt;Genome-wide association study of 14,000 cases of seven common diseases and 3,000 shared control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661-78&lt;/pages&gt;&lt;volume&gt;447&lt;/volume&gt;&lt;number&gt;7145&lt;/number&gt;&lt;keywords&gt;&lt;keyword&gt;Arthritis, Rheumatoid/*genetics&lt;/keyword&gt;&lt;keyword&gt;Bipolar Disorder/*genetics&lt;/keyword&gt;&lt;keyword&gt;Case-Control Studies&lt;/keyword&gt;&lt;keyword&gt;Chromosomes, Human/genetics&lt;/keyword&gt;&lt;keyword&gt;Coronary Artery Disease/*genetics&lt;/keyword&gt;&lt;keyword&gt;Crohn Disease/*genetics&lt;/keyword&gt;&lt;keyword&gt;Diabetes Mellitus/*genetics&lt;/keyword&gt;&lt;keyword&gt;Gene Frequency&lt;/keyword&gt;&lt;keyword&gt;Genetic Markers/genetics&lt;/keyword&gt;&lt;keyword&gt;Genetic Predisposition to Disease/*genetics&lt;/keyword&gt;&lt;keyword&gt;Genetics, Population&lt;/keyword&gt;&lt;keyword&gt;Genome, Human/*genetics&lt;/keyword&gt;&lt;keyword&gt;Geography&lt;/keyword&gt;&lt;keyword&gt;Humans&lt;/keyword&gt;&lt;keyword&gt;Hypertension/*genetics&lt;/keyword&gt;&lt;keyword&gt;United Kingdom&lt;/keyword&gt;&lt;/keywords&gt;&lt;dates&gt;&lt;year&gt;2007&lt;/year&gt;&lt;pub-dates&gt;&lt;date&gt;Jun 7&lt;/date&gt;&lt;/pub-dates&gt;&lt;/dates&gt;&lt;isbn&gt;1476-4687 (Electronic)&amp;#xD;0028-0836 (Linking)&lt;/isbn&gt;&lt;accession-num&gt;17554300&lt;/accession-num&gt;&lt;urls&gt;&lt;related-urls&gt;&lt;url&gt;http://www.ncbi.nlm.nih.gov/pubmed/17554300&lt;/url&gt;&lt;/related-urls&gt;&lt;/urls&gt;&lt;custom2&gt;2719288&lt;/custom2&gt;&lt;electronic-resource-num&gt;10.1038/nature05911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,</w:t>
            </w:r>
            <w:hyperlink w:anchor="_ENREF_151" w:tooltip="Gaysina, 2009 #1852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YXlzaW5hPC9BdXRob3I+PFllYXI+MjAwOTwvWWVhcj48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YXlzaW5hPC9BdXRob3I+PFllYXI+MjAwOTwvWWVhcj48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1D65DABB" w14:textId="27ED8FDA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BP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784EA5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11FC5A1" w14:textId="5D33B551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DLPF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52" w:tooltip="Weickert, 2004 #3337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ZWlja2VydDwvQXV0aG9yPjxZZWFyPjIwMDQ8L1llYXI+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ZWlja2VydDwvQXV0aG9yPjxZZWFyPjIwMDQ8L1llYXI+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AED952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77F7666" w14:textId="71EE82FE" w:rsidR="000F00A4" w:rsidRPr="001C075E" w:rsidRDefault="00D9443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Hippocampus (CA3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53" w:tooltip="Weickert, 2008 #3336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ZWlja2VydDwvQXV0aG9yPjxZZWFyPjIwMDg8L1llYXI+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ZWlja2VydDwvQXV0aG9yPjxZZWFyPjIwMDg8L1llYXI+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FEDE552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4835274" w14:textId="35A4B6A2" w:rsidR="000F00A4" w:rsidRPr="001C075E" w:rsidRDefault="00D9443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erebr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CFF19E9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191DD7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3E994DE" w14:textId="4C86C2FE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Hippocampus,pSTG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Z  </w:t>
            </w:r>
            <w:hyperlink w:anchor="_ENREF_154" w:tooltip="Talbot, 2011 #3334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YWxib3Q8L0F1dGhvcj48WWVhcj4yMDExPC9ZZWFyPjxS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YWxib3Q8L0F1dGhvcj48WWVhcj4yMDExPC9ZZWFyPjxS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3300C784" w14:textId="02323CD6" w:rsidR="000F00A4" w:rsidRPr="001C075E" w:rsidRDefault="00D9443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lymphocyte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55" w:tooltip="Chagnon, 2008 #1522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Fnbm9uPC9BdXRob3I+PFllYXI+MjAwODwvWWVhcj48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Fnbm9uPC9BdXRob3I+PFllYXI+MjAwODwvWWVhcj48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FF2D5A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61FAC161" w14:textId="20562AA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6BD9870B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131EA4EA" w14:textId="4286BAD0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Intellect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56" w:tooltip="Carr, 2013 #1853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YXJyPC9BdXRob3I+PFllYXI+MjAxMzwvWWVhcj48UmVj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YXJyPC9BdXRob3I+PFllYXI+MjAxMzwvWWVhcj48UmVj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9A9587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  <w:p w14:paraId="10B45EB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</w:p>
          <w:p w14:paraId="72A2923B" w14:textId="4A94FC7B" w:rsidR="000F00A4" w:rsidRPr="001C075E" w:rsidRDefault="00175BC8" w:rsidP="009F13D5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57" w:tooltip="Chen, 2008 #1853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wODwvWWVhcj48UmVj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wODwvWWVhcj48UmVj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58" w:tooltip="Hattori, 2008 #1853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R0b3JpPC9BdXRob3I+PFllYXI+MjAwODwvWWVhcj48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YXR0b3JpPC9BdXRob3I+PFllYXI+MjAwODwvWWVhcj48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59" w:tooltip="Feng, 2008 #1853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ZW5nPC9BdXRob3I+PFllYXI+MjAwODwvWWVhcj48UmVj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ZW5nPC9BdXRob3I+PFllYXI+MjAwODwvWWVhcj48UmVj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0" w:tooltip="Bhardwaj, 2009 #333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GFyZHdhajwvQXV0aG9yPjxZZWFyPjIwMDk8L1llYXI+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GFyZHdhajwvQXV0aG9yPjxZZWFyPjIwMDk8L1llYXI+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1" w:tooltip="Talbot, 2009 #1853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Talbot&lt;/Author&gt;&lt;Year&gt;2009&lt;/Year&gt;&lt;RecNum&gt;18537&lt;/RecNum&gt;&lt;DisplayText&gt;&lt;style face="superscript"&gt;161&lt;/style&gt;&lt;/DisplayText&gt;&lt;record&gt;&lt;rec-number&gt;18537&lt;/rec-number&gt;&lt;foreign-keys&gt;&lt;key app="EN" db-id="ff0dazz97tzzsjestepxespbsr5xwd5a90ep" timestamp="1518723932"&gt;18537&lt;/key&gt;&lt;/foreign-keys&gt;&lt;ref-type name="Journal Article"&gt;17&lt;/ref-type&gt;&lt;contributors&gt;&lt;authors&gt;&lt;author&gt;Talbot, K.&lt;/author&gt;&lt;/authors&gt;&lt;/contributors&gt;&lt;auth-address&gt;Center for Neurobiology and Behavior, Department of Psychiatry, University of Pennsylvania, Philadelphia, PA, USA. talbotk2@mail.med.upenn.edu&lt;/auth-address&gt;&lt;titles&gt;&lt;title&gt;The sandy (sdy) mouse: a dysbindin-1 mutant relevant to schizophrenia research&lt;/title&gt;&lt;secondary-title&gt;Prog Brain Res&lt;/secondary-title&gt;&lt;alt-title&gt;Progress in brain research&lt;/alt-title&gt;&lt;/titles&gt;&lt;periodical&gt;&lt;full-title&gt;Prog Brain Res&lt;/full-title&gt;&lt;abbr-1&gt;Progress in brain research&lt;/abbr-1&gt;&lt;/periodical&gt;&lt;alt-periodical&gt;&lt;full-title&gt;Prog Brain Res&lt;/full-title&gt;&lt;abbr-1&gt;Progress in brain research&lt;/abbr-1&gt;&lt;/alt-periodical&gt;&lt;pages&gt;87-94&lt;/pages&gt;&lt;volume&gt;179&lt;/volume&gt;&lt;keywords&gt;&lt;keyword&gt;Animals&lt;/keyword&gt;&lt;keyword&gt;Behavior, Animal/physiology&lt;/keyword&gt;&lt;keyword&gt;Carrier Proteins/*genetics&lt;/keyword&gt;&lt;keyword&gt;Dysbindin&lt;/keyword&gt;&lt;keyword&gt;Dystrophin-Associated Proteins&lt;/keyword&gt;&lt;keyword&gt;Genetic Predisposition to Disease/*genetics&lt;/keyword&gt;&lt;keyword&gt;Mice&lt;/keyword&gt;&lt;keyword&gt;Mice, Mutant Strains/*genetics&lt;/keyword&gt;&lt;keyword&gt;Mutation/*genetics&lt;/keyword&gt;&lt;keyword&gt;Neurotransmitter Agents/metabolism&lt;/keyword&gt;&lt;keyword&gt;Schizophrenia/*genetics/metabolism/physiopathology&lt;/keyword&gt;&lt;keyword&gt;Synaptic Transmission/genetics&lt;/keyword&gt;&lt;/keywords&gt;&lt;dates&gt;&lt;year&gt;2009&lt;/year&gt;&lt;/dates&gt;&lt;isbn&gt;1875-7855 (Electronic)&amp;#xD;0079-6123 (Linking)&lt;/isbn&gt;&lt;accession-num&gt;20302821&lt;/accession-num&gt;&lt;urls&gt;&lt;related-urls&gt;&lt;url&gt;http://www.ncbi.nlm.nih.gov/pubmed/20302821&lt;/url&gt;&lt;/related-urls&gt;&lt;/urls&gt;&lt;electronic-resource-num&gt;10.1016/S0079-6123(09)17910-4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2" w:tooltip="Kobayashi, 2011 #333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Kobayashi&lt;/Author&gt;&lt;Year&gt;2011&lt;/Year&gt;&lt;RecNum&gt;33344&lt;/RecNum&gt;&lt;DisplayText&gt;&lt;style face="superscript"&gt;162&lt;/style&gt;&lt;/DisplayText&gt;&lt;record&gt;&lt;rec-number&gt;33344&lt;/rec-number&gt;&lt;foreign-keys&gt;&lt;key app="EN" db-id="faddf059tfsx9me0pvq5svda0ztfdxpsdrs9"&gt;33344&lt;/key&gt;&lt;/foreign-keys&gt;&lt;ref-type name="Journal Article"&gt;17&lt;/ref-type&gt;&lt;contributors&gt;&lt;authors&gt;&lt;author&gt;Kobayashi, K.&lt;/author&gt;&lt;author&gt;Umeda-Yano, S.&lt;/author&gt;&lt;author&gt;Yamamori, H.&lt;/author&gt;&lt;author&gt;Takeda, M.&lt;/author&gt;&lt;author&gt;Suzuki, H.&lt;/author&gt;&lt;author&gt;Hashimoto, R.&lt;/author&gt;&lt;/authors&gt;&lt;/contributors&gt;&lt;auth-address&gt;Department of Pharmacology, Nippon Medical School, Tokyo, Japan. kkatsu-tky@umin.ac.jp&lt;/auth-address&gt;&lt;titles&gt;&lt;title&gt;Correlated alterations in serotonergic and dopaminergic modulations at the hippocampal mossy fiber synapse in mice lacking dysbindin&lt;/title&gt;&lt;secondary-title&gt;PLoS One&lt;/secondary-title&gt;&lt;/titles&gt;&lt;periodical&gt;&lt;full-title&gt;PloS one&lt;/full-title&gt;&lt;abbr-1&gt;PLoS One&lt;/abbr-1&gt;&lt;/periodical&gt;&lt;pages&gt;e18113&lt;/pages&gt;&lt;volume&gt;6&lt;/volume&gt;&lt;number&gt;3&lt;/number&gt;&lt;edition&gt;2011/03/31&lt;/edition&gt;&lt;keywords&gt;&lt;keyword&gt;Animals&lt;/keyword&gt;&lt;keyword&gt;Carrier Proteins/*metabolism&lt;/keyword&gt;&lt;keyword&gt;Cell Membrane/drug effects/metabolism&lt;/keyword&gt;&lt;keyword&gt;Dopamine/*metabolism&lt;/keyword&gt;&lt;keyword&gt;Forskolin/pharmacology&lt;/keyword&gt;&lt;keyword&gt;Male&lt;/keyword&gt;&lt;keyword&gt;Mice&lt;/keyword&gt;&lt;keyword&gt;Mice, Neurologic Mutants&lt;/keyword&gt;&lt;keyword&gt;Mossy Fibers, Hippocampal/drug effects/*metabolism&lt;/keyword&gt;&lt;keyword&gt;Receptors, Dopamine D1/metabolism&lt;/keyword&gt;&lt;keyword&gt;Serotonin/*metabolism&lt;/keyword&gt;&lt;keyword&gt;Synaptic Transmission/drug effects&lt;/keyword&gt;&lt;/keywords&gt;&lt;dates&gt;&lt;year&gt;2011&lt;/year&gt;&lt;/dates&gt;&lt;isbn&gt;1932-6203 (Electronic)&amp;#xD;1932-6203 (Linking)&lt;/isbn&gt;&lt;accession-num&gt;21448290&lt;/accession-num&gt;&lt;urls&gt;&lt;related-urls&gt;&lt;url&gt;http://www.ncbi.nlm.nih.gov/pubmed/21448290&lt;/url&gt;&lt;/related-urls&gt;&lt;/urls&gt;&lt;custom2&gt;3063243&lt;/custom2&gt;&lt;electronic-resource-num&gt;10.1371/journal.pone.0018113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3" w:tooltip="Bhardwaj, 2015 #1853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GFyZHdhajwvQXV0aG9yPjxZZWFyPjIwMTU8L1llYXI+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aGFyZHdhajwvQXV0aG9yPjxZZWFyPjIwMTU8L1llYXI+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4" w:tooltip="Takao, 2008 #3337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YWthbzwvQXV0aG9yPjxZZWFyPjIwMDg8L1llYXI+PFJl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YWthbzwvQXV0aG9yPjxZZWFyPjIwMDg8L1llYXI+PFJl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65" w:tooltip="Murotani, 2007 #3336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Murotani&lt;/Author&gt;&lt;Year&gt;2007&lt;/Year&gt;&lt;RecNum&gt;33363&lt;/RecNum&gt;&lt;DisplayText&gt;&lt;style face="superscript"&gt;165&lt;/style&gt;&lt;/DisplayText&gt;&lt;record&gt;&lt;rec-number&gt;33363&lt;/rec-number&gt;&lt;foreign-keys&gt;&lt;key app="EN" db-id="faddf059tfsx9me0pvq5svda0ztfdxpsdrs9"&gt;33363&lt;/key&gt;&lt;/foreign-keys&gt;&lt;ref-type name="Journal Article"&gt;17&lt;/ref-type&gt;&lt;contributors&gt;&lt;authors&gt;&lt;author&gt;Murotani, T.&lt;/author&gt;&lt;author&gt;Ishizuka, T.&lt;/author&gt;&lt;author&gt;Hattori, S.&lt;/author&gt;&lt;author&gt;Hashimoto, R.&lt;/author&gt;&lt;author&gt;Matsuzaki, S.&lt;/author&gt;&lt;author&gt;Yamatodani, A.&lt;/author&gt;&lt;/authors&gt;&lt;/contributors&gt;&lt;auth-address&gt;Department of Medical Physics and Engineering, Division of Health Sciences, Graduate School of Medicine, Osaka University, 1-7 Yamadaoka, Suita, Osaka 565-0871, Japan.&lt;/auth-address&gt;&lt;titles&gt;&lt;title&gt;High dopamine turnover in the brains of Sandy mice&lt;/title&gt;&lt;secondary-title&gt;Neurosci Lett&lt;/secondary-title&gt;&lt;/titles&gt;&lt;periodical&gt;&lt;full-title&gt;Neuroscience letters&lt;/full-title&gt;&lt;abbr-1&gt;Neurosci Lett&lt;/abbr-1&gt;&lt;/periodical&gt;&lt;pages&gt;47-51&lt;/pages&gt;&lt;volume&gt;421&lt;/volume&gt;&lt;number&gt;1&lt;/number&gt;&lt;edition&gt;2007/06/06&lt;/edition&gt;&lt;keywords&gt;&lt;keyword&gt;Animals&lt;/keyword&gt;&lt;keyword&gt;Brain/anatomy &amp;amp; histology/*metabolism&lt;/keyword&gt;&lt;keyword&gt;Brain Chemistry/*genetics&lt;/keyword&gt;&lt;keyword&gt;Carrier Proteins/*genetics&lt;/keyword&gt;&lt;keyword&gt;Dopamine/*metabolism&lt;/keyword&gt;&lt;keyword&gt;Homovanillic Acid/metabolism&lt;/keyword&gt;&lt;keyword&gt;Male&lt;/keyword&gt;&lt;keyword&gt;Mice&lt;/keyword&gt;&lt;keyword&gt;Mice, Inbred DBA&lt;/keyword&gt;&lt;keyword&gt;Mice, Mutant Strains&lt;/keyword&gt;&lt;keyword&gt;Tyrosine 3-Monooxygenase/metabolism&lt;/keyword&gt;&lt;keyword&gt;Up-Regulation/genetics&lt;/keyword&gt;&lt;/keywords&gt;&lt;dates&gt;&lt;year&gt;2007&lt;/year&gt;&lt;pub-dates&gt;&lt;date&gt;Jun 21&lt;/date&gt;&lt;/pub-dates&gt;&lt;/dates&gt;&lt;isbn&gt;0304-3940 (Print)&amp;#xD;0304-3940 (Linking)&lt;/isbn&gt;&lt;accession-num&gt;17548156&lt;/accession-num&gt;&lt;urls&gt;&lt;related-urls&gt;&lt;url&gt;http://www.ncbi.nlm.nih.gov/pubmed/17548156&lt;/url&gt;&lt;/related-urls&gt;&lt;/urls&gt;&lt;electronic-resource-num&gt;S0304-3940(07)00578-2 [pii]&amp;#xD;10.1016/j.neulet.2007.05.019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1D0D60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3AF6FE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1C65EFC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0DAD6C5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122B39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9</w:t>
            </w:r>
          </w:p>
        </w:tc>
      </w:tr>
      <w:tr w:rsidR="000F00A4" w:rsidRPr="001C075E" w14:paraId="6167123E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0683AF1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APOL3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olipoprotein L3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04E08EC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1087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5D2FD9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0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A57E07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84A7E0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.96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CD0F1A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DHD</w:t>
            </w:r>
          </w:p>
          <w:p w14:paraId="76D3BF8D" w14:textId="7ED2FC6B" w:rsidR="000F00A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66" w:tooltip="Elia, 2010 #3343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FbGlhPC9BdXRob3I+PFllYXI+MjAxMDwvWWVhcj48UmVj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FbGlhPC9BdXRob3I+PFllYXI+MjAxMDwvWWVhcj48UmVj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34687870" w14:textId="34CD64E2" w:rsidR="000F00A4" w:rsidRPr="001C075E" w:rsidRDefault="00D9443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erebr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26E1300A" w14:textId="2A894C84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7FCB0D2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418432E" w14:textId="3115A89A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51D5FBD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192BA042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39AFB11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42959C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</w:tr>
      <w:tr w:rsidR="000F00A4" w:rsidRPr="001C075E" w14:paraId="4947234C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4A33CFA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B2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Beta-2-Microglobulin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0B13E0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32311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AA5C45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1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46A657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1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0C29B7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34D2B7A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12DBC3C8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3F281C9" w14:textId="2641EAF5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erebr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5969C35A" w14:textId="6D5C274A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Male Suicide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9782A89" w14:textId="42889E9A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204B79E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A04E6D1" w14:textId="30A8BF33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9179F2B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A41F3C9" w14:textId="17306BE0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typical depressio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67" w:tooltip="Lamers, 2016 #1903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W1lcnM8L0F1dGhvcj48WWVhcj4yMDE2PC9ZZWFyPjxS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W1lcnM8L0F1dGhvcj48WWVhcj4yMDE2PC9ZZWFyPjxS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F324495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67DC473" w14:textId="7FA46283" w:rsidR="000F00A4" w:rsidRPr="001C075E" w:rsidRDefault="00C03717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SF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68" w:tooltip="Ditzen, 2012 #1903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EaXR6ZW48L0F1dGhvcj48WWVhcj4yMDEyPC9ZZWFyPjxS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EaXR6ZW48L0F1dGhvcj48WWVhcj4yMDEyPC9ZZWFyPjxS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1E62BB8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62817AC" w14:textId="7606DB3A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SF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in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69" w:tooltip="Olausson, 2017 #1903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Olausson&lt;/Author&gt;&lt;Year&gt;2017&lt;/Year&gt;&lt;RecNum&gt;19032&lt;/RecNum&gt;&lt;DisplayText&gt;&lt;style face="superscript"&gt;169&lt;/style&gt;&lt;/DisplayText&gt;&lt;record&gt;&lt;rec-number&gt;19032&lt;/rec-number&gt;&lt;foreign-keys&gt;&lt;key app="EN" db-id="ff0dazz97tzzsjestepxespbsr5xwd5a90ep" timestamp="1522339335"&gt;19032&lt;/key&gt;&lt;/foreign-keys&gt;&lt;ref-type name="Journal Article"&gt;17&lt;/ref-type&gt;&lt;contributors&gt;&lt;authors&gt;&lt;author&gt;Olausson, P.&lt;/author&gt;&lt;author&gt;Ghafouri, B.&lt;/author&gt;&lt;author&gt;Backryd, E.&lt;/author&gt;&lt;author&gt;Gerdle, B.&lt;/author&gt;&lt;/authors&gt;&lt;/contributors&gt;&lt;auth-address&gt;Pain and Rehabilitation Centre, Department of Medical and Health Sciences, Linkoping University, Linkoping, Sweden.&lt;/auth-address&gt;&lt;titles&gt;&lt;title&gt;Clear differences in cerebrospinal fluid proteome between women with chronic widespread pain and healthy women - a multivariate explorative cross-sectional study&lt;/title&gt;&lt;secondary-title&gt;J Pain Res&lt;/secondary-title&gt;&lt;alt-title&gt;Journal of pain research&lt;/alt-title&gt;&lt;/titles&gt;&lt;periodical&gt;&lt;full-title&gt;J Pain Res&lt;/full-title&gt;&lt;abbr-1&gt;Journal of pain research&lt;/abbr-1&gt;&lt;/periodical&gt;&lt;alt-periodical&gt;&lt;full-title&gt;J Pain Res&lt;/full-title&gt;&lt;abbr-1&gt;Journal of pain research&lt;/abbr-1&gt;&lt;/alt-periodical&gt;&lt;pages&gt;575-590&lt;/pages&gt;&lt;volume&gt;10&lt;/volume&gt;&lt;dates&gt;&lt;year&gt;2017&lt;/year&gt;&lt;/dates&gt;&lt;isbn&gt;1178-7090 (Print)&amp;#xD;1178-7090 (Linking)&lt;/isbn&gt;&lt;accession-num&gt;28331360&lt;/accession-num&gt;&lt;urls&gt;&lt;related-urls&gt;&lt;url&gt;http://www.ncbi.nlm.nih.gov/pubmed/28331360&lt;/url&gt;&lt;/related-urls&gt;&lt;/urls&gt;&lt;custom2&gt;5356922&lt;/custom2&gt;&lt;electronic-resource-num&gt;10.2147/JPR.S125667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6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6B20F5A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6A7BFAA7" w14:textId="1F9F6F85" w:rsidR="000F00A4" w:rsidRPr="001C075E" w:rsidRDefault="00C03717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Hippocampu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ging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70" w:tooltip="Terao, 2002 #1902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Terao&lt;/Author&gt;&lt;Year&gt;2002&lt;/Year&gt;&lt;RecNum&gt;19027&lt;/RecNum&gt;&lt;DisplayText&gt;&lt;style face="superscript"&gt;170&lt;/style&gt;&lt;/DisplayText&gt;&lt;record&gt;&lt;rec-number&gt;19027&lt;/rec-number&gt;&lt;foreign-keys&gt;&lt;key app="EN" db-id="ff0dazz97tzzsjestepxespbsr5xwd5a90ep" timestamp="1522339193"&gt;19027&lt;/key&gt;&lt;/foreign-keys&gt;&lt;ref-type name="Journal Article"&gt;17&lt;/ref-type&gt;&lt;contributors&gt;&lt;authors&gt;&lt;author&gt;Terao, A.&lt;/author&gt;&lt;author&gt;Apte-Deshpande, A.&lt;/author&gt;&lt;author&gt;Dousman, L.&lt;/author&gt;&lt;author&gt;Morairty, S.&lt;/author&gt;&lt;author&gt;Eynon, B. P.&lt;/author&gt;&lt;author&gt;Kilduff, T. S.&lt;/author&gt;&lt;author&gt;Freund, Y. R.&lt;/author&gt;&lt;/authors&gt;&lt;/contributors&gt;&lt;auth-address&gt;SRI International, 333 Ravenswood Avenue, Menlo Park, CA 94025, USA.&lt;/auth-address&gt;&lt;titles&gt;&lt;title&gt;Immune response gene expression increases in the aging murine hippocampus&lt;/title&gt;&lt;secondary-title&gt;J Neuroimmunol&lt;/secondary-title&gt;&lt;alt-title&gt;Journal of neuroimmunology&lt;/alt-title&gt;&lt;/titles&gt;&lt;periodical&gt;&lt;full-title&gt;J Neuroimmunol&lt;/full-title&gt;&lt;/periodical&gt;&lt;alt-periodical&gt;&lt;full-title&gt;J Neuroimmunol&lt;/full-title&gt;&lt;abbr-1&gt;Journal of neuroimmunology&lt;/abbr-1&gt;&lt;/alt-periodical&gt;&lt;pages&gt;99-112&lt;/pages&gt;&lt;volume&gt;132&lt;/volume&gt;&lt;number&gt;1-2&lt;/number&gt;&lt;keywords&gt;&lt;keyword&gt;Aging/*immunology&lt;/keyword&gt;&lt;keyword&gt;Animals&lt;/keyword&gt;&lt;keyword&gt;Antigens, Protozoan/genetics&lt;/keyword&gt;&lt;keyword&gt;Apolipoproteins E/genetics&lt;/keyword&gt;&lt;keyword&gt;Complement C1q/genetics&lt;/keyword&gt;&lt;keyword&gt;*Gene Expression Regulation&lt;/keyword&gt;&lt;keyword&gt;*Genes, MHC Class II&lt;/keyword&gt;&lt;keyword&gt;Hippocampus/*metabolism&lt;/keyword&gt;&lt;keyword&gt;Lipopolysaccharides/pharmacology&lt;/keyword&gt;&lt;keyword&gt;Male&lt;/keyword&gt;&lt;keyword&gt;Mice&lt;/keyword&gt;&lt;keyword&gt;Mice, Inbred C57BL&lt;/keyword&gt;&lt;keyword&gt;Oligonucleotide Array Sequence Analysis&lt;/keyword&gt;&lt;keyword&gt;Variant Surface Glycoproteins, Trypanosoma/genetics&lt;/keyword&gt;&lt;/keywords&gt;&lt;dates&gt;&lt;year&gt;2002&lt;/year&gt;&lt;pub-dates&gt;&lt;date&gt;Nov&lt;/date&gt;&lt;/pub-dates&gt;&lt;/dates&gt;&lt;isbn&gt;0165-5728 (Print)&amp;#xD;0165-5728 (Linking)&lt;/isbn&gt;&lt;accession-num&gt;12417439&lt;/accession-num&gt;&lt;urls&gt;&lt;related-urls&gt;&lt;url&gt;http://www.ncbi.nlm.nih.gov/pubmed/12417439&lt;/url&gt;&lt;/related-urls&gt;&lt;/urls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14BB881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0F1EC8D" w14:textId="13CBBB6C" w:rsidR="000F00A4" w:rsidRPr="001C075E" w:rsidRDefault="00C03717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Hypothalamu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Eating Disorder</w:t>
            </w:r>
            <w:hyperlink w:anchor="_ENREF_171" w:tooltip="Lachuer, 2005 #19029" w:history="1"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WNodWVyPC9BdXRob3I+PFllYXI+MjAwNTwvWWVhcj48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YWNodWVyPC9BdXRob3I+PFllYXI+MjAwNTwvWWVhcj48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noProof/>
                  <w:color w:val="000000"/>
                  <w:sz w:val="14"/>
                  <w:szCs w:val="14"/>
                  <w:vertAlign w:val="superscript"/>
                </w:rPr>
                <w:t>17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C0CC633" w14:textId="77777777" w:rsidR="000F00A4" w:rsidRPr="001C075E" w:rsidRDefault="000F00A4" w:rsidP="00D17589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11C585D" w14:textId="74D9B610" w:rsidR="000F00A4" w:rsidRPr="001C075E" w:rsidRDefault="00C03717" w:rsidP="00D9443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ventral tegmental area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23714385</w:t>
            </w:r>
          </w:p>
        </w:tc>
        <w:tc>
          <w:tcPr>
            <w:tcW w:w="312" w:type="pct"/>
            <w:shd w:val="clear" w:color="auto" w:fill="auto"/>
            <w:vAlign w:val="center"/>
          </w:tcPr>
          <w:p w14:paraId="2776A65A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0DD897E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</w:tr>
      <w:tr w:rsidR="000F00A4" w:rsidRPr="001C075E" w14:paraId="1C4E3037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4921F9E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DCTN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ynactin Subunit 5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377D880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9231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5D7942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0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A5CB8A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2248F8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FA2CBA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</w:p>
          <w:p w14:paraId="236B22D4" w14:textId="6C54716E" w:rsidR="000F00A4" w:rsidRPr="001C075E" w:rsidRDefault="00175BC8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50" w:tooltip="Wellcome Trust Case Control, 2007 #1850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Wellcome Trust Case Control&lt;/Author&gt;&lt;Year&gt;2007&lt;/Year&gt;&lt;RecNum&gt;18508&lt;/RecNum&gt;&lt;DisplayText&gt;&lt;style face="superscript"&gt;150&lt;/style&gt;&lt;/DisplayText&gt;&lt;record&gt;&lt;rec-number&gt;18508&lt;/rec-number&gt;&lt;foreign-keys&gt;&lt;key app="EN" db-id="ff0dazz97tzzsjestepxespbsr5xwd5a90ep" timestamp="1518722325"&gt;18508&lt;/key&gt;&lt;/foreign-keys&gt;&lt;ref-type name="Journal Article"&gt;17&lt;/ref-type&gt;&lt;contributors&gt;&lt;authors&gt;&lt;author&gt;Wellcome Trust Case Control, Consortium&lt;/author&gt;&lt;/authors&gt;&lt;/contributors&gt;&lt;titles&gt;&lt;title&gt;Genome-wide association study of 14,000 cases of seven common diseases and 3,000 shared control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661-78&lt;/pages&gt;&lt;volume&gt;447&lt;/volume&gt;&lt;number&gt;7145&lt;/number&gt;&lt;keywords&gt;&lt;keyword&gt;Arthritis, Rheumatoid/*genetics&lt;/keyword&gt;&lt;keyword&gt;Bipolar Disorder/*genetics&lt;/keyword&gt;&lt;keyword&gt;Case-Control Studies&lt;/keyword&gt;&lt;keyword&gt;Chromosomes, Human/genetics&lt;/keyword&gt;&lt;keyword&gt;Coronary Artery Disease/*genetics&lt;/keyword&gt;&lt;keyword&gt;Crohn Disease/*genetics&lt;/keyword&gt;&lt;keyword&gt;Diabetes Mellitus/*genetics&lt;/keyword&gt;&lt;keyword&gt;Gene Frequency&lt;/keyword&gt;&lt;keyword&gt;Genetic Markers/genetics&lt;/keyword&gt;&lt;keyword&gt;Genetic Predisposition to Disease/*genetics&lt;/keyword&gt;&lt;keyword&gt;Genetics, Population&lt;/keyword&gt;&lt;keyword&gt;Genome, Human/*genetics&lt;/keyword&gt;&lt;keyword&gt;Geography&lt;/keyword&gt;&lt;keyword&gt;Humans&lt;/keyword&gt;&lt;keyword&gt;Hypertension/*genetics&lt;/keyword&gt;&lt;keyword&gt;United Kingdom&lt;/keyword&gt;&lt;/keywords&gt;&lt;dates&gt;&lt;year&gt;2007&lt;/year&gt;&lt;pub-dates&gt;&lt;date&gt;Jun 7&lt;/date&gt;&lt;/pub-dates&gt;&lt;/dates&gt;&lt;isbn&gt;1476-4687 (Electronic)&amp;#xD;0028-0836 (Linking)&lt;/isbn&gt;&lt;accession-num&gt;17554300&lt;/accession-num&gt;&lt;urls&gt;&lt;related-urls&gt;&lt;url&gt;http://www.ncbi.nlm.nih.gov/pubmed/17554300&lt;/url&gt;&lt;/related-urls&gt;&lt;/urls&gt;&lt;custom2&gt;2719288&lt;/custom2&gt;&lt;electronic-resource-num&gt;10.1038/nature05911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5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 cnv</w:t>
            </w:r>
          </w:p>
          <w:p w14:paraId="6023E72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C6859C0" w14:textId="09D0277D" w:rsidR="000F00A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72" w:tooltip="Rao, 2017 #1851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YW88L0F1dGhvcj48WWVhcj4yMDE3PC9ZZWFyPjxSZWNO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TAwOS0x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YW88L0F1dGhvcj48WWVhcj4yMDE3PC9ZZWFyPjxSZWNO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TAwOS0x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2A4801A1" w14:textId="03AD03FB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M2PC9SZWNOdW0+PERpc3BsYXlUZXh0PjxzdHlsZSBmYWNlPSJzdXBlcnNjcmlwdCI+
MTA4PC9zdHlsZT48L0Rpc3BsYXlUZXh0PjxyZWNvcmQ+PHJlYy1udW1iZXI+MTkwMzY8L3JlYy1u
dW1iZXI+PGZvcmVpZ24ta2V5cz48a2V5IGFwcD0iRU4iIGRiLWlkPSJmZjBkYXp6OTd0enpzamVz
dGVweGVzcGJzcjV4d2Q1YTkwZXAiIHRpbWVzdGFtcD0iMTUyMjMzOTQyNyI+MTkwMzY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M2PC9SZWNOdW0+PERpc3BsYXlUZXh0PjxzdHlsZSBmYWNlPSJzdXBlcnNjcmlwdCI+
MTA4PC9zdHlsZT48L0Rpc3BsYXlUZXh0PjxyZWNvcmQ+PHJlYy1udW1iZXI+MTkwMzY8L3JlYy1u
dW1iZXI+PGZvcmVpZ24ta2V5cz48a2V5IGFwcD0iRU4iIGRiLWlkPSJmZjBkYXp6OTd0enpzamVz
dGVweGVzcGJzcjV4d2Q1YTkwZXAiIHRpbWVzdGFtcD0iMTUyMjMzOTQyNyI+MTkwMzY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2773400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B6C0B69" w14:textId="00EE32F2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AF3C9DB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AFE7DD5" w14:textId="782AE7E6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202E212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4BBC28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522235D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05795F6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1EE805F7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7E9C652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HLA-DRB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Major Histocompatibility Complex, Class II, DR Beta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0E070D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9312_x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D55B77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1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C6BC4B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D65952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22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3D193904" w14:textId="19B35ED0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Longevity</w:t>
            </w:r>
            <w:hyperlink w:anchor="_ENREF_122" w:tooltip="Levine, 2016 #1842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1OTQ8L1JlY051bT48RGlzcGxheVRleHQ+PHN0eWxlIGZhY2U9InN1cGVyc2NyaXB0
Ij4xMjI8L3N0eWxlPjwvRGlzcGxheVRleHQ+PHJlY29yZD48cmVjLW51bWJlcj4xODU5NDwvcmVj
LW51bWJlcj48Zm9yZWlnbi1rZXlzPjxrZXkgYXBwPSJFTiIgZGItaWQ9ImZmMGRheno5N3R6enNq
ZXN0ZXB4ZXNwYnNyNXh3ZDVhOTBlcCIgdGltZXN0YW1wPSIxNTE4Nzk3NzM1Ij4xODU5ND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pbmU8L0F1dGhvcj48WWVhcj4yMDE2PC9ZZWFyPjxS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hbHQtcGVyaW9kaWNhbD48ZnVsbC10aXRsZT5K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</w:t>
            </w:r>
            <w:hyperlink w:anchor="_ENREF_173" w:tooltip="Ivanova, 1998 #1859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dmFub3ZhPC9BdXRob3I+PFllYXI+MTk5ODwvWWVhcj48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dmFub3ZhPC9BdXRob3I+PFllYXI+MTk5ODwvWWVhcj48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74" w:tooltip="Akisaka, 1997 #1859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Akisaka&lt;/Author&gt;&lt;Year&gt;1997&lt;/Year&gt;&lt;RecNum&gt;18596&lt;/RecNum&gt;&lt;DisplayText&gt;&lt;style face="superscript"&gt;174&lt;/style&gt;&lt;/DisplayText&gt;&lt;record&gt;&lt;rec-number&gt;18596&lt;/rec-number&gt;&lt;foreign-keys&gt;&lt;key app="EN" db-id="ff0dazz97tzzsjestepxespbsr5xwd5a90ep" timestamp="1518797814"&gt;18596&lt;/key&gt;&lt;/foreign-keys&gt;&lt;ref-type name="Journal Article"&gt;17&lt;/ref-type&gt;&lt;contributors&gt;&lt;authors&gt;&lt;author&gt;Akisaka, M.&lt;/author&gt;&lt;author&gt;Suzuki, M.&lt;/author&gt;&lt;author&gt;Inoko, H.&lt;/author&gt;&lt;/authors&gt;&lt;/contributors&gt;&lt;auth-address&gt;Research Center of Comprehensive Medicine, University of the Ryukyus, School of Medicine, Nishihara, Okinawa, Japan.&lt;/auth-address&gt;&lt;titles&gt;&lt;title&gt;Molecular genetic studies on DNA polymorphism of the HLA class II genes associated with human longevity&lt;/title&gt;&lt;secondary-title&gt;Tissue Antigens&lt;/secondary-title&gt;&lt;alt-title&gt;Tissue antigens&lt;/alt-title&gt;&lt;/titles&gt;&lt;periodical&gt;&lt;full-title&gt;Tissue Antigens&lt;/full-title&gt;&lt;abbr-1&gt;Tissue antigens&lt;/abbr-1&gt;&lt;/periodical&gt;&lt;alt-periodical&gt;&lt;full-title&gt;Tissue Antigens&lt;/full-title&gt;&lt;abbr-1&gt;Tissue antigens&lt;/abbr-1&gt;&lt;/alt-periodical&gt;&lt;pages&gt;489-93&lt;/pages&gt;&lt;volume&gt;50&lt;/volume&gt;&lt;number&gt;5&lt;/number&gt;&lt;keywords&gt;&lt;keyword&gt;Adult&lt;/keyword&gt;&lt;keyword&gt;Aged&lt;/keyword&gt;&lt;keyword&gt;Aged, 80 and over&lt;/keyword&gt;&lt;keyword&gt;DNA/genetics&lt;/keyword&gt;&lt;keyword&gt;Female&lt;/keyword&gt;&lt;keyword&gt;Histocompatibility Antigens Class II/*genetics&lt;/keyword&gt;&lt;keyword&gt;Humans&lt;/keyword&gt;&lt;keyword&gt;Longevity/*genetics&lt;/keyword&gt;&lt;keyword&gt;Male&lt;/keyword&gt;&lt;keyword&gt;Middle Aged&lt;/keyword&gt;&lt;keyword&gt;*Polymorphism, Genetic&lt;/keyword&gt;&lt;/keywords&gt;&lt;dates&gt;&lt;year&gt;1997&lt;/year&gt;&lt;pub-dates&gt;&lt;date&gt;Nov&lt;/date&gt;&lt;/pub-dates&gt;&lt;/dates&gt;&lt;isbn&gt;0001-2815 (Print)&amp;#xD;0001-2815 (Linking)&lt;/isbn&gt;&lt;accession-num&gt;9389323&lt;/accession-num&gt;&lt;urls&gt;&lt;related-urls&gt;&lt;url&gt;http://www.ncbi.nlm.nih.gov/pubmed/9389323&lt;/url&gt;&lt;/related-urls&gt;&lt;/urls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175" w:tooltip="Listi, 2010 #1859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isti&lt;/Author&gt;&lt;Year&gt;2010&lt;/Year&gt;&lt;RecNum&gt;18597&lt;/RecNum&gt;&lt;DisplayText&gt;&lt;style face="superscript"&gt;175&lt;/style&gt;&lt;/DisplayText&gt;&lt;record&gt;&lt;rec-number&gt;18597&lt;/rec-number&gt;&lt;foreign-keys&gt;&lt;key app="EN" db-id="ff0dazz97tzzsjestepxespbsr5xwd5a90ep" timestamp="1518797845"&gt;18597&lt;/key&gt;&lt;/foreign-keys&gt;&lt;ref-type name="Journal Article"&gt;17&lt;/ref-type&gt;&lt;contributors&gt;&lt;authors&gt;&lt;author&gt;Listi, F.&lt;/author&gt;&lt;author&gt;Caruso, C.&lt;/author&gt;&lt;author&gt;Colonna-Romano, G.&lt;/author&gt;&lt;author&gt;Lio, D.&lt;/author&gt;&lt;author&gt;Nuzzo, D.&lt;/author&gt;&lt;author&gt;Candore, G.&lt;/author&gt;&lt;/authors&gt;&lt;/contributors&gt;&lt;auth-address&gt;Immunosenescence Unit, Department of Pathobiology and Biomedical Methodologies, University of Palermo, Palermo, Italy.&lt;/auth-address&gt;&lt;titles&gt;&lt;title&gt;HLA and KIR frequencies in Sicilian Centenarians&lt;/title&gt;&lt;secondary-title&gt;Rejuvenation Res&lt;/secondary-title&gt;&lt;alt-title&gt;Rejuvenation research&lt;/alt-title&gt;&lt;/titles&gt;&lt;periodical&gt;&lt;full-title&gt;Rejuvenation Res&lt;/full-title&gt;&lt;abbr-1&gt;Rejuvenation research&lt;/abbr-1&gt;&lt;/periodical&gt;&lt;alt-periodical&gt;&lt;full-title&gt;Rejuvenation Res&lt;/full-title&gt;&lt;abbr-1&gt;Rejuvenation research&lt;/abbr-1&gt;&lt;/alt-periodical&gt;&lt;pages&gt;314-8&lt;/pages&gt;&lt;volume&gt;13&lt;/volume&gt;&lt;number&gt;2-3&lt;/number&gt;&lt;keywords&gt;&lt;keyword&gt;*Aged, 80 and over&lt;/keyword&gt;&lt;keyword&gt;Alleles&lt;/keyword&gt;&lt;keyword&gt;Case-Control Studies&lt;/keyword&gt;&lt;keyword&gt;Female&lt;/keyword&gt;&lt;keyword&gt;Gene Frequency&lt;/keyword&gt;&lt;keyword&gt;HLA-B8 Antigen/genetics&lt;/keyword&gt;&lt;keyword&gt;HLA-DR Antigens/*genetics&lt;/keyword&gt;&lt;keyword&gt;HLA-DRB1 Chains&lt;/keyword&gt;&lt;keyword&gt;Humans&lt;/keyword&gt;&lt;keyword&gt;Longevity/*genetics&lt;/keyword&gt;&lt;keyword&gt;Male&lt;/keyword&gt;&lt;keyword&gt;Receptors, KIR/*genetics&lt;/keyword&gt;&lt;keyword&gt;Sicily&lt;/keyword&gt;&lt;/keywords&gt;&lt;dates&gt;&lt;year&gt;2010&lt;/year&gt;&lt;pub-dates&gt;&lt;date&gt;Apr-Jun&lt;/date&gt;&lt;/pub-dates&gt;&lt;/dates&gt;&lt;isbn&gt;1557-8577 (Electronic)&amp;#xD;1549-1684 (Linking)&lt;/isbn&gt;&lt;accession-num&gt;20426625&lt;/accession-num&gt;&lt;urls&gt;&lt;related-urls&gt;&lt;url&gt;http://www.ncbi.nlm.nih.gov/pubmed/20426625&lt;/url&gt;&lt;/related-urls&gt;&lt;/urls&gt;&lt;electronic-resource-num&gt;10.1089/rej.2009.0984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zheimer's Diseas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76" w:tooltip="Wang, 2015 #186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YW5nPC9BdXRob3I+PFllYXI+MjAxNTwvWWVhcj48UmVj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XYW5nPC9BdXRob3I+PFllYXI+MjAxNTwvWWVhcj48UmVj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BAD1B8F" w14:textId="7DA286F5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Z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77" w:tooltip="International Schizophrenia, 2009 #186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nRlcm5hdGlvbmFsIFNjaGl6b3BocmVuaWE8L0F1dGhv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nRlcm5hdGlvbmFsIFNjaGl6b3BocmVuaWE8L0F1dGhv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B06ECE8" w14:textId="1564D8C1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78" w:tooltip="Zorina-Lichtenwalter, 2016 #1860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Zorina-Lichtenwalter&lt;/Author&gt;&lt;Year&gt;2016&lt;/Year&gt;&lt;RecNum&gt;18603&lt;/RecNum&gt;&lt;DisplayText&gt;&lt;style face="superscript"&gt;78&lt;/style&gt;&lt;/DisplayText&gt;&lt;record&gt;&lt;rec-number&gt;18603&lt;/rec-number&gt;&lt;foreign-keys&gt;&lt;key app="EN" db-id="ff0dazz97tzzsjestepxespbsr5xwd5a90ep" timestamp="1518798096"&gt;18603&lt;/key&gt;&lt;/foreign-keys&gt;&lt;ref-type name="Journal Article"&gt;17&lt;/ref-type&gt;&lt;contributors&gt;&lt;authors&gt;&lt;author&gt;Zorina-Lichtenwalter, K.&lt;/author&gt;&lt;author&gt;Meloto, C. B.&lt;/author&gt;&lt;author&gt;Khoury, S.&lt;/author&gt;&lt;author&gt;Diatchenko, L.&lt;/author&gt;&lt;/authors&gt;&lt;/contributors&gt;&lt;auth-address&gt;The Alan Edwards Centre for Research on Pain, McGill University, 740 Docteur Penfield, Suite 2300, Montreal, Quebec H3A 0G1, Canada. Electronic address: katerina.lichtenwalter@mail.mcgill.ca.&amp;#xD;The Alan Edwards Centre for Research on Pain, McGill University, 740 Docteur Penfield, Suite 2300, Montreal, Quebec H3A 0G1, Canada.&lt;/auth-address&gt;&lt;titles&gt;&lt;title&gt;Genetic predictors of human chronic pain conditions&lt;/title&gt;&lt;secondary-title&gt;Neuroscience&lt;/secondary-title&gt;&lt;alt-title&gt;Neuroscience&lt;/alt-title&gt;&lt;/titles&gt;&lt;periodical&gt;&lt;full-title&gt;Neuroscience&lt;/full-title&gt;&lt;/periodical&gt;&lt;alt-periodical&gt;&lt;full-title&gt;Neuroscience&lt;/full-title&gt;&lt;/alt-periodical&gt;&lt;pages&gt;36-62&lt;/pages&gt;&lt;volume&gt;338&lt;/volume&gt;&lt;keywords&gt;&lt;keyword&gt;Animals&lt;/keyword&gt;&lt;keyword&gt;Chronic Pain/*genetics/metabolism&lt;/keyword&gt;&lt;keyword&gt;Genetic Predisposition to Disease&lt;/keyword&gt;&lt;keyword&gt;Humans&lt;/keyword&gt;&lt;/keywords&gt;&lt;dates&gt;&lt;year&gt;2016&lt;/year&gt;&lt;pub-dates&gt;&lt;date&gt;Dec 3&lt;/date&gt;&lt;/pub-dates&gt;&lt;/dates&gt;&lt;isbn&gt;1873-7544 (Electronic)&amp;#xD;0306-4522 (Linking)&lt;/isbn&gt;&lt;accession-num&gt;27143481&lt;/accession-num&gt;&lt;urls&gt;&lt;related-urls&gt;&lt;url&gt;http://www.ncbi.nlm.nih.gov/pubmed/27143481&lt;/url&gt;&lt;/related-urls&gt;&lt;/urls&gt;&lt;electronic-resource-num&gt;10.1016/j.neuroscience.2016.04.041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7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3BB3D5A" w14:textId="22208BC5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nic Disorder</w:t>
            </w:r>
            <w:hyperlink w:anchor="_ENREF_178" w:tooltip="Shimada-Sugimoto, 2015 #1860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ltYWRhLVN1Z2ltb3RvPC9BdXRob3I+PFllYXI+MjAx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ltYWRhLVN1Z2ltb3RvPC9BdXRob3I+PFllYXI+MjAx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612D5A98" w14:textId="4F2C1719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3F95C33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052E858" w14:textId="166137D5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DLPF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79" w:tooltip="Glatt, 2005 #3193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latt&lt;/Author&gt;&lt;Year&gt;2005&lt;/Year&gt;&lt;RecNum&gt;31936&lt;/RecNum&gt;&lt;DisplayText&gt;&lt;style face="superscript"&gt;179&lt;/style&gt;&lt;/DisplayText&gt;&lt;record&gt;&lt;rec-number&gt;31936&lt;/rec-number&gt;&lt;foreign-keys&gt;&lt;key app="EN" db-id="faddf059tfsx9me0pvq5svda0ztfdxpsdrs9"&gt;31936&lt;/key&gt;&lt;/foreign-keys&gt;&lt;ref-type name="Journal Article"&gt;17&lt;/ref-type&gt;&lt;contributors&gt;&lt;authors&gt;&lt;author&gt;Glatt, S. J.&lt;/author&gt;&lt;author&gt;Everall, I. P.&lt;/author&gt;&lt;author&gt;Kremen, W. S.&lt;/author&gt;&lt;author&gt;Corbeil, J.&lt;/author&gt;&lt;author&gt;Sasik, R.&lt;/author&gt;&lt;author&gt;Khanlou, N.&lt;/author&gt;&lt;author&gt;Han, M.&lt;/author&gt;&lt;author&gt;Liew, C. C.&lt;/author&gt;&lt;author&gt;Tsuang, M. T.&lt;/author&gt;&lt;/authors&gt;&lt;/contributors&gt;&lt;auth-address&gt;Center for Behavioral Genomics, University of California at San Diego, La Jolla, CA 92093, USA.&lt;/auth-address&gt;&lt;titles&gt;&lt;title&gt;Comparative gene expression analysis of blood and brain provides concurrent validation of SELENBP1 up-regulation in schizophrenia&lt;/title&gt;&lt;secondary-title&gt;Proc Natl Acad Sci U S A&lt;/secondary-title&gt;&lt;/titles&gt;&lt;periodical&gt;&lt;full-title&gt;Proc Natl Acad Sci U S A&lt;/full-title&gt;&lt;/periodical&gt;&lt;pages&gt;15533-8&lt;/pages&gt;&lt;volume&gt;102&lt;/volume&gt;&lt;number&gt;43&lt;/number&gt;&lt;edition&gt;2005/10/15&lt;/edition&gt;&lt;keywords&gt;&lt;keyword&gt;Biological Markers&lt;/keyword&gt;&lt;keyword&gt;Blood Cells/*metabolism&lt;/keyword&gt;&lt;keyword&gt;Gene Expression Profiling&lt;/keyword&gt;&lt;keyword&gt;Gene Expression Regulation&lt;/keyword&gt;&lt;keyword&gt;HLA-DR Antigens/genetics&lt;/keyword&gt;&lt;keyword&gt;Humans&lt;/keyword&gt;&lt;keyword&gt;Prefrontal Cortex/*metabolism&lt;/keyword&gt;&lt;keyword&gt;Schizophrenia/*metabolism&lt;/keyword&gt;&lt;keyword&gt;Selenium-Binding Proteins/*genetics&lt;/keyword&gt;&lt;keyword&gt;Up-Regulation&lt;/keyword&gt;&lt;/keywords&gt;&lt;dates&gt;&lt;year&gt;2005&lt;/year&gt;&lt;pub-dates&gt;&lt;date&gt;Oct 25&lt;/date&gt;&lt;/pub-dates&gt;&lt;/dates&gt;&lt;isbn&gt;0027-8424 (Print)&amp;#xD;0027-8424 (Linking)&lt;/isbn&gt;&lt;accession-num&gt;16223876&lt;/accession-num&gt;&lt;urls&gt;&lt;related-urls&gt;&lt;url&gt;http://www.ncbi.nlm.nih.gov/pubmed/16223876&lt;/url&gt;&lt;/related-urls&gt;&lt;/urls&gt;&lt;custom2&gt;1266138&lt;/custom2&gt;&lt;electronic-resource-num&gt;0507666102 [pii]&amp;#xD;10.1073/pnas.0507666102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7A84D4F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EAACBA2" w14:textId="78DD3442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frontal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80" w:tooltip="Lewohl, 2000 #61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ewohl&lt;/Author&gt;&lt;Year&gt;2000&lt;/Year&gt;&lt;RecNum&gt;618&lt;/RecNum&gt;&lt;DisplayText&gt;&lt;style face="superscript"&gt;180&lt;/style&gt;&lt;/DisplayText&gt;&lt;record&gt;&lt;rec-number&gt;618&lt;/rec-number&gt;&lt;foreign-keys&gt;&lt;key app="EN" db-id="faddf059tfsx9me0pvq5svda0ztfdxpsdrs9"&gt;618&lt;/key&gt;&lt;/foreign-keys&gt;&lt;ref-type name="Journal Article"&gt;17&lt;/ref-type&gt;&lt;contributors&gt;&lt;authors&gt;&lt;author&gt;Lewohl, J. M.&lt;/author&gt;&lt;author&gt;Wang, L.&lt;/author&gt;&lt;author&gt;Miles, M. F.&lt;/author&gt;&lt;author&gt;Zhang, L.&lt;/author&gt;&lt;author&gt;Dodd, P. R.&lt;/author&gt;&lt;author&gt;Harris, R. A.&lt;/author&gt;&lt;/authors&gt;&lt;/contributors&gt;&lt;auth-address&gt;Waggoner Center for Alcohol and Addiction Research, University of Texas at Austin, USA.&lt;/auth-address&gt;&lt;titles&gt;&lt;title&gt;Gene expression in human alcoholism: microarray analysis of frontal cortex&lt;/title&gt;&lt;secondary-title&gt;Alcohol Clin Exp Res&lt;/secondary-title&gt;&lt;/titles&gt;&lt;periodical&gt;&lt;full-title&gt;Alcoholism, clinical and experimental research&lt;/full-title&gt;&lt;abbr-1&gt;Alcohol Clin Exp Res&lt;/abbr-1&gt;&lt;/periodical&gt;&lt;pages&gt;1873-82&lt;/pages&gt;&lt;volume&gt;24&lt;/volume&gt;&lt;number&gt;12&lt;/number&gt;&lt;keywords&gt;&lt;keyword&gt;Aged&lt;/keyword&gt;&lt;keyword&gt;Aged, 80 and over&lt;/keyword&gt;&lt;keyword&gt;Alcoholism/*genetics&lt;/keyword&gt;&lt;keyword&gt;Down-Regulation&lt;/keyword&gt;&lt;keyword&gt;Female&lt;/keyword&gt;&lt;keyword&gt;Frontal Lobe/*pathology&lt;/keyword&gt;&lt;keyword&gt;Humans&lt;/keyword&gt;&lt;keyword&gt;Male&lt;/keyword&gt;&lt;keyword&gt;Middle Aged&lt;/keyword&gt;&lt;keyword&gt;Myelin Proteins/genetics&lt;/keyword&gt;&lt;keyword&gt;*Oligonucleotide Array Sequence Analysis&lt;/keyword&gt;&lt;keyword&gt;Research Support, Non-U.S. Gov&amp;apos;t&lt;/keyword&gt;&lt;keyword&gt;Research Support, U.S. Gov&amp;apos;t, P.H.S.&lt;/keyword&gt;&lt;/keywords&gt;&lt;dates&gt;&lt;year&gt;2000&lt;/year&gt;&lt;pub-dates&gt;&lt;date&gt;Dec&lt;/date&gt;&lt;/pub-dates&gt;&lt;/dates&gt;&lt;accession-num&gt;11141048&lt;/accession-num&gt;&lt;urls&gt;&lt;related-urls&gt;&lt;url&gt;http://www.ncbi.nlm.nih.gov/entrez/query.fcgi?cmd=Retrieve&amp;amp;db=PubMed&amp;amp;dopt=Citation&amp;amp;list_uids=11141048 &lt;/url&gt;&lt;/related-urls&gt;&lt;/urls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952CA1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8208039" w14:textId="53BBFD59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PF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181" w:tooltip="Flatscher-Bader, 2005 #15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GF0c2NoZXItQmFkZXI8L0F1dGhvcj48WWVhcj4yMDA1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bGF0c2NoZXItQmFkZXI8L0F1dGhvcj48WWVhcj4yMDA1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61E3BB55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7896A7A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46AADAEE" w14:textId="5E1773D6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NA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182" w:tooltip="Rodd, 2007 #36502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Sb2RkPC9BdXRob3I+PFllYXI+MjAwNzwvWWVhcj48UmVj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Sb2RkPC9BdXRob3I+PFllYXI+MjAwNzwvWWVhcj48UmVj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8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239DC2E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64A63E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61783124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4639953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MAD1L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MAD1 Mitotic Arrest Deficient Like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A1F546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4857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0EF6987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72.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543CFE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58C372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47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F2D73CA" w14:textId="41F8A62B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591&lt;/RecNum&gt;&lt;DisplayText&gt;&lt;style face="superscript"&gt;91&lt;/style&gt;&lt;/DisplayText&gt;&lt;record&gt;&lt;rec-number&gt;18591&lt;/rec-number&gt;&lt;foreign-keys&gt;&lt;key app="EN" db-id="ff0dazz97tzzsjestepxespbsr5xwd5a90ep" timestamp="1518797058"&gt;18591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DC0004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</w:p>
          <w:p w14:paraId="79D83D5F" w14:textId="0A1C5D02" w:rsidR="000F00A4" w:rsidRPr="001C075E" w:rsidRDefault="00175BC8" w:rsidP="009F13D5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77" w:tooltip="International Schizophrenia, 2009 #186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nRlcm5hdGlvbmFsIFNjaGl6b3BocmVuaWE8L0F1dGhv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JbnRlcm5hdGlvbmFsIFNjaGl6b3BocmVuaWE8L0F1dGhv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83" w:tooltip="Shi, 2009 #3304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k8L0F1dGhvcj48WWVhcj4yMDA5PC9ZZWFyPjxSZWNO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aGk8L0F1dGhvcj48WWVhcj4yMDA5PC9ZZWFyPjxSZWNO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84" w:tooltip="Schizophrenia Working Group of the Psychiatric Genomics, 2014 #1861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Schizophrenia Working Group of the Psychiatric Genomics&lt;/Author&gt;&lt;Year&gt;2014&lt;/Year&gt;&lt;RecNum&gt;18616&lt;/RecNum&gt;&lt;DisplayText&gt;&lt;style face="superscript"&gt;184&lt;/style&gt;&lt;/DisplayText&gt;&lt;record&gt;&lt;rec-number&gt;18616&lt;/rec-number&gt;&lt;foreign-keys&gt;&lt;key app="EN" db-id="ff0dazz97tzzsjestepxespbsr5xwd5a90ep" timestamp="1518799094"&gt;18616&lt;/key&gt;&lt;/foreign-keys&gt;&lt;ref-type name="Journal Article"&gt;17&lt;/ref-type&gt;&lt;contributors&gt;&lt;authors&gt;&lt;author&gt;Schizophrenia Working Group of the Psychiatric Genomics, Consortium&lt;/author&gt;&lt;/authors&gt;&lt;/contributors&gt;&lt;titles&gt;&lt;title&gt;Biological insights from 108 schizophrenia-associated genetic loci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21-7&lt;/pages&gt;&lt;volume&gt;511&lt;/volume&gt;&lt;number&gt;7510&lt;/number&gt;&lt;keywords&gt;&lt;keyword&gt;Alleles&lt;/keyword&gt;&lt;keyword&gt;Brain/metabolism/physiology&lt;/keyword&gt;&lt;keyword&gt;Enhancer Elements, Genetic/genetics&lt;/keyword&gt;&lt;keyword&gt;*Genetic Loci&lt;/keyword&gt;&lt;keyword&gt;Genetic Predisposition to Disease/*genetics&lt;/keyword&gt;&lt;keyword&gt;*Genome-Wide Association Study&lt;/keyword&gt;&lt;keyword&gt;Glutamic Acid/metabolism&lt;/keyword&gt;&lt;keyword&gt;Humans&lt;/keyword&gt;&lt;keyword&gt;Immunity/genetics/physiology&lt;/keyword&gt;&lt;keyword&gt;Multifactorial Inheritance/genetics&lt;/keyword&gt;&lt;keyword&gt;Mutation/genetics&lt;/keyword&gt;&lt;keyword&gt;Odds Ratio&lt;/keyword&gt;&lt;keyword&gt;Polymorphism, Single Nucleotide/genetics&lt;/keyword&gt;&lt;keyword&gt;Schizophrenia/*genetics/immunology&lt;/keyword&gt;&lt;keyword&gt;Synaptic Transmission/genetics&lt;/keyword&gt;&lt;/keywords&gt;&lt;dates&gt;&lt;year&gt;2014&lt;/year&gt;&lt;pub-dates&gt;&lt;date&gt;Jul 24&lt;/date&gt;&lt;/pub-dates&gt;&lt;/dates&gt;&lt;isbn&gt;1476-4687 (Electronic)&amp;#xD;0028-0836 (Linking)&lt;/isbn&gt;&lt;accession-num&gt;25056061&lt;/accession-num&gt;&lt;urls&gt;&lt;related-urls&gt;&lt;url&gt;http://www.ncbi.nlm.nih.gov/pubmed/25056061&lt;/url&gt;&lt;/related-urls&gt;&lt;/urls&gt;&lt;custom2&gt;4112379&lt;/custom2&gt;&lt;electronic-resource-num&gt;10.1038/nature13595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85" w:tooltip="O'Dushlaine, 2011 #1861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PJmFwb3M7RHVzaGxhaW5lPC9BdXRob3I+PFllYXI+MjAx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PJmFwb3M7RHVzaGxhaW5lPC9BdXRob3I+PFllYXI+MjAx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86" w:tooltip="Ruderfer, 2014 #1861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dWRlcmZlcjwvQXV0aG9yPjxZZWFyPjIwMTQ8L1llYXI+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TAxNy0x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dWRlcmZlcjwvQXV0aG9yPjxZZWFyPjIwMTQ8L1llYXI+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87" w:tooltip="Ripke, 2013 #3589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aXBrZTwvQXV0aG9yPjxZZWFyPjIwMTM8L1llYXI+PFJl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aXBrZTwvQXV0aG9yPjxZZWFyPjIwMTM8L1llYXI+PFJl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188" w:tooltip="Romme, 2017 #1862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21tZTwvQXV0aG9yPjxZZWFyPjIwMTc8L1llYXI+PFJl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21tZTwvQXV0aG9yPjxZZWFyPjIwMTc8L1llYXI+PFJl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7B756BA" w14:textId="2C20EA1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hyperlink w:anchor="_ENREF_189" w:tooltip="Hou, 2016 #1862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b3U8L0F1dGhvcj48WWVhcj4yMDE2PC9ZZWFyPjxSZWNO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b3U8L0F1dGhvcj48WWVhcj4yMDE2PC9ZZWFyPjxSZWNO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, </w:t>
            </w:r>
            <w:hyperlink w:anchor="_ENREF_190" w:tooltip="Psychiatric, 2011 #1862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c3ljaGlhdHJpYzwvQXV0aG9yPjxZZWFyPjIwMTE8L1ll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c3ljaGlhdHJpYzwvQXV0aG9yPjxZZWFyPjIwMTE8L1ll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91" w:tooltip="Nurnberger, 2014 #186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dXJuYmVyZ2VyPC9BdXRob3I+PFllYXI+MjAxNDwvWWVh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dXJuYmVyZ2VyPC9BdXRob3I+PFllYXI+MjAxNDwvWWVh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CZWxtb250ZSBNYWhvbjwvQXV0aG9yPjxZZWFyPjIwMTE8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begin">
                <w:fldData xml:space="preserve">PEVuZE5vdGU+PENpdGU+PEF1dGhvcj5CZWxtb250ZSBNYWhvbjwvQXV0aG9yPjxZZWFyPjIwMTE8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</w:fldData>
              </w:fldCha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instrText xml:space="preserve"> ADDIN EN.CITE.DATA </w:instrText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="00EC2461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separate"/>
            </w:r>
            <w:hyperlink w:anchor="_ENREF_186" w:tooltip="Ruderfer, 2014 #18618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6</w:t>
              </w:r>
            </w:hyperlink>
            <w:r w:rsidR="00EC2461" w:rsidRPr="001C075E">
              <w:rPr>
                <w:rFonts w:ascii="MS Reference Sans Serif" w:eastAsia="Times New Roman" w:hAnsi="MS Reference Sans Serif" w:cs="Times New Roman"/>
                <w:noProof/>
                <w:color w:val="000000"/>
                <w:sz w:val="14"/>
                <w:szCs w:val="14"/>
                <w:vertAlign w:val="superscript"/>
              </w:rPr>
              <w:t>,</w:t>
            </w:r>
            <w:hyperlink w:anchor="_ENREF_192" w:tooltip="Belmonte Mahon, 2011 #18624" w:history="1"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2</w:t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fldChar w:fldCharType="end"/>
            </w:r>
            <w:hyperlink w:anchor="_ENREF_210" w:tooltip="Ruderfer, 2014 #18625" w:history="1"/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</w:t>
            </w:r>
            <w:hyperlink w:anchor="_ENREF_193" w:tooltip="Cichon, 2011 #1862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WNob248L0F1dGhvcj48WWVhcj4yMDExPC9ZZWFyPjxS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WNob248L0F1dGhvcj48WWVhcj4yMDExPC9ZZWFyPjxS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94" w:tooltip="Andreassen, 2013 #359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ZWFzc2VuPC9BdXRob3I+PFllYXI+MjAxMzwvWWVh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BbmRyZWFzc2VuPC9BdXRob3I+PFllYXI+MjAxMzwvWWVh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95" w:tooltip="Trost, 2016 #1862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cm9zdDwvQXV0aG9yPjxZZWFyPjIwMTY8L1llYXI+PFJl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Ucm9zdDwvQXV0aG9yPjxZZWFyPjIwMTY8L1llYXI+PFJl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F870917" w14:textId="42A9C46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cerebral cortex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0A74AA60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SH-SY5Y cells (D)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Cocaine</w:t>
            </w:r>
          </w:p>
          <w:p w14:paraId="38B8D162" w14:textId="16F2D663" w:rsidR="000F00A4" w:rsidRPr="001C075E" w:rsidRDefault="00175BC8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196" w:tooltip="Fernandez-Castillo, 2015 #1906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ZXJuYW5kZXotQ2FzdGlsbG88L0F1dGhvcj48WWVhcj4y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GZXJuYW5kZXotQ2FzdGlsbG88L0F1dGhvcj48WWVhcj4y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5457265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44265B4" w14:textId="624C2243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97" w:tooltip="Beech, 2010 #1906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VjaDwvQXV0aG9yPjxZZWFyPjIwMTA8L1llYXI+PFJl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VjaDwvQXV0aG9yPjxZZWFyPjIwMTA8L1llYXI+PFJl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3244A28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0E1AE8F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3966E9E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3C27E49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50520A3C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5B02213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FF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FF0000"/>
                <w:sz w:val="14"/>
                <w:szCs w:val="14"/>
              </w:rPr>
              <w:t>N4BP2L2</w:t>
            </w:r>
          </w:p>
          <w:p w14:paraId="7BC0635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NEDD4 Binding Protein 2 Like 2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1EAEE05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14388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35E108D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69.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151D633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 w:themeColor="text1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 w:themeColor="text1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237434E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4.40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3C1D9E4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  <w:p w14:paraId="574D5A3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  <w:p w14:paraId="4D8ABCB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</w:p>
          <w:p w14:paraId="5E76459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A58A9E3" w14:textId="09D183D8" w:rsidR="000F00A4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841&lt;/RecNum&gt;&lt;DisplayText&gt;&lt;style face="superscript"&gt;91&lt;/style&gt;&lt;/DisplayText&gt;&lt;record&gt;&lt;rec-number&gt;18841&lt;/rec-number&gt;&lt;foreign-keys&gt;&lt;key app="EN" db-id="ff0dazz97tzzsjestepxespbsr5xwd5a90ep" timestamp="1519063029"&gt;18841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131" w:tooltip="Gulsuner, 2013 #1848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xzdW5lcjwvQXV0aG9yPjxZZWFyPjIwMTM8L1llYXI+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xzdW5lcjwvQXV0aG9yPjxZZWFyPjIwMTM8L1llYXI+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367A6938" w14:textId="6EDBBFB1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DLPFC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79" w:tooltip="Glatt, 2005 #3193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latt&lt;/Author&gt;&lt;Year&gt;2005&lt;/Year&gt;&lt;RecNum&gt;31936&lt;/RecNum&gt;&lt;DisplayText&gt;&lt;style face="superscript"&gt;179&lt;/style&gt;&lt;/DisplayText&gt;&lt;record&gt;&lt;rec-number&gt;31936&lt;/rec-number&gt;&lt;foreign-keys&gt;&lt;key app="EN" db-id="faddf059tfsx9me0pvq5svda0ztfdxpsdrs9"&gt;31936&lt;/key&gt;&lt;/foreign-keys&gt;&lt;ref-type name="Journal Article"&gt;17&lt;/ref-type&gt;&lt;contributors&gt;&lt;authors&gt;&lt;author&gt;Glatt, S. J.&lt;/author&gt;&lt;author&gt;Everall, I. P.&lt;/author&gt;&lt;author&gt;Kremen, W. S.&lt;/author&gt;&lt;author&gt;Corbeil, J.&lt;/author&gt;&lt;author&gt;Sasik, R.&lt;/author&gt;&lt;author&gt;Khanlou, N.&lt;/author&gt;&lt;author&gt;Han, M.&lt;/author&gt;&lt;author&gt;Liew, C. C.&lt;/author&gt;&lt;author&gt;Tsuang, M. T.&lt;/author&gt;&lt;/authors&gt;&lt;/contributors&gt;&lt;auth-address&gt;Center for Behavioral Genomics, University of California at San Diego, La Jolla, CA 92093, USA.&lt;/auth-address&gt;&lt;titles&gt;&lt;title&gt;Comparative gene expression analysis of blood and brain provides concurrent validation of SELENBP1 up-regulation in schizophrenia&lt;/title&gt;&lt;secondary-title&gt;Proc Natl Acad Sci U S A&lt;/secondary-title&gt;&lt;/titles&gt;&lt;periodical&gt;&lt;full-title&gt;Proc Natl Acad Sci U S A&lt;/full-title&gt;&lt;/periodical&gt;&lt;pages&gt;15533-8&lt;/pages&gt;&lt;volume&gt;102&lt;/volume&gt;&lt;number&gt;43&lt;/number&gt;&lt;edition&gt;2005/10/15&lt;/edition&gt;&lt;keywords&gt;&lt;keyword&gt;Biological Markers&lt;/keyword&gt;&lt;keyword&gt;Blood Cells/*metabolism&lt;/keyword&gt;&lt;keyword&gt;Gene Expression Profiling&lt;/keyword&gt;&lt;keyword&gt;Gene Expression Regulation&lt;/keyword&gt;&lt;keyword&gt;HLA-DR Antigens/genetics&lt;/keyword&gt;&lt;keyword&gt;Humans&lt;/keyword&gt;&lt;keyword&gt;Prefrontal Cortex/*metabolism&lt;/keyword&gt;&lt;keyword&gt;Schizophrenia/*metabolism&lt;/keyword&gt;&lt;keyword&gt;Selenium-Binding Proteins/*genetics&lt;/keyword&gt;&lt;keyword&gt;Up-Regulation&lt;/keyword&gt;&lt;/keywords&gt;&lt;dates&gt;&lt;year&gt;2005&lt;/year&gt;&lt;pub-dates&gt;&lt;date&gt;Oct 25&lt;/date&gt;&lt;/pub-dates&gt;&lt;/dates&gt;&lt;isbn&gt;0027-8424 (Print)&amp;#xD;0027-8424 (Linking)&lt;/isbn&gt;&lt;accession-num&gt;16223876&lt;/accession-num&gt;&lt;urls&gt;&lt;related-urls&gt;&lt;url&gt;http://www.ncbi.nlm.nih.gov/pubmed/16223876&lt;/url&gt;&lt;/related-urls&gt;&lt;/urls&gt;&lt;custom2&gt;1266138&lt;/custom2&gt;&lt;electronic-resource-num&gt;0507666102 [pii]&amp;#xD;10.1073/pnas.0507666102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12357A6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3E627AA" w14:textId="28133D26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Dorsal Lateral PFC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98" w:tooltip="Kang, 2007 #1909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5nPC9BdXRob3I+PFllYXI+MjAwNzwvWWVhcj48UmVj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MzMyOS00MDwv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5nPC9BdXRob3I+PFllYXI+MjAwNzwvWWVhcj48UmVj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F8C6C9C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92FA44B" w14:textId="0E7BCC17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NAC 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99" w:tooltip="Sequeira, 2012 #1905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ZXF1ZWlyYTwvQXV0aG9yPjxZZWFyPjIwMTI8L1llYXI+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ZXF1ZWlyYTwvQXV0aG9yPjxZZWFyPjIwMTI8L1llYXI+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9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3BEA265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368CBAB" w14:textId="2062F0EF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cerebral cortex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665A23D4" w14:textId="5B8D1713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L neuron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BP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200" w:tooltip="Kim, 2015 #1909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W08L0F1dGhvcj48WWVhcj4yMDE1PC9ZZWFyPjxSZWNO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AxNDI2OTM8L3BhZ2VzPjx2b2x1bWU+MTA8L3ZvbHVtZT48bnVtYmVyPjExPC9udW1iZXI+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W08L0F1dGhvcj48WWVhcj4yMDE1PC9ZZWFyPjxSZWNO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AxNDI2OTM8L3BhZ2VzPjx2b2x1bWU+MTA8L3ZvbHVtZT48bnVtYmVyPjExPC9udW1iZXI+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B1D6B83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2B23EDB" w14:textId="3C03F3DA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B222F3A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97A8B7A" w14:textId="4AB63F60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D45A52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3DCCCB7" w14:textId="6925588B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8A64745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E090426" w14:textId="3ED234D0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2AF0F6B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9361E0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2C29DD7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D20D9D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2F02A893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765F86A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OAS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2'-5'-Oligoadenylate Synthetase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9BE5D6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2869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7115DD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6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049771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3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D6993F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15E-01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65EBEA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0BC3F40B" w14:textId="56BCE928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Hippocampus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201" w:tooltip="McClintick, 2013 #19073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&lt;EndNote&gt;&lt;Cite&gt;&lt;Author&gt;McClintick&lt;/Author&gt;&lt;Year&gt;2013&lt;/Year&gt;&lt;RecNum&gt;19073&lt;/RecNum&gt;&lt;DisplayText&gt;&lt;style face="superscript"&gt;201&lt;/style&gt;&lt;/DisplayText&gt;&lt;record&gt;&lt;rec-number&gt;19073&lt;/rec-number&gt;&lt;foreign-keys&gt;&lt;key app="EN" db-id="ff0dazz97tzzsjestepxespbsr5xwd5a90ep" timestamp="1522342169"&gt;19073&lt;/key&gt;&lt;/foreign-keys&gt;&lt;ref-type name="Journal Article"&gt;17&lt;/ref-type&gt;&lt;contributors&gt;&lt;authors&gt;&lt;author&gt;McClintick, J. N.&lt;/author&gt;&lt;author&gt;Xuei, X.&lt;/author&gt;&lt;author&gt;Tischfield, J. A.&lt;/author&gt;&lt;author&gt;Goate, A.&lt;/author&gt;&lt;author&gt;Foroud, T.&lt;/author&gt;&lt;author&gt;Wetherill, L.&lt;/author&gt;&lt;author&gt;Ehringer, M. A.&lt;/author&gt;&lt;author&gt;Edenberg, H. J.&lt;/author&gt;&lt;/authors&gt;&lt;/contributors&gt;&lt;auth-address&gt;Department of Biochemistry and Molecular Biology, Indiana University School of Medicine, Indianapolis, IN 46202, USA.&lt;/auth-address&gt;&lt;titles&gt;&lt;title&gt;Stress-response pathways are altered in the hippocampus of chronic alcoholics&lt;/title&gt;&lt;secondary-title&gt;Alcohol&lt;/secondary-title&gt;&lt;alt-title&gt;Alcohol&lt;/alt-title&gt;&lt;/titles&gt;&lt;periodical&gt;&lt;full-title&gt;Alcohol&lt;/full-title&gt;&lt;/periodical&gt;&lt;alt-periodical&gt;&lt;full-title&gt;Alcohol&lt;/full-title&gt;&lt;/alt-periodical&gt;&lt;pages&gt;505-15&lt;/pages&gt;&lt;volume&gt;47&lt;/volume&gt;&lt;number&gt;7&lt;/number&gt;&lt;keywords&gt;&lt;keyword&gt;Adult&lt;/keyword&gt;&lt;keyword&gt;Aged&lt;/keyword&gt;&lt;keyword&gt;Alcoholics&lt;/keyword&gt;&lt;keyword&gt;Alcoholism/*physiopathology&lt;/keyword&gt;&lt;keyword&gt;Female&lt;/keyword&gt;&lt;keyword&gt;Gene Ontology&lt;/keyword&gt;&lt;keyword&gt;Hippocampus/*physiopathology&lt;/keyword&gt;&lt;keyword&gt;Humans&lt;/keyword&gt;&lt;keyword&gt;Hypoxia/genetics&lt;/keyword&gt;&lt;keyword&gt;Inflammation/genetics&lt;/keyword&gt;&lt;keyword&gt;Male&lt;/keyword&gt;&lt;keyword&gt;Middle Aged&lt;/keyword&gt;&lt;keyword&gt;NF-kappa B/genetics&lt;/keyword&gt;&lt;keyword&gt;Neurogenesis&lt;/keyword&gt;&lt;keyword&gt;*Transcriptome&lt;/keyword&gt;&lt;/keywords&gt;&lt;dates&gt;&lt;year&gt;2013&lt;/year&gt;&lt;pub-dates&gt;&lt;date&gt;Nov&lt;/date&gt;&lt;/pub-dates&gt;&lt;/dates&gt;&lt;isbn&gt;1873-6823 (Electronic)&amp;#xD;0741-8329 (Linking)&lt;/isbn&gt;&lt;accession-num&gt;23981442&lt;/accession-num&gt;&lt;urls&gt;&lt;related-urls&gt;&lt;url&gt;http://www.ncbi.nlm.nih.gov/pubmed/23981442&lt;/url&gt;&lt;/related-urls&gt;&lt;/urls&gt;&lt;custom2&gt;3836826&lt;/custom2&gt;&lt;electronic-resource-num&gt;10.1016/j.alcohol.2013.07.002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20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7775FD65" w14:textId="479280D5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eripheral Blood cell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nic Disorder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2" w:tooltip="Maron, 2010 #1907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Maron&lt;/Author&gt;&lt;Year&gt;2010&lt;/Year&gt;&lt;RecNum&gt;19072&lt;/RecNum&gt;&lt;DisplayText&gt;&lt;style face="superscript"&gt;202&lt;/style&gt;&lt;/DisplayText&gt;&lt;record&gt;&lt;rec-number&gt;19072&lt;/rec-number&gt;&lt;foreign-keys&gt;&lt;key app="EN" db-id="ff0dazz97tzzsjestepxespbsr5xwd5a90ep" timestamp="1522342152"&gt;19072&lt;/key&gt;&lt;/foreign-keys&gt;&lt;ref-type name="Journal Article"&gt;17&lt;/ref-type&gt;&lt;contributors&gt;&lt;authors&gt;&lt;author&gt;Maron, E.&lt;/author&gt;&lt;author&gt;Kallassalu, K.&lt;/author&gt;&lt;author&gt;Tammiste, A.&lt;/author&gt;&lt;author&gt;Kolde, R.&lt;/author&gt;&lt;author&gt;Vilo, J.&lt;/author&gt;&lt;author&gt;Toru, I.&lt;/author&gt;&lt;author&gt;Vasar, V.&lt;/author&gt;&lt;author&gt;Shlik, J.&lt;/author&gt;&lt;author&gt;Metspalu, A.&lt;/author&gt;&lt;/authors&gt;&lt;/contributors&gt;&lt;auth-address&gt;Research Department of Mental Health, The North Estonian Regional Hospital, Psychiatry Clinic, Tallinn, Estonia. eduard.maron@kliinikum.ee&lt;/auth-address&gt;&lt;titles&gt;&lt;title&gt;Peripheral gene expression profiling of CCK-4-induced panic in healthy subjects&lt;/title&gt;&lt;secondary-title&gt;Am J Med Genet B Neuropsychiatr Genet&lt;/secondary-title&gt;&lt;alt-title&gt;American journal of medical genetics. Part B, Neuropsychiatric genetics : the official publication of the International Society of Psychiatric Genetics&lt;/alt-title&gt;&lt;/titles&gt;&lt;periodical&gt;&lt;full-title&gt;Am J Med Genet B Neuropsychiatr Genet&lt;/full-title&gt;&lt;/periodical&gt;&lt;pages&gt;269-74&lt;/pages&gt;&lt;volume&gt;153B&lt;/volume&gt;&lt;number&gt;1&lt;/number&gt;&lt;keywords&gt;&lt;keyword&gt;Adolescent&lt;/keyword&gt;&lt;keyword&gt;Adult&lt;/keyword&gt;&lt;keyword&gt;Female&lt;/keyword&gt;&lt;keyword&gt;*Gene Expression Profiling&lt;/keyword&gt;&lt;keyword&gt;Humans&lt;/keyword&gt;&lt;keyword&gt;Male&lt;/keyword&gt;&lt;keyword&gt;Panic Disorder/*genetics&lt;/keyword&gt;&lt;keyword&gt;Receptors, Cholecystokinin/genetics/*physiology&lt;/keyword&gt;&lt;keyword&gt;Reference Values&lt;/keyword&gt;&lt;keyword&gt;Young Adult&lt;/keyword&gt;&lt;/keywords&gt;&lt;dates&gt;&lt;year&gt;2010&lt;/year&gt;&lt;pub-dates&gt;&lt;date&gt;Jan 5&lt;/date&gt;&lt;/pub-dates&gt;&lt;/dates&gt;&lt;isbn&gt;1552-485X (Electronic)&amp;#xD;1552-4841 (Linking)&lt;/isbn&gt;&lt;accession-num&gt;19051287&lt;/accession-num&gt;&lt;urls&gt;&lt;related-urls&gt;&lt;url&gt;http://www.ncbi.nlm.nih.gov/pubmed/19051287&lt;/url&gt;&lt;/related-urls&gt;&lt;/urls&gt;&lt;electronic-resource-num&gt;10.1002/ajmg.b.30898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486FCC3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99B7C10" w14:textId="6D9C3606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Blood mononuclear cell (BMC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zheimer's Disease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3" w:tooltip="Maes, 2007 #3593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WVzPC9BdXRob3I+PFllYXI+MjAwNzwvWWVhcj48UmVj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WVzPC9BdXRob3I+PFllYXI+MjAwNzwvWWVhcj48UmVj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CF346A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BE98001" w14:textId="1FB6BE3B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(D)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Depression-Related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204" w:tooltip="Cole, 2015 #1907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b2xlPC9BdXRob3I+PFllYXI+MjAxNTwvWWVhcj48UmVj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b2xlPC9BdXRob3I+PFllYXI+MjAxNTwvWWVhcj48UmVj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57E087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5BB71025" w14:textId="6D17E753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FC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5" w:tooltip="Bagot, 2016 #1905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3NjwvUmVjTnVtPjxEaXNwbGF5VGV4dD48c3R5bGUgZmFjZT0ic3VwZXJzY3JpcHQi
PjIwNTwvc3R5bGU+PC9EaXNwbGF5VGV4dD48cmVjb3JkPjxyZWMtbnVtYmVyPjE5MDc2PC9yZWMt
bnVtYmVyPjxmb3JlaWduLWtleXM+PGtleSBhcHA9IkVOIiBkYi1pZD0iZmYwZGF6ejk3dHp6c2pl
c3RlcHhlc3Bic3I1eHdkNWE5MGVwIiB0aW1lc3RhbXA9IjE1MjIzNDIyMzkiPjE5MDc2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3NjwvUmVjTnVtPjxEaXNwbGF5VGV4dD48c3R5bGUgZmFjZT0ic3VwZXJzY3JpcHQi
PjIwNTwvc3R5bGU+PC9EaXNwbGF5VGV4dD48cmVjb3JkPjxyZWMtbnVtYmVyPjE5MDc2PC9yZWMt
bnVtYmVyPjxmb3JlaWduLWtleXM+PGtleSBhcHA9IkVOIiBkYi1pZD0iZmYwZGF6ejk3dHp6c2pl
c3RlcHhlc3Bic3I1eHdkNWE5MGVwIiB0aW1lc3RhbXA9IjE1MjIzNDIyMzkiPjE5MDc2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18F34F3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932701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</w:tr>
      <w:tr w:rsidR="000F00A4" w:rsidRPr="001C075E" w14:paraId="48BD645C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1409EC2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OXA1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OXA1L, Mitochondrial Inner Membrane Protein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BB5DC2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8717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ACB964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6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F5171B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0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2847BC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.40E-03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F8D7C9F" w14:textId="196E593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43&lt;/RecNum&gt;&lt;DisplayText&gt;&lt;style face="superscript"&gt;91&lt;/style&gt;&lt;/DisplayText&gt;&lt;record&gt;&lt;rec-number&gt;18643&lt;/rec-number&gt;&lt;foreign-keys&gt;&lt;key app="EN" db-id="ff0dazz97tzzsjestepxespbsr5xwd5a90ep" timestamp="1518802575"&gt;18643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71F2DF36" w14:textId="73416EF8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Frontal and temporal c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32" w:tooltip="Parikshak, 2016 #190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YXJpa3NoYWs8L0F1dGhvcj48WWVhcj4yMDE2PC9ZZWFy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NDIzLTQyNzwvcGFnZXM+PHZvbHVtZT41NDA8L3ZvbHVtZT48bnVtYmVyPjc2MzM8L251bWJl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QYXJpa3NoYWs8L0F1dGhvcj48WWVhcj4yMDE2PC9ZZWFy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3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D6A19C6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8C7BB28" w14:textId="758E3E02" w:rsidR="000F00A4" w:rsidRPr="001C075E" w:rsidRDefault="00C03717" w:rsidP="00D9443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FC (BA46)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,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26" w:tooltip="Iwamoto, 2005 #265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Iwamoto&lt;/Author&gt;&lt;Year&gt;2005&lt;/Year&gt;&lt;RecNum&gt;2650&lt;/RecNum&gt;&lt;DisplayText&gt;&lt;style face="superscript"&gt;126&lt;/style&gt;&lt;/DisplayText&gt;&lt;record&gt;&lt;rec-number&gt;2650&lt;/rec-number&gt;&lt;foreign-keys&gt;&lt;key app="EN" db-id="faddf059tfsx9me0pvq5svda0ztfdxpsdrs9"&gt;2650&lt;/key&gt;&lt;/foreign-keys&gt;&lt;ref-type name="Journal Article"&gt;17&lt;/ref-type&gt;&lt;contributors&gt;&lt;authors&gt;&lt;author&gt;Iwamoto, K.&lt;/author&gt;&lt;author&gt;Bundo, M.&lt;/author&gt;&lt;author&gt;Kato, T.&lt;/author&gt;&lt;/authors&gt;&lt;/contributors&gt;&lt;auth-address&gt;Laboratory for Molecular Dynamics of Mental Disorders, Brain Science Institute, RIKEN, Wako, Saitama, Japan.&lt;/auth-address&gt;&lt;titles&gt;&lt;title&gt;Altered expression of mitochondria-related genes in postmortem brains of patients with bipolar disorder or schizophrenia, as revealed by large-scale DNA microarray analysis&lt;/title&gt;&lt;secondary-title&gt;Hum Mol Genet&lt;/secondary-title&gt;&lt;/titles&gt;&lt;periodical&gt;&lt;full-title&gt;Hum Mol Genet&lt;/full-title&gt;&lt;abbr-1&gt;Human molecular genetics&lt;/abbr-1&gt;&lt;/periodical&gt;&lt;pages&gt;241-53&lt;/pages&gt;&lt;volume&gt;14&lt;/volume&gt;&lt;number&gt;2&lt;/number&gt;&lt;keywords&gt;&lt;keyword&gt;Bipolar Disorder/drug therapy/*genetics/metabolism&lt;/keyword&gt;&lt;keyword&gt;Brain/drug effects/metabolism&lt;/keyword&gt;&lt;keyword&gt;Gene Expression/*physiology&lt;/keyword&gt;&lt;keyword&gt;Gene Expression Profiling&lt;/keyword&gt;&lt;keyword&gt;Humans&lt;/keyword&gt;&lt;keyword&gt;Hydrogen-Ion Concentration&lt;/keyword&gt;&lt;keyword&gt;Mitochondria/drug effects/*genetics/metabolism&lt;/keyword&gt;&lt;keyword&gt;Oligonucleotide Array Sequence Analysis&lt;/keyword&gt;&lt;keyword&gt;Schizophrenia/drug therapy/*genetics/metabolism&lt;/keyword&gt;&lt;/keywords&gt;&lt;dates&gt;&lt;year&gt;2005&lt;/year&gt;&lt;pub-dates&gt;&lt;date&gt;Jan 15&lt;/date&gt;&lt;/pub-dates&gt;&lt;/dates&gt;&lt;accession-num&gt;15563509&lt;/accession-num&gt;&lt;urls&gt;&lt;related-urls&gt;&lt;url&gt;http://www.ncbi.nlm.nih.gov/entrez/query.fcgi?cmd=Retrieve&amp;amp;db=PubMed&amp;amp;dopt=Citation&amp;amp;list_uids=15563509 &lt;/url&gt;&lt;/related-urls&gt;&lt;/urls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2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163D8C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E7F3B2E" w14:textId="1DC95FB1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D94437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Cerebral C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520E3019" w14:textId="1ED0CFF9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05580780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1D2479DE" w14:textId="33754BC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1B63EE4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63B7D45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1E5A8F5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33A904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0A53ED0D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24BFE73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SPON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Spondin 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711672A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18638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053AA2E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5875C9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4F7F84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7FD8DF1" w14:textId="63F2346E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58&lt;/RecNum&gt;&lt;DisplayText&gt;&lt;style face="superscript"&gt;91&lt;/style&gt;&lt;/DisplayText&gt;&lt;record&gt;&lt;rec-number&gt;18658&lt;/rec-number&gt;&lt;foreign-keys&gt;&lt;key app="EN" db-id="ff0dazz97tzzsjestepxespbsr5xwd5a90ep" timestamp="1518803200"&gt;18658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353B4CF0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F036CBA" w14:textId="39F06A48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 Cerebral C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,BP,SZ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16EF7BC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922AACF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61FF93ED" w14:textId="1F2169A4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Lymphocyte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anic Disorder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6" w:tooltip="Philibert, 2007 #254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Philibert&lt;/Author&gt;&lt;Year&gt;2007&lt;/Year&gt;&lt;RecNum&gt;25458&lt;/RecNum&gt;&lt;DisplayText&gt;&lt;style face="superscript"&gt;206&lt;/style&gt;&lt;/DisplayText&gt;&lt;record&gt;&lt;rec-number&gt;25458&lt;/rec-number&gt;&lt;foreign-keys&gt;&lt;key app="EN" db-id="faddf059tfsx9me0pvq5svda0ztfdxpsdrs9"&gt;25458&lt;/key&gt;&lt;/foreign-keys&gt;&lt;ref-type name="Journal Article"&gt;17&lt;/ref-type&gt;&lt;contributors&gt;&lt;authors&gt;&lt;author&gt;Philibert, R. A.&lt;/author&gt;&lt;author&gt;Crowe, R.&lt;/author&gt;&lt;author&gt;Ryu, G. Y.&lt;/author&gt;&lt;author&gt;Yoon, J. G.&lt;/author&gt;&lt;author&gt;Secrest, D.&lt;/author&gt;&lt;author&gt;Sandhu, H.&lt;/author&gt;&lt;author&gt;Madan, A.&lt;/author&gt;&lt;/authors&gt;&lt;/contributors&gt;&lt;auth-address&gt;Department of Psychiatry, The University of Iowa, Iowa City, Iowa 52242, USA. robert-philibert@uiowa.edu&lt;/auth-address&gt;&lt;titles&gt;&lt;title&gt;Transcriptional profiling of lymphoblast lines from subjects with panic disorder&lt;/title&gt;&lt;secondary-title&gt;Am J Med Genet B Neuropsychiatr Genet&lt;/secondary-title&gt;&lt;/titles&gt;&lt;periodical&gt;&lt;full-title&gt;Am J Med Genet B Neuropsychiatr Genet&lt;/full-title&gt;&lt;/periodical&gt;&lt;pages&gt;674-82&lt;/pages&gt;&lt;volume&gt;144B&lt;/volume&gt;&lt;number&gt;5&lt;/number&gt;&lt;edition&gt;2007/03/08&lt;/edition&gt;&lt;keywords&gt;&lt;keyword&gt;Adult&lt;/keyword&gt;&lt;keyword&gt;Cell Line&lt;/keyword&gt;&lt;keyword&gt;Diagnostic and Statistical Manual of Mental Disorders&lt;/keyword&gt;&lt;keyword&gt;Female&lt;/keyword&gt;&lt;keyword&gt;*Gene Expression Profiling&lt;/keyword&gt;&lt;keyword&gt;Humans&lt;/keyword&gt;&lt;keyword&gt;Interview, Psychological&lt;/keyword&gt;&lt;keyword&gt;Lymphocytes/*metabolism&lt;/keyword&gt;&lt;keyword&gt;Male&lt;/keyword&gt;&lt;keyword&gt;Middle Aged&lt;/keyword&gt;&lt;keyword&gt;Oligonucleotide Array Sequence Analysis&lt;/keyword&gt;&lt;keyword&gt;Panic Disorder/*genetics&lt;/keyword&gt;&lt;keyword&gt;Sex Characteristics&lt;/keyword&gt;&lt;/keywords&gt;&lt;dates&gt;&lt;year&gt;2007&lt;/year&gt;&lt;pub-dates&gt;&lt;date&gt;Jul 5&lt;/date&gt;&lt;/pub-dates&gt;&lt;/dates&gt;&lt;isbn&gt;1552-4841 (Print)&lt;/isbn&gt;&lt;accession-num&gt;17342723&lt;/accession-num&gt;&lt;urls&gt;&lt;related-urls&gt;&lt;url&gt;http://www.ncbi.nlm.nih.gov/pubmed/17342723&lt;/url&gt;&lt;/related-urls&gt;&lt;/urls&gt;&lt;electronic-resource-num&gt;10.1002/ajmg.b.30502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4DAD07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97B390B" w14:textId="6D313A57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BMC cells 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7" w:tooltip="Begemann, 2008 #176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dlbWFubjwvQXV0aG9yPjxZZWFyPjIwMDg8L1llYXI+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ZWdlbWFubjwvQXV0aG9yPjxZZWFyPjIwMDg8L1llYXI+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07484B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B83E06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0D45D1C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A8C7AE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8</w:t>
            </w:r>
          </w:p>
        </w:tc>
      </w:tr>
      <w:tr w:rsidR="000F00A4" w:rsidRPr="001C075E" w14:paraId="6FBAD800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0B9CC3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CCL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C-C Motif Chemokine Ligand 4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02DD02B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4103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3BD4BE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6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01552E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D19659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225C3D1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7A1256D" w14:textId="5DE6272B" w:rsidR="000F00A4" w:rsidRPr="001C075E" w:rsidRDefault="00D9443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(D) H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ippocampu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SZ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208" w:tooltip="Hwang, 2013 #19035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Id2FuZzwvQXV0aG9yPjxZZWFyPjIwMTM8L1llYXI+PFJl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Id2FuZzwvQXV0aG9yPjxZZWFyPjIwMTM8L1llYXI+PFJl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2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0C25A0AA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  <w:p w14:paraId="1A9159F9" w14:textId="3DB22049" w:rsidR="000F00A4" w:rsidRPr="001C075E" w:rsidRDefault="00D9443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PFC  (BA9)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209" w:tooltip="Pantazatos, 2017 #19034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QYW50YXphdG9zPC9BdXRob3I+PFllYXI+MjAxNzwvWWVh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QYW50YXphdG9zPC9BdXRob3I+PFllYXI+MjAxNzwvWWVh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20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7E75CE64" w14:textId="10F0ECAE" w:rsidR="000F00A4" w:rsidRPr="001C075E" w:rsidRDefault="000F00A4" w:rsidP="00D9443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Depressio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10" w:tooltip="Leighton, 2018 #1904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Leighton&lt;/Author&gt;&lt;Year&gt;2018&lt;/Year&gt;&lt;RecNum&gt;19041&lt;/RecNum&gt;&lt;DisplayText&gt;&lt;style face="superscript"&gt;210&lt;/style&gt;&lt;/DisplayText&gt;&lt;record&gt;&lt;rec-number&gt;19041&lt;/rec-number&gt;&lt;foreign-keys&gt;&lt;key app="EN" db-id="ff0dazz97tzzsjestepxespbsr5xwd5a90ep" timestamp="1522339657"&gt;19041&lt;/key&gt;&lt;/foreign-keys&gt;&lt;ref-type name="Journal Article"&gt;17&lt;/ref-type&gt;&lt;contributors&gt;&lt;authors&gt;&lt;author&gt;Leighton, S. P.&lt;/author&gt;&lt;author&gt;Nerurkar, L.&lt;/author&gt;&lt;author&gt;Krishnadas, R.&lt;/author&gt;&lt;author&gt;Johnman, C.&lt;/author&gt;&lt;author&gt;Graham, G. J.&lt;/author&gt;&lt;author&gt;Cavanagh, J.&lt;/author&gt;&lt;/authors&gt;&lt;/contributors&gt;&lt;auth-address&gt;Institute of Health and Wellbeing, University of Glasgow, Glasgow, UK.&amp;#xD;Institute of Infection, Immunity and Inflammation, University of Glasgow, Glasgow, UK.&amp;#xD;Institute of Neuroscience and Psychology, University of Glasgow, Glasgow, UK.&amp;#xD;Institute of Health and Wellbeing, College of Medical, Veterinary and Life Sciences, University of Glasgow, Glasgow, UK.&lt;/auth-address&gt;&lt;titles&gt;&lt;title&gt;Chemokines in depression in health and in inflammatory illness: a systematic review and meta-analysis&lt;/title&gt;&lt;secondary-title&gt;Mol Psychiatry&lt;/secondary-title&gt;&lt;alt-title&gt;Molecular psychiatry&lt;/alt-title&gt;&lt;/titles&gt;&lt;periodical&gt;&lt;full-title&gt;Mol Psychiatry&lt;/full-title&gt;&lt;/periodical&gt;&lt;alt-periodical&gt;&lt;full-title&gt;Molecular Psychiatry&lt;/full-title&gt;&lt;/alt-periodical&gt;&lt;pages&gt;48-58&lt;/pages&gt;&lt;volume&gt;23&lt;/volume&gt;&lt;number&gt;1&lt;/number&gt;&lt;dates&gt;&lt;year&gt;2018&lt;/year&gt;&lt;pub-dates&gt;&lt;date&gt;Jan&lt;/date&gt;&lt;/pub-dates&gt;&lt;/dates&gt;&lt;isbn&gt;1476-5578 (Electronic)&amp;#xD;1359-4184 (Linking)&lt;/isbn&gt;&lt;accession-num&gt;29133955&lt;/accession-num&gt;&lt;urls&gt;&lt;related-urls&gt;&lt;url&gt;http://www.ncbi.nlm.nih.gov/pubmed/29133955&lt;/url&gt;&lt;/related-urls&gt;&lt;/urls&gt;&lt;custom2&gt;5754468&lt;/custom2&gt;&lt;electronic-resource-num&gt;10.1038/mp.2017.205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C9B8894" w14:textId="77777777" w:rsidR="00D94437" w:rsidRPr="001C075E" w:rsidRDefault="00D94437" w:rsidP="00D9443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87BE03F" w14:textId="453CD40C" w:rsidR="000F00A4" w:rsidRPr="001C075E" w:rsidRDefault="00D9443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CSF, plasma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hyperlink w:anchor="_ENREF_211" w:tooltip="Janelidze, 2013 #1903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KYW5lbGlkemU8L0F1dGhvcj48WWVhcj4yMDEzPC9ZZWFy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KYW5lbGlkemU8L0F1dGhvcj48WWVhcj4yMDEzPC9ZZWFy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1356859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94EB36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5B44C125" w14:textId="2FE0C815" w:rsidR="000F00A4" w:rsidRPr="001C075E" w:rsidRDefault="00D94437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Plasma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lcohol </w:t>
            </w:r>
            <w:hyperlink w:anchor="_ENREF_212" w:tooltip="Freeman, 2010 #1904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Freeman&lt;/Author&gt;&lt;Year&gt;2010&lt;/Year&gt;&lt;RecNum&gt;19042&lt;/RecNum&gt;&lt;DisplayText&gt;&lt;style face="superscript"&gt;212&lt;/style&gt;&lt;/DisplayText&gt;&lt;record&gt;&lt;rec-number&gt;19042&lt;/rec-number&gt;&lt;foreign-keys&gt;&lt;key app="EN" db-id="ff0dazz97tzzsjestepxespbsr5xwd5a90ep" timestamp="1522339685"&gt;19042&lt;/key&gt;&lt;/foreign-keys&gt;&lt;ref-type name="Journal Article"&gt;17&lt;/ref-type&gt;&lt;contributors&gt;&lt;authors&gt;&lt;author&gt;Freeman, W. M.&lt;/author&gt;&lt;author&gt;Salzberg, A. C.&lt;/author&gt;&lt;author&gt;Gonzales, S. W.&lt;/author&gt;&lt;author&gt;Grant, K. A.&lt;/author&gt;&lt;author&gt;Vrana, K. E.&lt;/author&gt;&lt;/authors&gt;&lt;/contributors&gt;&lt;auth-address&gt;Department of Pharmacology, Penn State College of Medicine, Hershey, Pennsylvania, USA.&lt;/auth-address&gt;&lt;titles&gt;&lt;title&gt;Classification of alcohol abuse by plasma protein biomarkers&lt;/title&gt;&lt;secondary-title&gt;Biol Psychiatry&lt;/secondary-title&gt;&lt;alt-title&gt;Biological psychiatry&lt;/alt-title&gt;&lt;/titles&gt;&lt;periodical&gt;&lt;full-title&gt;Biol Psychiatry&lt;/full-title&gt;&lt;/periodical&gt;&lt;alt-periodical&gt;&lt;full-title&gt;Biological Psychiatry&lt;/full-title&gt;&lt;/alt-periodical&gt;&lt;pages&gt;219-22&lt;/pages&gt;&lt;volume&gt;68&lt;/volume&gt;&lt;number&gt;3&lt;/number&gt;&lt;keywords&gt;&lt;keyword&gt;Alcoholism/*blood/classification/diagnosis&lt;/keyword&gt;&lt;keyword&gt;Animals&lt;/keyword&gt;&lt;keyword&gt;Biomarkers/*analysis/blood&lt;/keyword&gt;&lt;keyword&gt;Blood Proteins/*analysis/classification&lt;/keyword&gt;&lt;keyword&gt;Disease Models, Animal&lt;/keyword&gt;&lt;keyword&gt;Macaca fascicularis&lt;/keyword&gt;&lt;keyword&gt;Male&lt;/keyword&gt;&lt;keyword&gt;Protein Array Analysis/*methods&lt;/keyword&gt;&lt;keyword&gt;Reproducibility of Results&lt;/keyword&gt;&lt;keyword&gt;Sensitivity and Specificity&lt;/keyword&gt;&lt;keyword&gt;Statistics, Nonparametric&lt;/keyword&gt;&lt;/keywords&gt;&lt;dates&gt;&lt;year&gt;2010&lt;/year&gt;&lt;pub-dates&gt;&lt;date&gt;Aug 1&lt;/date&gt;&lt;/pub-dates&gt;&lt;/dates&gt;&lt;isbn&gt;1873-2402 (Electronic)&amp;#xD;0006-3223 (Linking)&lt;/isbn&gt;&lt;accession-num&gt;20299005&lt;/accession-num&gt;&lt;urls&gt;&lt;related-urls&gt;&lt;url&gt;http://www.ncbi.nlm.nih.gov/pubmed/20299005&lt;/url&gt;&lt;/related-urls&gt;&lt;/urls&gt;&lt;custom2&gt;2890298&lt;/custom2&gt;&lt;electronic-resource-num&gt;10.1016/j.biopsych.2010.01.028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7B27CBC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5681F67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689637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7</w:t>
            </w:r>
          </w:p>
        </w:tc>
      </w:tr>
      <w:tr w:rsidR="000F00A4" w:rsidRPr="001C075E" w14:paraId="4434F4B4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6DFD622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NKTR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atural Killer Cell Triggering Receptor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CAC1AA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43055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18795C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0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3.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98A62C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CFBC0C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24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211EBE3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33747231" w14:textId="7ADC3BEA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  and cingulate cortex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13" w:tooltip="Gaiteri, 2010 #1907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iteri&lt;/Author&gt;&lt;Year&gt;2010&lt;/Year&gt;&lt;RecNum&gt;19070&lt;/RecNum&gt;&lt;DisplayText&gt;&lt;style face="superscript"&gt;213&lt;/style&gt;&lt;/DisplayText&gt;&lt;record&gt;&lt;rec-number&gt;19070&lt;/rec-number&gt;&lt;foreign-keys&gt;&lt;key app="EN" db-id="ff0dazz97tzzsjestepxespbsr5xwd5a90ep" timestamp="1522342092"&gt;19070&lt;/key&gt;&lt;/foreign-keys&gt;&lt;ref-type name="Journal Article"&gt;17&lt;/ref-type&gt;&lt;contributors&gt;&lt;authors&gt;&lt;author&gt;Gaiteri, C.&lt;/author&gt;&lt;author&gt;Guilloux, J. P.&lt;/author&gt;&lt;author&gt;Lewis, D. A.&lt;/author&gt;&lt;author&gt;Sibille, E.&lt;/author&gt;&lt;/authors&gt;&lt;/contributors&gt;&lt;auth-address&gt;Department of Psychiatry, University of Pittsburgh, Pittsburgh, Pennsylvania, United States of America.&lt;/auth-address&gt;&lt;titles&gt;&lt;title&gt;Altered gene synchrony suggests a combined hormone-mediated dysregulated state in major depression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9970&lt;/pages&gt;&lt;volume&gt;5&lt;/volume&gt;&lt;number&gt;4&lt;/number&gt;&lt;keywords&gt;&lt;keyword&gt;Amygdala/metabolism&lt;/keyword&gt;&lt;keyword&gt;Brain/*metabolism&lt;/keyword&gt;&lt;keyword&gt;Brain Chemistry&lt;/keyword&gt;&lt;keyword&gt;Cerebral Cortex/metabolism&lt;/keyword&gt;&lt;keyword&gt;Depressive Disorder, Major/*genetics&lt;/keyword&gt;&lt;keyword&gt;*Gene Expression Regulation&lt;/keyword&gt;&lt;keyword&gt;Homeostasis&lt;/keyword&gt;&lt;keyword&gt;Hormones/*physiology&lt;/keyword&gt;&lt;keyword&gt;Humans&lt;/keyword&gt;&lt;keyword&gt;RNA, Messenger/analysis&lt;/keyword&gt;&lt;/keywords&gt;&lt;dates&gt;&lt;year&gt;2010&lt;/year&gt;&lt;pub-dates&gt;&lt;date&gt;Apr 1&lt;/date&gt;&lt;/pub-dates&gt;&lt;/dates&gt;&lt;isbn&gt;1932-6203 (Electronic)&amp;#xD;1932-6203 (Linking)&lt;/isbn&gt;&lt;accession-num&gt;20376317&lt;/accession-num&gt;&lt;urls&gt;&lt;related-urls&gt;&lt;url&gt;http://www.ncbi.nlm.nih.gov/pubmed/20376317&lt;/url&gt;&lt;/related-urls&gt;&lt;/urls&gt;&lt;custom2&gt;2848620&lt;/custom2&gt;&lt;electronic-resource-num&gt;10.1371/journal.pone.0009970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54D8158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967C1A4" w14:textId="060A479E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DLPFC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Z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79" w:tooltip="Glatt, 2005 #3193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latt&lt;/Author&gt;&lt;Year&gt;2005&lt;/Year&gt;&lt;RecNum&gt;31936&lt;/RecNum&gt;&lt;DisplayText&gt;&lt;style face="superscript"&gt;179&lt;/style&gt;&lt;/DisplayText&gt;&lt;record&gt;&lt;rec-number&gt;31936&lt;/rec-number&gt;&lt;foreign-keys&gt;&lt;key app="EN" db-id="faddf059tfsx9me0pvq5svda0ztfdxpsdrs9"&gt;31936&lt;/key&gt;&lt;/foreign-keys&gt;&lt;ref-type name="Journal Article"&gt;17&lt;/ref-type&gt;&lt;contributors&gt;&lt;authors&gt;&lt;author&gt;Glatt, S. J.&lt;/author&gt;&lt;author&gt;Everall, I. P.&lt;/author&gt;&lt;author&gt;Kremen, W. S.&lt;/author&gt;&lt;author&gt;Corbeil, J.&lt;/author&gt;&lt;author&gt;Sasik, R.&lt;/author&gt;&lt;author&gt;Khanlou, N.&lt;/author&gt;&lt;author&gt;Han, M.&lt;/author&gt;&lt;author&gt;Liew, C. C.&lt;/author&gt;&lt;author&gt;Tsuang, M. T.&lt;/author&gt;&lt;/authors&gt;&lt;/contributors&gt;&lt;auth-address&gt;Center for Behavioral Genomics, University of California at San Diego, La Jolla, CA 92093, USA.&lt;/auth-address&gt;&lt;titles&gt;&lt;title&gt;Comparative gene expression analysis of blood and brain provides concurrent validation of SELENBP1 up-regulation in schizophrenia&lt;/title&gt;&lt;secondary-title&gt;Proc Natl Acad Sci U S A&lt;/secondary-title&gt;&lt;/titles&gt;&lt;periodical&gt;&lt;full-title&gt;Proc Natl Acad Sci U S A&lt;/full-title&gt;&lt;/periodical&gt;&lt;pages&gt;15533-8&lt;/pages&gt;&lt;volume&gt;102&lt;/volume&gt;&lt;number&gt;43&lt;/number&gt;&lt;edition&gt;2005/10/15&lt;/edition&gt;&lt;keywords&gt;&lt;keyword&gt;Biological Markers&lt;/keyword&gt;&lt;keyword&gt;Blood Cells/*metabolism&lt;/keyword&gt;&lt;keyword&gt;Gene Expression Profiling&lt;/keyword&gt;&lt;keyword&gt;Gene Expression Regulation&lt;/keyword&gt;&lt;keyword&gt;HLA-DR Antigens/genetics&lt;/keyword&gt;&lt;keyword&gt;Humans&lt;/keyword&gt;&lt;keyword&gt;Prefrontal Cortex/*metabolism&lt;/keyword&gt;&lt;keyword&gt;Schizophrenia/*metabolism&lt;/keyword&gt;&lt;keyword&gt;Selenium-Binding Proteins/*genetics&lt;/keyword&gt;&lt;keyword&gt;Up-Regulation&lt;/keyword&gt;&lt;/keywords&gt;&lt;dates&gt;&lt;year&gt;2005&lt;/year&gt;&lt;pub-dates&gt;&lt;date&gt;Oct 25&lt;/date&gt;&lt;/pub-dates&gt;&lt;/dates&gt;&lt;isbn&gt;0027-8424 (Print)&amp;#xD;0027-8424 (Linking)&lt;/isbn&gt;&lt;accession-num&gt;16223876&lt;/accession-num&gt;&lt;urls&gt;&lt;related-urls&gt;&lt;url&gt;http://www.ncbi.nlm.nih.gov/pubmed/16223876&lt;/url&gt;&lt;/related-urls&gt;&lt;/urls&gt;&lt;custom2&gt;1266138&lt;/custom2&gt;&lt;electronic-resource-num&gt;0507666102 [pii]&amp;#xD;10.1073/pnas.0507666102&lt;/electronic-resource-num&gt;&lt;language&gt;eng&lt;/language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7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7C7CA503" w14:textId="674D4B8D" w:rsidR="000F00A4" w:rsidRPr="001C075E" w:rsidRDefault="00C03717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L neuron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0" w:tooltip="Kim, 2015 #1909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W08L0F1dGhvcj48WWVhcj4yMDE1PC9ZZWFyPjxSZWNO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AxNDI2OTM8L3BhZ2VzPjx2b2x1bWU+MTA8L3ZvbHVtZT48bnVtYmVyPjExPC9udW1iZXI+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aW08L0F1dGhvcj48WWVhcj4yMDE1PC9ZZWFyPjxSZWNO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54D36EA2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E481125" w14:textId="65F7CD42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3DC69F8B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7E36EF1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B23C60E" w14:textId="442F627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6671CAE5" w14:textId="57A89984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Alcohol </w:t>
            </w:r>
            <w:hyperlink w:anchor="_ENREF_214" w:tooltip="Lo, 2016 #1905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bzwvQXV0aG9yPjxZZWFyPjIwMTY8L1llYXI+PFJlY051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bzwvQXV0aG9yPjxZZWFyPjIwMTY8L1llYXI+PFJlY051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6819BC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2542841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03D2AC9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7</w:t>
            </w:r>
          </w:p>
        </w:tc>
      </w:tr>
      <w:tr w:rsidR="000F00A4" w:rsidRPr="001C075E" w14:paraId="2E45E5B0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3E9C65E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CIR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Cold Inducible RNA Binding Protein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10FEE1F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0811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D302C7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69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5C2648E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3C80CA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3.66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C994B3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FE83954" w14:textId="315063A6" w:rsidR="000F00A4" w:rsidRPr="001C075E" w:rsidRDefault="00C0371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Cerebral C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ortex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Autism</w:t>
            </w:r>
            <w:r w:rsidR="000F00A4"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6FC0ECF8" w14:textId="485BD995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Differentially methylated Whole blood DNA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15" w:tooltip="Dempster, 2011 #185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EZW1wc3RlcjwvQXV0aG9yPjxZZWFyPjIwMTE8L1llYXI+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EZW1wc3RlcjwvQXV0aG9yPjxZZWFyPjIwMTE8L1llYXI+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574FE67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F488319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0BDA2E3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C2B256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</w:tr>
      <w:tr w:rsidR="000F00A4" w:rsidRPr="001C075E" w14:paraId="64E65E9A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4A89568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FOXK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Forkhead Box K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11CA08E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0696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0EC39FA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8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72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01D032B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B37668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52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07656281" w14:textId="362BDB58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58&lt;/RecNum&gt;&lt;DisplayText&gt;&lt;style face="superscript"&gt;91&lt;/style&gt;&lt;/DisplayText&gt;&lt;record&gt;&lt;rec-number&gt;18658&lt;/rec-number&gt;&lt;foreign-keys&gt;&lt;key app="EN" db-id="ff0dazz97tzzsjestepxespbsr5xwd5a90ep" timestamp="1518803200"&gt;18658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216" w:tooltip="Sokolowski, 2016 #1844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b2tvbG93c2tpPC9BdXRob3I+PFllYXI+MjAxNjwvWWVh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Tb2tvbG93c2tpPC9BdXRob3I+PFllYXI+MjAxNjwvWWVh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578092F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7A936FC9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0534729A" w14:textId="7D21E4B3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81D25BB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213D6215" w14:textId="10764891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4AE88FBA" w14:textId="5E847FE8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ENpdGU+PEF1dGhvcj5OaWN1bGVz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ENpdGU+PEF1dGhvcj5OaWN1bGVz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56DEB31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888DE4F" w14:textId="70349806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Delusions, Hallucinations </w:t>
            </w:r>
            <w:hyperlink w:anchor="_ENREF_217" w:tooltip="Kurian, 2011 #1901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JpYW48L0F1dGhvcj48WWVhcj4yMDExPC9ZZWFyPjxS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dXJpYW48L0F1dGhvcj48WWVhcj4yMDExPC9ZZWFyPjxS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75C54095" w14:textId="77777777" w:rsidR="000F00A4" w:rsidRPr="001C075E" w:rsidRDefault="000F00A4" w:rsidP="00BE1117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2B4B83B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0B082F5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40CD0C1" w14:textId="5C75DF60" w:rsidR="000F00A4" w:rsidRPr="001C075E" w:rsidRDefault="00C03717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AMY, Hippocampus </w:t>
            </w:r>
            <w:r w:rsidR="000F00A4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82" w:tooltip="Rodd, 2007 #3650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2RkPC9BdXRob3I+PFllYXI+MjAwNzwvWWVhcj48UmVj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Sb2RkPC9BdXRob3I+PFllYXI+MjAwNzwvWWVhcj48UmVj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8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AB1662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2A8276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17FB85D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74A352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</w:tr>
      <w:tr w:rsidR="000F00A4" w:rsidRPr="001C075E" w14:paraId="55999CDF" w14:textId="77777777" w:rsidTr="001C491A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3DFA2B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UQCC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Ubiquinol-Cytochrome C Reductase Complex Assembly Factor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57197E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17935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1DC46F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38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A9B3C5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60676BF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3.33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AA5B4B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42122C4A" w14:textId="5BD14761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rain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8" w:tooltip="Chen, 2013 #1904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DaGVuPC9BdXRob3I+PFllYXI+MjAxMzwvWWVhcj48UmVj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4E39F710" w14:textId="7CF6FE46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0C7F509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3210140A" w14:textId="4DBCB516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2DDD9F32" w14:textId="2D5FC9BD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2A3119A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38B2095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211E0BA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8B0E6F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6</w:t>
            </w:r>
          </w:p>
        </w:tc>
      </w:tr>
      <w:tr w:rsidR="000F00A4" w:rsidRPr="001C075E" w14:paraId="272FA0FE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0123FC9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CYP2E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Cytochrome P450 Family 2 Subfamily E Member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C9EF89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9976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59B28AD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4.1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1867B2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0F2F87D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57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2D7A5869" w14:textId="6C15A606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lcohol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18" w:tooltip="Guo, 2010 #1843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88L0F1dGhvcj48WWVhcj4yMDEwPC9ZZWFyPjxSZWNO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HdW88L0F1dGhvcj48WWVhcj4yMDEwPC9ZZWFyPjxSZWNO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19" w:tooltip="Huo, 2012 #1843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dW88L0F1dGhvcj48WWVhcj4yMDEyPC9ZZWFyPjxSZWNO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IdW88L0F1dGhvcj48WWVhcj4yMDEyPC9ZZWFyPjxSZWNO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1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499E74C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EF3F9A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50BE1878" w14:textId="35970DFD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27BD9D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304BF173" w14:textId="77777777" w:rsidR="000F00A4" w:rsidRPr="001C075E" w:rsidRDefault="000F00A4" w:rsidP="00280D6D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6C7AA6BC" w14:textId="77777777" w:rsidR="000F00A4" w:rsidRPr="001C075E" w:rsidRDefault="000F00A4" w:rsidP="009F13D5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385B71F5" w14:textId="77777777" w:rsidR="000F00A4" w:rsidRPr="001C075E" w:rsidRDefault="000F00A4" w:rsidP="009F13D5">
            <w:pPr>
              <w:spacing w:after="24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4</w:t>
            </w:r>
          </w:p>
        </w:tc>
      </w:tr>
      <w:tr w:rsidR="000F00A4" w:rsidRPr="001C075E" w14:paraId="0F99B506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693FF3B5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  <w:t>LCP2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 xml:space="preserve"> Lymphocyte Cytosolic Protein 2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557552E0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44251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10F9395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4</w:t>
            </w:r>
          </w:p>
          <w:p w14:paraId="4419698A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53.8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1DF2B00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025878D5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.01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172026E6" w14:textId="1B7A621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  ASD </w:t>
            </w:r>
            <w:hyperlink w:anchor="_ENREF_94" w:tooltip="Ma, 2009 #19051" w:history="1"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TwvQXV0aG9yPjxZZWFyPjIwMDk8L1llYXI+PFJlY051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TwvQXV0aG9yPjxZZWFyPjIwMDk8L1llYXI+PFJlY051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noProof/>
                  <w:color w:val="000000"/>
                  <w:sz w:val="14"/>
                  <w:szCs w:val="14"/>
                  <w:vertAlign w:val="superscript"/>
                </w:rPr>
                <w:t>9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4780FCC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3A6E4A1E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341E22F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0330FF55" w14:textId="33967457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Ventral Hippocampus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MDD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 </w:t>
            </w:r>
            <w:hyperlink w:anchor="_ENREF_205" w:tooltip="Bagot, 2016 #19052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1MjwvUmVjTnVtPjxEaXNwbGF5VGV4dD48c3R5bGUgZmFjZT0ic3VwZXJzY3JpcHQi
PjIwNTwvc3R5bGU+PC9EaXNwbGF5VGV4dD48cmVjb3JkPjxyZWMtbnVtYmVyPjE5MDUyPC9yZWMt
bnVtYmVyPjxmb3JlaWduLWtleXM+PGtleSBhcHA9IkVOIiBkYi1pZD0iZmYwZGF6ejk3dHp6c2pl
c3RlcHhlc3Bic3I1eHdkNWE5MGVwIiB0aW1lc3RhbXA9IjE1MjIzNDAwNDAiPjE5MDUy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1MjwvUmVjTnVtPjxEaXNwbGF5VGV4dD48c3R5bGUgZmFjZT0ic3VwZXJzY3JpcHQi
PjIwNTwvc3R5bGU+PC9EaXNwbGF5VGV4dD48cmVjb3JkPjxyZWMtbnVtYmVyPjE5MDUyPC9yZWMt
bnVtYmVyPjxmb3JlaWduLWtleXM+PGtleSBhcHA9IkVOIiBkYi1pZD0iZmYwZGF6ejk3dHp6c2pl
c3RlcHhlc3Bic3I1eHdkNWE5MGVwIiB0aW1lc3RhbXA9IjE1MjIzNDAwNDAiPjE5MDUy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20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</w:tcPr>
          <w:p w14:paraId="09C014EF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8EFB905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4</w:t>
            </w:r>
          </w:p>
        </w:tc>
      </w:tr>
      <w:tr w:rsidR="000F00A4" w:rsidRPr="001C075E" w14:paraId="16C8BAAE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16C264F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  <w:t xml:space="preserve">LRRC59 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Leucine Rich Repeat Containing 59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3AA7EEE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22231_s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5785A2BF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4</w:t>
            </w:r>
          </w:p>
          <w:p w14:paraId="3CC154CD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61.5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5FDF070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0A1D671F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3.15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2509BFFE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021741CD" w14:textId="77777777" w:rsidR="000F00A4" w:rsidRPr="001C075E" w:rsidRDefault="000F00A4" w:rsidP="00C353E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cerebral cortex </w:t>
            </w:r>
          </w:p>
          <w:p w14:paraId="514416BC" w14:textId="18A68529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SZ 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9006&lt;/RecNum&gt;&lt;DisplayText&gt;&lt;style face="superscript"&gt;91&lt;/style&gt;&lt;/DisplayText&gt;&lt;record&gt;&lt;rec-number&gt;19006&lt;/rec-number&gt;&lt;foreign-keys&gt;&lt;key app="EN" db-id="ff0dazz97tzzsjestepxespbsr5xwd5a90ep" timestamp="1522338147"&gt;19006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496" w:type="pct"/>
            <w:shd w:val="clear" w:color="auto" w:fill="auto"/>
            <w:vAlign w:val="center"/>
          </w:tcPr>
          <w:p w14:paraId="3C290C28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0DC42D8E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3A145DF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3A652A6A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618F70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4</w:t>
            </w:r>
          </w:p>
        </w:tc>
      </w:tr>
      <w:tr w:rsidR="000F00A4" w:rsidRPr="001C075E" w14:paraId="7A05873A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2DAE6C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NUB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egative Regulator Of Ubiquitin Like Proteins 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178407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560108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F1F523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61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FA12C92" w14:textId="77777777" w:rsidR="000F00A4" w:rsidRPr="001C075E" w:rsidRDefault="000F00A4" w:rsidP="00BB33E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2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5379FC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.34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1FA4F3E" w14:textId="6C1B0AF1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 xml:space="preserve">Autism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591&lt;/RecNum&gt;&lt;DisplayText&gt;&lt;style face="superscript"&gt;91&lt;/style&gt;&lt;/DisplayText&gt;&lt;record&gt;&lt;rec-number&gt;18591&lt;/rec-number&gt;&lt;foreign-keys&gt;&lt;key app="EN" db-id="ff0dazz97tzzsjestepxespbsr5xwd5a90ep" timestamp="1518797058"&gt;18591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0ABEDA3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6C6178B" w14:textId="589FD784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88205BE" w14:textId="77777777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7F23001E" w14:textId="52078653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  <w:r w:rsidR="00D94437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,</w:t>
            </w:r>
            <w:hyperlink w:anchor="_ENREF_220" w:tooltip="Le-Niculescu, 2013 #1907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EzPC9Z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S1OaWN1bGVzY3U8L0F1dGhvcj48WWVhcj4yMDEzPC9Z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2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0BDA0625" w14:textId="77777777" w:rsidR="000F00A4" w:rsidRPr="001C075E" w:rsidRDefault="000F00A4" w:rsidP="00D94437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62A7FE0" w14:textId="15FBCE29" w:rsidR="000F00A4" w:rsidRPr="001C075E" w:rsidRDefault="000F00A4" w:rsidP="0078165F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-BP 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67788452" w14:textId="77777777" w:rsidR="000F00A4" w:rsidRPr="001C075E" w:rsidRDefault="000F00A4" w:rsidP="00A05E62">
            <w:pPr>
              <w:spacing w:after="0" w:line="240" w:lineRule="auto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57936BA" w14:textId="6E0FB45C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6635377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29E9FE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3A697DE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C0F824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4</w:t>
            </w:r>
          </w:p>
        </w:tc>
      </w:tr>
      <w:tr w:rsidR="000F00A4" w:rsidRPr="001C075E" w14:paraId="6DC80152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4121A72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PLEKHA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Pleckstrin Homology Domain Containing A5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315FFA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39559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DFD488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35.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8D4A9A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517E3FF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3.33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369CD8F" w14:textId="0DAC0AF2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BP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221" w:tooltip="Jamain, 2014 #1849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KYW1haW48L0F1dGhvcj48WWVhcj4yMDE0PC9ZZWFyPjxS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KYW1haW48L0F1dGhvcj48WWVhcj4yMDE0PC9ZZWFyPjxS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3CFFE26E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3F9E7CFD" w14:textId="11917DBD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3E2DC66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D207A9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620BB64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65D210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4</w:t>
            </w:r>
          </w:p>
        </w:tc>
      </w:tr>
      <w:tr w:rsidR="000F00A4" w:rsidRPr="001C075E" w14:paraId="35FFFA19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2CE79E9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C1orf123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Chromosome 1 Open Reading Frame 123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CBC3E8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3197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CB6BC6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72.3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96741B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951ED0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.92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6FE87D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DAF528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59FEAB36" w14:textId="09CBC84A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Female Suicide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19FB151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50656228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5C737EF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5DA627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</w:t>
            </w:r>
          </w:p>
        </w:tc>
      </w:tr>
      <w:tr w:rsidR="000F00A4" w:rsidRPr="001C075E" w14:paraId="46EE1BC7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382A518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DMGDH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imethylglycine Dehydrogenase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4A863D3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31591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AE8833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5.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4FF7D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387D5B4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3.36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3C23A83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3EF8C4E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68A7C9D5" w14:textId="238C58DB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  <w:p w14:paraId="07F6D563" w14:textId="7A5F65FA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>Delusions</w:t>
            </w:r>
            <w:hyperlink w:anchor="_ENREF_217" w:tooltip="Kurian, 2011 #19010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LdXJpYW48L0F1dGhvcj48WWVhcj4yMDExPC9ZZWFyPjxS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LdXJpYW48L0F1dGhvcj48WWVhcj4yMDExPC9ZZWFyPjxS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21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2364E4C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70A84C8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038D9CE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6AC948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5C1996C7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37AC889F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  <w:t>ELMO2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 xml:space="preserve"> Engulfment And Cell Motility 2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710201BE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20363_s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7509C8E3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4</w:t>
            </w:r>
          </w:p>
          <w:p w14:paraId="136C97D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4"/>
                <w:szCs w:val="14"/>
              </w:rPr>
              <w:t>60.0%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AP/4</w:t>
            </w:r>
          </w:p>
          <w:p w14:paraId="4809D1D2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4"/>
                <w:szCs w:val="14"/>
              </w:rPr>
              <w:t>54.7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3BC3406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4C8A847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1.30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790882E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569392B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766F6CFC" w14:textId="4981A99E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sz w:val="14"/>
                <w:szCs w:val="14"/>
              </w:rPr>
              <w:t xml:space="preserve">Suicide </w:t>
            </w: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 xml:space="preserve">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2BB4F3D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57FB2EF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5A465602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575E6A1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53A84BDA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CBA2BA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GJB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Gap Junction Protein Beta 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6D28A96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3278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BF9016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8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2AB6E2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51815B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.42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4805928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18D218DC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4F107A0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46262AA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413FD0F1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483F79D4" w14:textId="15736F1E" w:rsidR="000F00A4" w:rsidRPr="001C075E" w:rsidRDefault="00D9443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Ventral Hippocampus </w:t>
            </w:r>
            <w:r w:rsidR="00C03717"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DD</w:t>
            </w:r>
            <w:r w:rsidR="000F00A4"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05" w:tooltip="Bagot, 2016 #1905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5NjwvUmVjTnVtPjxEaXNwbGF5VGV4dD48c3R5bGUgZmFjZT0ic3VwZXJzY3JpcHQi
PjIwNTwvc3R5bGU+PC9EaXNwbGF5VGV4dD48cmVjb3JkPjxyZWMtbnVtYmVyPjE5MDk2PC9yZWMt
bnVtYmVyPjxmb3JlaWduLWtleXM+PGtleSBhcHA9IkVOIiBkYi1pZD0iZmYwZGF6ejk3dHp6c2pl
c3RlcHhlc3Bic3I1eHdkNWE5MGVwIiB0aW1lc3RhbXA9IjE1MjIzNDI3MTMiPjE5MDk2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CYWdvdDwvQXV0aG9yPjxZZWFyPjIwMTY8L1llYXI+PFJl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0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4631906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767DD02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</w:t>
            </w:r>
          </w:p>
        </w:tc>
      </w:tr>
      <w:tr w:rsidR="000F00A4" w:rsidRPr="001C075E" w14:paraId="104CABE3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7A72CD9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  <w:t>LAIR1</w:t>
            </w:r>
          </w:p>
          <w:p w14:paraId="21474E6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Leukocyte Associated Immunoglobulin Like Receptor 1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47970F1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10644_s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092AF17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86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4F7E7C0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 w:themeColor="text1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 w:themeColor="text1"/>
                <w:sz w:val="14"/>
                <w:szCs w:val="14"/>
              </w:rPr>
              <w:t>10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426A21C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1.12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7C9E3FA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5DFC051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285D0CAB" w14:textId="77777777" w:rsidR="000F00A4" w:rsidRPr="001C075E" w:rsidRDefault="000F00A4" w:rsidP="00BD0FD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  <w:p w14:paraId="14BBBB83" w14:textId="31C305D6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100" w:tooltip="Niculescu, 2017 #3665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3PC9ZZWFy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10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01155DB2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2BB8259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528801D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6BB08C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4449A1B1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686AE50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LAIR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Leukocyte Associated Immunoglobulin Like Receptor 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67E114E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07509_s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0EC008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8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8DD9C6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28C6E9D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7205108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4757F2D2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140B2BCC" w14:textId="187DB78A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D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Male Sui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8" w:tooltip="Niculescu, 2015 #1900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OaWN1bGVzY3U8L0F1dGhvcj48WWVhcj4yMDE1PC9ZZWFy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0B9BEBD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77B3F39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4D95E40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0A5A465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3D885099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7CCE99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MKL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MKL1/Myocardin Like 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6B29AA4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562497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8766BF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60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219AF0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E5CDC3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4.58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B78EBB1" w14:textId="050005B6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Autis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91" w:tooltip="Gandal, 2018 #1900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&lt;EndNote&gt;&lt;Cite&gt;&lt;Author&gt;Gandal&lt;/Author&gt;&lt;Year&gt;2018&lt;/Year&gt;&lt;RecNum&gt;18658&lt;/RecNum&gt;&lt;DisplayText&gt;&lt;style face="superscript"&gt;91&lt;/style&gt;&lt;/DisplayText&gt;&lt;record&gt;&lt;rec-number&gt;18658&lt;/rec-number&gt;&lt;foreign-keys&gt;&lt;key app="EN" db-id="ff0dazz97tzzsjestepxespbsr5xwd5a90ep" timestamp="1518803200"&gt;18658&lt;/key&gt;&lt;/foreign-keys&gt;&lt;ref-type name="Journal Article"&gt;17&lt;/ref-type&gt;&lt;contributors&gt;&lt;authors&gt;&lt;author&gt;Gandal, M. J.&lt;/author&gt;&lt;author&gt;Haney, J. R.&lt;/author&gt;&lt;author&gt;Parikshak, N. N.&lt;/author&gt;&lt;author&gt;Leppa, V.&lt;/author&gt;&lt;author&gt;Ramaswami, G.&lt;/author&gt;&lt;author&gt;Hartl, C.&lt;/author&gt;&lt;author&gt;Schork, A. J.&lt;/author&gt;&lt;author&gt;Appadurai, V.&lt;/author&gt;&lt;author&gt;Buil, A.&lt;/author&gt;&lt;author&gt;Werge, T. M.&lt;/author&gt;&lt;author&gt;Liu, C.&lt;/author&gt;&lt;author&gt;White, K. P.&lt;/author&gt;&lt;author&gt;CommonMind, Consortium&lt;/author&gt;&lt;author&gt;Psych, Encode Consortium&lt;/author&gt;&lt;author&gt;i, Psych-Broad Working Group&lt;/author&gt;&lt;author&gt;Horvath, S.&lt;/author&gt;&lt;author&gt;Geschwind, D. H.&lt;/author&gt;&lt;/authors&gt;&lt;/contributors&gt;&lt;titles&gt;&lt;title&gt;Shared molecular neuropathology across major psychiatric disorders parallels polygenic overlap&lt;/title&gt;&lt;secondary-title&gt;Science&lt;/secondary-title&gt;&lt;alt-title&gt;Science&lt;/alt-title&gt;&lt;/titles&gt;&lt;periodical&gt;&lt;full-title&gt;Science&lt;/full-title&gt;&lt;/periodical&gt;&lt;alt-periodical&gt;&lt;full-title&gt;Science&lt;/full-title&gt;&lt;/alt-periodical&gt;&lt;pages&gt;693-697&lt;/pages&gt;&lt;volume&gt;359&lt;/volume&gt;&lt;number&gt;6376&lt;/number&gt;&lt;dates&gt;&lt;year&gt;2018&lt;/year&gt;&lt;pub-dates&gt;&lt;date&gt;Feb 9&lt;/date&gt;&lt;/pub-dates&gt;&lt;/dates&gt;&lt;isbn&gt;1095-9203 (Electronic)&amp;#xD;0036-8075 (Linking)&lt;/isbn&gt;&lt;accession-num&gt;29439242&lt;/accession-num&gt;&lt;urls&gt;&lt;related-urls&gt;&lt;url&gt;http://www.ncbi.nlm.nih.gov/pubmed/29439242&lt;/url&gt;&lt;/related-urls&gt;&lt;/urls&gt;&lt;electronic-resource-num&gt;10.1126/science.aad6469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9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  <w:p w14:paraId="18F6CA9B" w14:textId="609C5953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 xml:space="preserve">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SZ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22" w:tooltip="McCarthy, 2014 #1848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0NhcnRoeTwvQXV0aG9yPjxZZWFyPjIwMTQ8L1llYXI+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Y1Mi04PC9wYWdlcz48dm9sdW1lPjE5PC92b2x1bWU+PG51bWJlcj42PC9udW1iZXI+PGtl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NY0NhcnRoeTwvQXV0aG9yPjxZZWFyPjIwMTQ8L1llYXI+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22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EC765F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29F7D69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4B9B065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154E8E8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01BF560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453CA6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0F7B8D69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3188C82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4"/>
                <w:szCs w:val="14"/>
              </w:rPr>
              <w:t>PCDHB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Protocadherin Beta 6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6772B64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39443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6C80AFA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38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3359E75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1B0D029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1.17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5D29631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17CAB249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62660F3" w14:textId="297FF98F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Female Sucid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</w:t>
            </w:r>
            <w:hyperlink w:anchor="_ENREF_87" w:tooltip="Levey, 2016 #1900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MZXZleTwvQXV0aG9yPjxZZWFyPjIwMTY8L1llYXI+PFJl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8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318" w:type="pct"/>
            <w:shd w:val="clear" w:color="auto" w:fill="auto"/>
            <w:vAlign w:val="center"/>
          </w:tcPr>
          <w:p w14:paraId="1962409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6954B36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71743CE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3506D3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2</w:t>
            </w:r>
          </w:p>
        </w:tc>
      </w:tr>
      <w:tr w:rsidR="000F00A4" w:rsidRPr="001C075E" w14:paraId="54807560" w14:textId="77777777" w:rsidTr="001C491A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5581105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UBE2E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Ubiquitin Conjugating Enzyme E2 E2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535BAE7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25651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F41108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5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7E23EA3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8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2DC9AB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4.41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24293A60" w14:textId="5CE91640" w:rsidR="000F00A4" w:rsidRPr="001C075E" w:rsidRDefault="000F00A4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  <w:t>Psychosis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 xml:space="preserve">  </w:t>
            </w:r>
            <w:hyperlink w:anchor="_ENREF_223" w:tooltip="Kanazawa, 2013 #1868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5hemF3YTwvQXV0aG9yPjxZZWFyPjIwMTM8L1llYXI+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begin">
                  <w:fldData xml:space="preserve">PEVuZE5vdGU+PENpdGU+PEF1dGhvcj5LYW5hemF3YTwvQXV0aG9yPjxZZWFyPjIwMTM8L1llYXI+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4"/>
                  <w:szCs w:val="14"/>
                  <w:vertAlign w:val="superscript"/>
                </w:rPr>
                <w:t>22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4"/>
                  <w:szCs w:val="14"/>
                </w:rPr>
                <w:fldChar w:fldCharType="end"/>
              </w:r>
            </w:hyperlink>
          </w:p>
        </w:tc>
        <w:tc>
          <w:tcPr>
            <w:tcW w:w="542" w:type="pct"/>
            <w:shd w:val="clear" w:color="auto" w:fill="auto"/>
            <w:vAlign w:val="center"/>
          </w:tcPr>
          <w:p w14:paraId="5CB13610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1573DEB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19335F88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62E4AA76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796C6AB3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4F463C3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</w:t>
            </w:r>
          </w:p>
        </w:tc>
      </w:tr>
      <w:tr w:rsidR="000F00A4" w:rsidRPr="001C075E" w14:paraId="2F8072B9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</w:tcPr>
          <w:p w14:paraId="5F23BF9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4"/>
                <w:szCs w:val="14"/>
              </w:rPr>
              <w:t>HLA-B</w:t>
            </w:r>
          </w:p>
          <w:p w14:paraId="7979C3EA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Major Histocompatibility Complex, Class I, B</w:t>
            </w:r>
          </w:p>
        </w:tc>
        <w:tc>
          <w:tcPr>
            <w:tcW w:w="588" w:type="pct"/>
            <w:shd w:val="clear" w:color="auto" w:fill="auto"/>
            <w:noWrap/>
            <w:vAlign w:val="center"/>
          </w:tcPr>
          <w:p w14:paraId="4F5DF3D3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211911_x_at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625FBD64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DE/4</w:t>
            </w:r>
          </w:p>
          <w:p w14:paraId="0DF19A12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52.3%</w:t>
            </w:r>
          </w:p>
        </w:tc>
        <w:tc>
          <w:tcPr>
            <w:tcW w:w="316" w:type="pct"/>
            <w:shd w:val="clear" w:color="auto" w:fill="auto"/>
            <w:noWrap/>
            <w:vAlign w:val="center"/>
          </w:tcPr>
          <w:p w14:paraId="08B057DE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</w:tcPr>
          <w:p w14:paraId="7027A362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t>4.85E-02/4</w:t>
            </w:r>
            <w:r w:rsidRPr="001C075E">
              <w:rPr>
                <w:rFonts w:ascii="MS Reference Sans Serif" w:hAnsi="MS Reference Sans Serif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</w:tcPr>
          <w:p w14:paraId="3BB3C83C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7B157358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00F6F71A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1D7244F0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43CB7046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6E9EFE89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6497D2D7" w14:textId="77777777" w:rsidR="000F00A4" w:rsidRPr="001C075E" w:rsidRDefault="000F00A4" w:rsidP="008D26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0</w:t>
            </w:r>
          </w:p>
        </w:tc>
      </w:tr>
      <w:tr w:rsidR="000F00A4" w:rsidRPr="001C075E" w14:paraId="2E2DA322" w14:textId="77777777" w:rsidTr="006A416E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6DBDFD4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LOC105378349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Uncharacterized LOC105378349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CAA26A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41143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699550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90.6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13605D5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72E8A97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Not Stepwise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62BB2209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  <w:hideMark/>
          </w:tcPr>
          <w:p w14:paraId="40159666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  <w:hideMark/>
          </w:tcPr>
          <w:p w14:paraId="1737ACCF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  <w:hideMark/>
          </w:tcPr>
          <w:p w14:paraId="4DED4E4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  <w:hideMark/>
          </w:tcPr>
          <w:p w14:paraId="23E1B64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  <w:hideMark/>
          </w:tcPr>
          <w:p w14:paraId="251B1851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1B80905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sz w:val="14"/>
                <w:szCs w:val="14"/>
              </w:rPr>
              <w:t>0</w:t>
            </w:r>
          </w:p>
        </w:tc>
      </w:tr>
      <w:tr w:rsidR="000F00A4" w:rsidRPr="001C075E" w14:paraId="685C455E" w14:textId="77777777" w:rsidTr="00D17589">
        <w:trPr>
          <w:trHeight w:val="300"/>
        </w:trPr>
        <w:tc>
          <w:tcPr>
            <w:tcW w:w="719" w:type="pct"/>
            <w:shd w:val="clear" w:color="auto" w:fill="auto"/>
            <w:noWrap/>
            <w:vAlign w:val="center"/>
            <w:hideMark/>
          </w:tcPr>
          <w:p w14:paraId="27D8272B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4"/>
                <w:szCs w:val="14"/>
              </w:rPr>
              <w:t>STX1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Syntaxin 11</w:t>
            </w:r>
          </w:p>
        </w:tc>
        <w:tc>
          <w:tcPr>
            <w:tcW w:w="588" w:type="pct"/>
            <w:shd w:val="clear" w:color="auto" w:fill="auto"/>
            <w:noWrap/>
            <w:vAlign w:val="center"/>
            <w:hideMark/>
          </w:tcPr>
          <w:p w14:paraId="2A6371F7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10190_at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4417E64C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49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16" w:type="pct"/>
            <w:shd w:val="clear" w:color="auto" w:fill="auto"/>
            <w:noWrap/>
            <w:vAlign w:val="center"/>
            <w:hideMark/>
          </w:tcPr>
          <w:p w14:paraId="63EADC1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6.5</w:t>
            </w:r>
          </w:p>
        </w:tc>
        <w:tc>
          <w:tcPr>
            <w:tcW w:w="315" w:type="pct"/>
            <w:shd w:val="clear" w:color="auto" w:fill="auto"/>
            <w:noWrap/>
            <w:vAlign w:val="center"/>
            <w:hideMark/>
          </w:tcPr>
          <w:p w14:paraId="4409EFB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2.74E-02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br/>
              <w:t>Nominal</w:t>
            </w:r>
          </w:p>
        </w:tc>
        <w:tc>
          <w:tcPr>
            <w:tcW w:w="451" w:type="pct"/>
            <w:shd w:val="clear" w:color="auto" w:fill="auto"/>
            <w:vAlign w:val="center"/>
            <w:hideMark/>
          </w:tcPr>
          <w:p w14:paraId="4C3F04E5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542" w:type="pct"/>
            <w:shd w:val="clear" w:color="auto" w:fill="auto"/>
            <w:vAlign w:val="center"/>
          </w:tcPr>
          <w:p w14:paraId="28AB99DD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5A3A7080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8" w:type="pct"/>
            <w:shd w:val="clear" w:color="auto" w:fill="auto"/>
            <w:vAlign w:val="center"/>
          </w:tcPr>
          <w:p w14:paraId="0EFAC7B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5" w:type="pct"/>
            <w:shd w:val="clear" w:color="auto" w:fill="auto"/>
            <w:vAlign w:val="center"/>
          </w:tcPr>
          <w:p w14:paraId="45CBF8C4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sz w:val="14"/>
                <w:szCs w:val="14"/>
              </w:rPr>
            </w:pPr>
          </w:p>
        </w:tc>
        <w:tc>
          <w:tcPr>
            <w:tcW w:w="312" w:type="pct"/>
            <w:shd w:val="clear" w:color="auto" w:fill="auto"/>
            <w:vAlign w:val="center"/>
          </w:tcPr>
          <w:p w14:paraId="3D134FC5" w14:textId="77777777" w:rsidR="000F00A4" w:rsidRPr="001C075E" w:rsidRDefault="000F00A4" w:rsidP="00280D6D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</w:p>
        </w:tc>
        <w:tc>
          <w:tcPr>
            <w:tcW w:w="312" w:type="pct"/>
            <w:vAlign w:val="center"/>
          </w:tcPr>
          <w:p w14:paraId="28E806DE" w14:textId="77777777" w:rsidR="000F00A4" w:rsidRPr="001C075E" w:rsidRDefault="000F00A4" w:rsidP="009F13D5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4"/>
                <w:szCs w:val="14"/>
              </w:rPr>
              <w:t>0</w:t>
            </w:r>
          </w:p>
        </w:tc>
      </w:tr>
    </w:tbl>
    <w:p w14:paraId="61263E83" w14:textId="77777777" w:rsidR="00A75A09" w:rsidRPr="001C075E" w:rsidRDefault="00A75A09" w:rsidP="0058414E">
      <w:pPr>
        <w:spacing w:after="0" w:line="240" w:lineRule="auto"/>
        <w:rPr>
          <w:rFonts w:ascii="Arial" w:eastAsia="Calibri" w:hAnsi="Arial" w:cs="Arial"/>
          <w:b/>
          <w:u w:val="single"/>
        </w:rPr>
      </w:pPr>
    </w:p>
    <w:p w14:paraId="64F9F71D" w14:textId="77777777" w:rsidR="004F7113" w:rsidRDefault="004F7113" w:rsidP="0058414E">
      <w:pPr>
        <w:spacing w:after="0" w:line="240" w:lineRule="auto"/>
        <w:rPr>
          <w:rFonts w:ascii="Arial" w:eastAsia="Calibri" w:hAnsi="Arial" w:cs="Arial"/>
          <w:b/>
          <w:u w:val="single"/>
        </w:rPr>
      </w:pPr>
    </w:p>
    <w:p w14:paraId="648A110A" w14:textId="77777777" w:rsidR="004F7113" w:rsidRDefault="004F7113" w:rsidP="0058414E">
      <w:pPr>
        <w:spacing w:after="0" w:line="240" w:lineRule="auto"/>
        <w:rPr>
          <w:rFonts w:ascii="Arial" w:eastAsia="Calibri" w:hAnsi="Arial" w:cs="Arial"/>
          <w:b/>
          <w:u w:val="single"/>
        </w:rPr>
      </w:pPr>
    </w:p>
    <w:p w14:paraId="52BD128F" w14:textId="424D5C11" w:rsidR="00244147" w:rsidRPr="001C075E" w:rsidRDefault="002F5037" w:rsidP="0058414E">
      <w:pPr>
        <w:spacing w:after="0" w:line="240" w:lineRule="auto"/>
        <w:rPr>
          <w:rFonts w:ascii="Arial" w:eastAsia="Calibri" w:hAnsi="Arial" w:cs="Arial"/>
        </w:rPr>
      </w:pPr>
      <w:r w:rsidRPr="00D66529">
        <w:rPr>
          <w:rFonts w:ascii="Arial" w:eastAsia="Calibri" w:hAnsi="Arial" w:cs="Arial"/>
          <w:b/>
          <w:sz w:val="24"/>
          <w:szCs w:val="24"/>
        </w:rPr>
        <w:t>Table S</w:t>
      </w:r>
      <w:r w:rsidR="001F6D24">
        <w:rPr>
          <w:rFonts w:ascii="Arial" w:eastAsia="Calibri" w:hAnsi="Arial" w:cs="Arial"/>
          <w:b/>
          <w:sz w:val="24"/>
          <w:szCs w:val="24"/>
        </w:rPr>
        <w:t xml:space="preserve">4. </w:t>
      </w:r>
      <w:r w:rsidR="001F6D24" w:rsidRPr="00D66529">
        <w:rPr>
          <w:rFonts w:ascii="Arial" w:eastAsia="Calibri" w:hAnsi="Arial" w:cs="Arial"/>
          <w:b/>
          <w:sz w:val="24"/>
          <w:szCs w:val="24"/>
        </w:rPr>
        <w:t xml:space="preserve"> </w:t>
      </w:r>
      <w:r w:rsidR="001F6D24" w:rsidRPr="001F6D24">
        <w:rPr>
          <w:rFonts w:ascii="Arial" w:eastAsia="Calibri" w:hAnsi="Arial" w:cs="Arial"/>
          <w:b/>
          <w:sz w:val="24"/>
          <w:szCs w:val="24"/>
          <w:u w:val="single"/>
        </w:rPr>
        <w:t>Pharmacogenomics</w:t>
      </w:r>
      <w:r w:rsidR="001F6D24">
        <w:rPr>
          <w:rFonts w:ascii="Arial" w:eastAsia="Calibri" w:hAnsi="Arial" w:cs="Arial"/>
          <w:b/>
          <w:sz w:val="24"/>
          <w:szCs w:val="24"/>
        </w:rPr>
        <w:t xml:space="preserve"> of </w:t>
      </w:r>
      <w:r w:rsidR="00D66529" w:rsidRPr="001F6D24">
        <w:rPr>
          <w:rFonts w:ascii="Arial" w:eastAsia="Calibri" w:hAnsi="Arial" w:cs="Arial"/>
          <w:b/>
          <w:sz w:val="24"/>
          <w:szCs w:val="24"/>
        </w:rPr>
        <w:t>Top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 xml:space="preserve"> </w:t>
      </w:r>
      <w:r w:rsidR="00D66529">
        <w:rPr>
          <w:rFonts w:ascii="Arial" w:eastAsia="Calibri" w:hAnsi="Arial" w:cs="Arial"/>
          <w:b/>
          <w:sz w:val="24"/>
          <w:szCs w:val="24"/>
        </w:rPr>
        <w:t xml:space="preserve">Predictive 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>Biomarkers for Stress</w:t>
      </w:r>
      <w:r w:rsidR="00D66529">
        <w:rPr>
          <w:rFonts w:ascii="Arial" w:eastAsia="Calibri" w:hAnsi="Arial" w:cs="Arial"/>
          <w:b/>
          <w:sz w:val="24"/>
          <w:szCs w:val="24"/>
        </w:rPr>
        <w:t xml:space="preserve"> (from Figure 2)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 xml:space="preserve"> (n=41 genes, 42 probesets</w:t>
      </w:r>
      <w:r w:rsidR="00D66529">
        <w:rPr>
          <w:rFonts w:ascii="Arial" w:eastAsia="Calibri" w:hAnsi="Arial" w:cs="Arial"/>
          <w:b/>
          <w:sz w:val="24"/>
          <w:szCs w:val="24"/>
        </w:rPr>
        <w:t>)</w:t>
      </w:r>
      <w:r w:rsidR="00D66529" w:rsidRPr="001C075E">
        <w:rPr>
          <w:rFonts w:ascii="Arial" w:eastAsia="Calibri" w:hAnsi="Arial" w:cs="Arial"/>
          <w:b/>
          <w:sz w:val="24"/>
          <w:szCs w:val="24"/>
        </w:rPr>
        <w:t xml:space="preserve"> </w:t>
      </w:r>
      <w:r w:rsidR="00EA2685" w:rsidRPr="001C075E">
        <w:rPr>
          <w:rFonts w:ascii="Arial" w:eastAsia="Calibri" w:hAnsi="Arial" w:cs="Arial"/>
        </w:rPr>
        <w:t xml:space="preserve">Top predictive </w:t>
      </w:r>
      <w:r w:rsidR="00244147" w:rsidRPr="001C075E">
        <w:rPr>
          <w:rFonts w:ascii="Arial" w:eastAsia="Calibri" w:hAnsi="Arial" w:cs="Arial"/>
        </w:rPr>
        <w:t>biomarkers in our datasets that are targets of existing drugs and are modulated by them in opposite direction.</w:t>
      </w:r>
    </w:p>
    <w:p w14:paraId="3A7DE379" w14:textId="77777777" w:rsidR="00244147" w:rsidRPr="001C075E" w:rsidRDefault="00244147" w:rsidP="0058414E">
      <w:pPr>
        <w:spacing w:after="0" w:line="240" w:lineRule="auto"/>
        <w:rPr>
          <w:rFonts w:ascii="Arial" w:eastAsia="Calibri" w:hAnsi="Arial" w:cs="Arial"/>
        </w:rPr>
      </w:pPr>
    </w:p>
    <w:tbl>
      <w:tblPr>
        <w:tblW w:w="5099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45"/>
        <w:gridCol w:w="630"/>
        <w:gridCol w:w="900"/>
        <w:gridCol w:w="631"/>
        <w:gridCol w:w="1079"/>
        <w:gridCol w:w="809"/>
        <w:gridCol w:w="990"/>
        <w:gridCol w:w="1171"/>
        <w:gridCol w:w="990"/>
        <w:gridCol w:w="990"/>
      </w:tblGrid>
      <w:tr w:rsidR="006E7104" w:rsidRPr="001C075E" w14:paraId="1A45089E" w14:textId="77777777" w:rsidTr="006E7104">
        <w:trPr>
          <w:trHeight w:val="1092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6054012F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Gene Symbol/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Gene Name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11BE613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Probese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4FA5099F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Discovery (Change) Method/Scor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6pts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096EF5E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Prioritization Total CFG Score For Stress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00DC49E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Validation Anova p-valu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6 pts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1E0CECFB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>Omega-3</w:t>
            </w: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0EC118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>Antidepressants</w:t>
            </w: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2B69642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>Mood Stabilizers</w:t>
            </w: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53461B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>Antipsychotics</w:t>
            </w: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595AE1B" w14:textId="1538D928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>Other</w:t>
            </w:r>
            <w:r w:rsidR="009078D0" w:rsidRPr="001C075E">
              <w:rPr>
                <w:rFonts w:ascii="MS Reference Sans Serif" w:eastAsia="Times New Roman" w:hAnsi="MS Reference Sans Serif" w:cs="Times New Roman"/>
                <w:b/>
                <w:bCs/>
                <w:color w:val="000000"/>
                <w:sz w:val="16"/>
                <w:szCs w:val="16"/>
              </w:rPr>
              <w:t xml:space="preserve"> Treatments</w:t>
            </w:r>
          </w:p>
        </w:tc>
      </w:tr>
      <w:tr w:rsidR="006E7104" w:rsidRPr="001C075E" w14:paraId="65D6C093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</w:tcPr>
          <w:p w14:paraId="6F98E4ED" w14:textId="57935DB2" w:rsidR="000E39A0" w:rsidRPr="001C075E" w:rsidRDefault="000E39A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TL</w:t>
            </w:r>
          </w:p>
          <w:p w14:paraId="5D084E34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 w:themeColor="text1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 w:themeColor="text1"/>
                <w:sz w:val="16"/>
                <w:szCs w:val="16"/>
              </w:rPr>
              <w:t>Telomere Length</w:t>
            </w:r>
          </w:p>
          <w:p w14:paraId="22ACF676" w14:textId="77777777" w:rsidR="000E39A0" w:rsidRPr="001C075E" w:rsidRDefault="000E39A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</w:pPr>
          </w:p>
          <w:p w14:paraId="41EA70D3" w14:textId="6077D0FA" w:rsidR="000E39A0" w:rsidRPr="001C075E" w:rsidRDefault="000E39A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/>
                <w:color w:val="000000"/>
                <w:sz w:val="12"/>
                <w:szCs w:val="12"/>
              </w:rPr>
              <w:t>Reference marker from literature</w:t>
            </w:r>
          </w:p>
        </w:tc>
        <w:tc>
          <w:tcPr>
            <w:tcW w:w="330" w:type="pct"/>
            <w:shd w:val="clear" w:color="auto" w:fill="auto"/>
            <w:vAlign w:val="center"/>
          </w:tcPr>
          <w:p w14:paraId="59F73467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472" w:type="pct"/>
            <w:shd w:val="clear" w:color="auto" w:fill="auto"/>
            <w:vAlign w:val="center"/>
          </w:tcPr>
          <w:p w14:paraId="7BA246E1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</w:p>
        </w:tc>
        <w:tc>
          <w:tcPr>
            <w:tcW w:w="331" w:type="pct"/>
            <w:shd w:val="clear" w:color="auto" w:fill="auto"/>
            <w:vAlign w:val="center"/>
          </w:tcPr>
          <w:p w14:paraId="1B86226C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66" w:type="pct"/>
            <w:shd w:val="clear" w:color="auto" w:fill="auto"/>
            <w:vAlign w:val="center"/>
          </w:tcPr>
          <w:p w14:paraId="03E3464E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</w:tcPr>
          <w:p w14:paraId="410CD33C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241087C7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Peripheral Blood Mononuclearcytes</w:t>
            </w:r>
          </w:p>
          <w:p w14:paraId="2935B51C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Omega-3 fatty acids</w:t>
            </w:r>
          </w:p>
          <w:p w14:paraId="0C71C885" w14:textId="5D6E13E3" w:rsidR="009078D0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hyperlink w:anchor="_ENREF_224" w:tooltip="Barden, 2016 #18872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YXJkZW48L0F1dGhvcj48WWVhcj4yMDE2PC9ZZWFyPjxS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YXJkZW48L0F1dGhvcj48WWVhcj4yMDE2PC9ZZWFyPjxS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2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</w:tcPr>
          <w:p w14:paraId="0426458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4B45E9CA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C. Elegans</w:t>
            </w:r>
          </w:p>
          <w:p w14:paraId="5426C87E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Mianserin</w:t>
            </w:r>
          </w:p>
          <w:p w14:paraId="6EE66901" w14:textId="752044C1" w:rsidR="009078D0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hyperlink w:anchor="_ENREF_225" w:tooltip="Rangaraju, 2015 #36473" w:history="1"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fldChar w:fldCharType="begin">
                  <w:fldData xml:space="preserve">PEVuZE5vdGU+PENpdGU+PEF1dGhvcj5SYW5nYXJhanU8L0F1dGhvcj48WWVhcj4yMDE1PC9ZZWFy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=
</w:fldData>
                </w:fldChar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fldChar w:fldCharType="begin">
                  <w:fldData xml:space="preserve">PEVuZE5vdGU+PENpdGU+PEF1dGhvcj5SYW5nYXJhanU8L0F1dGhvcj48WWVhcj4yMDE1PC9ZZWFy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=
</w:fldData>
                </w:fldChar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000000"/>
                  <w:sz w:val="16"/>
                  <w:szCs w:val="16"/>
                  <w:shd w:val="clear" w:color="auto" w:fill="FFFFFF"/>
                  <w:vertAlign w:val="superscript"/>
                </w:rPr>
                <w:t>225</w:t>
              </w:r>
              <w:r w:rsidR="001C075E" w:rsidRPr="001C075E">
                <w:rPr>
                  <w:rFonts w:ascii="Arial" w:hAnsi="Arial" w:cs="Arial"/>
                  <w:color w:val="000000"/>
                  <w:sz w:val="16"/>
                  <w:szCs w:val="16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614" w:type="pct"/>
            <w:shd w:val="clear" w:color="auto" w:fill="auto"/>
            <w:vAlign w:val="center"/>
          </w:tcPr>
          <w:p w14:paraId="1857466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6734746B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Saliva</w:t>
            </w:r>
          </w:p>
          <w:p w14:paraId="62632401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</w:p>
          <w:p w14:paraId="68BA3388" w14:textId="3C3F0823" w:rsidR="009078D0" w:rsidRPr="001C075E" w:rsidRDefault="00175BC8" w:rsidP="006B581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hyperlink w:anchor="_ENREF_226" w:tooltip="Powell, 2018 #1887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Qb3dlbGw8L0F1dGhvcj48WWVhcj4yMDE4PC9ZZWFyPjxS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L3Blcmlv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Qb3dlbGw8L0F1dGhvcj48WWVhcj4yMDE4PC9ZZWFyPjxS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2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4A57D0C8" w14:textId="77777777" w:rsidR="00A62D77" w:rsidRPr="001C075E" w:rsidRDefault="00A62D77" w:rsidP="006B581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6767062A" w14:textId="77777777" w:rsidR="00A62D77" w:rsidRPr="001C075E" w:rsidRDefault="00A62D77" w:rsidP="006B581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Blood</w:t>
            </w:r>
          </w:p>
          <w:p w14:paraId="1069333A" w14:textId="09A6BA80" w:rsidR="00A62D77" w:rsidRPr="001C075E" w:rsidRDefault="00A62D77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hyperlink w:anchor="_ENREF_227" w:tooltip="Martinsson, 2013 #39296" w:history="1"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XJ0aW5zc29uPC9BdXRob3I+PFllYXI+MjAxMzwvWWVh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XJ0aW5zc29uPC9BdXRob3I+PFllYXI+MjAxMzwvWWVh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noProof/>
                  <w:color w:val="000000"/>
                  <w:sz w:val="16"/>
                  <w:szCs w:val="16"/>
                  <w:vertAlign w:val="superscript"/>
                </w:rPr>
                <w:t>22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b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</w:tcPr>
          <w:p w14:paraId="2EDEEB0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38EB0C70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Peripheral Blood Leukocytes</w:t>
            </w:r>
          </w:p>
          <w:p w14:paraId="2C48F490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Olanzapine</w:t>
            </w:r>
          </w:p>
          <w:p w14:paraId="05DB03EB" w14:textId="2730630D" w:rsidR="009078D0" w:rsidRPr="001C075E" w:rsidRDefault="00175BC8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hyperlink w:anchor="_ENREF_228" w:tooltip="Monroy-Jaramillo, 2017 #18875" w:history="1"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Nb25yb3ktSmFyYW1pbGxvPC9BdXRob3I+PFllYXI+MjAx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begin">
                  <w:fldData xml:space="preserve">PEVuZE5vdGU+PENpdGU+PEF1dGhvcj5Nb25yb3ktSmFyYW1pbGxvPC9BdXRob3I+PFllYXI+MjAx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</w:fldData>
                </w:fldCha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instrText xml:space="preserve"> ADDIN EN.CITE.DATA </w:instrTex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separate"/>
              </w:r>
              <w:r w:rsidR="001C075E" w:rsidRPr="001C075E">
                <w:rPr>
                  <w:rFonts w:ascii="Arial" w:hAnsi="Arial" w:cs="Arial"/>
                  <w:noProof/>
                  <w:color w:val="575757"/>
                  <w:sz w:val="17"/>
                  <w:szCs w:val="17"/>
                  <w:shd w:val="clear" w:color="auto" w:fill="FFFFFF"/>
                  <w:vertAlign w:val="superscript"/>
                </w:rPr>
                <w:t>228</w:t>
              </w:r>
              <w:r w:rsidR="001C075E" w:rsidRPr="001C075E">
                <w:rPr>
                  <w:rFonts w:ascii="Arial" w:hAnsi="Arial" w:cs="Arial"/>
                  <w:color w:val="575757"/>
                  <w:sz w:val="17"/>
                  <w:szCs w:val="17"/>
                  <w:shd w:val="clear" w:color="auto" w:fill="FFFFFF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</w:tcPr>
          <w:p w14:paraId="3E320C6A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</w:p>
          <w:p w14:paraId="21130145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Peripheral Blood Leukocytes</w:t>
            </w:r>
          </w:p>
          <w:p w14:paraId="712487D5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Meditation</w:t>
            </w:r>
          </w:p>
          <w:p w14:paraId="217BF96E" w14:textId="2F77A6AA" w:rsidR="009078D0" w:rsidRPr="001C075E" w:rsidRDefault="00175BC8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hyperlink w:anchor="_ENREF_229" w:tooltip="Hoge, 2013 #18876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&lt;EndNote&gt;&lt;Cite&gt;&lt;Author&gt;Hoge&lt;/Author&gt;&lt;Year&gt;2013&lt;/Year&gt;&lt;RecNum&gt;18876&lt;/RecNum&gt;&lt;DisplayText&gt;&lt;style face="superscript"&gt;229&lt;/style&gt;&lt;/DisplayText&gt;&lt;record&gt;&lt;rec-number&gt;18876&lt;/rec-number&gt;&lt;foreign-keys&gt;&lt;key app="EN" db-id="ff0dazz97tzzsjestepxespbsr5xwd5a90ep" timestamp="1519837406"&gt;18876&lt;/key&gt;&lt;/foreign-keys&gt;&lt;ref-type name="Journal Article"&gt;17&lt;/ref-type&gt;&lt;contributors&gt;&lt;authors&gt;&lt;author&gt;Hoge, E. A.&lt;/author&gt;&lt;author&gt;Chen, M. M.&lt;/author&gt;&lt;author&gt;Orr, E.&lt;/author&gt;&lt;author&gt;Metcalf, C. A.&lt;/author&gt;&lt;author&gt;Fischer, L. E.&lt;/author&gt;&lt;author&gt;Pollack, M. H.&lt;/author&gt;&lt;author&gt;De Vivo, I.&lt;/author&gt;&lt;author&gt;Simon, N. M.&lt;/author&gt;&lt;/authors&gt;&lt;/contributors&gt;&lt;auth-address&gt;Department of Psychiatry, Massachusetts General Hospital and Harvard Medical School, Boston, MA 02114, USA. ehoge@partners.org&lt;/auth-address&gt;&lt;titles&gt;&lt;title&gt;Loving-Kindness Meditation practice associated with longer telomeres in women&lt;/title&gt;&lt;secondary-title&gt;Brain Behav Immun&lt;/secondary-title&gt;&lt;alt-title&gt;Brain, behavior, and immunity&lt;/alt-title&gt;&lt;/titles&gt;&lt;periodical&gt;&lt;full-title&gt;Brain Behav Immun&lt;/full-title&gt;&lt;/periodical&gt;&lt;alt-periodical&gt;&lt;full-title&gt;Brain, behavior, and immunity&lt;/full-title&gt;&lt;/alt-periodical&gt;&lt;pages&gt;159-63&lt;/pages&gt;&lt;volume&gt;32&lt;/volume&gt;&lt;keywords&gt;&lt;keyword&gt;Adult&lt;/keyword&gt;&lt;keyword&gt;Body Mass Index&lt;/keyword&gt;&lt;keyword&gt;DNA/genetics/ultrastructure&lt;/keyword&gt;&lt;keyword&gt;Data Interpretation, Statistical&lt;/keyword&gt;&lt;keyword&gt;Female&lt;/keyword&gt;&lt;keyword&gt;Humans&lt;/keyword&gt;&lt;keyword&gt;Leukocytes/ultrastructure&lt;/keyword&gt;&lt;keyword&gt;*Love&lt;/keyword&gt;&lt;keyword&gt;Male&lt;/keyword&gt;&lt;keyword&gt;Meditation/*psychology&lt;/keyword&gt;&lt;keyword&gt;Middle Aged&lt;/keyword&gt;&lt;keyword&gt;Polymerase Chain Reaction&lt;/keyword&gt;&lt;keyword&gt;Telomere/*physiology/*ultrastructure&lt;/keyword&gt;&lt;/keywords&gt;&lt;dates&gt;&lt;year&gt;2013&lt;/year&gt;&lt;pub-dates&gt;&lt;date&gt;Aug&lt;/date&gt;&lt;/pub-dates&gt;&lt;/dates&gt;&lt;isbn&gt;1090-2139 (Electronic)&amp;#xD;0889-1591 (Linking)&lt;/isbn&gt;&lt;accession-num&gt;23602876&lt;/accession-num&gt;&lt;urls&gt;&lt;related-urls&gt;&lt;url&gt;http://www.ncbi.nlm.nih.gov/pubmed/23602876&lt;/url&gt;&lt;/related-urls&gt;&lt;/urls&gt;&lt;electronic-resource-num&gt;10.1016/j.bbi.2013.04.005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29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  <w:r w:rsidR="009078D0"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,</w:t>
            </w:r>
            <w:hyperlink w:anchor="_ENREF_230" w:tooltip="Jacobs, 2011 #3418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KYWNvYnM8L0F1dGhvcj48WWVhcj4yMDExPC9ZZWFyPjxS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KYWNvYnM8L0F1dGhvcj48WWVhcj4yMDExPC9ZZWFyPjxS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0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2C1CBEF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12EF37AB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000000" w:themeFill="text1"/>
            <w:vAlign w:val="center"/>
          </w:tcPr>
          <w:p w14:paraId="3DF2A62D" w14:textId="25F16379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</w:pPr>
          </w:p>
        </w:tc>
        <w:tc>
          <w:tcPr>
            <w:tcW w:w="330" w:type="pct"/>
            <w:shd w:val="clear" w:color="auto" w:fill="000000" w:themeFill="text1"/>
            <w:vAlign w:val="center"/>
          </w:tcPr>
          <w:p w14:paraId="20DDE511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472" w:type="pct"/>
            <w:shd w:val="clear" w:color="auto" w:fill="000000" w:themeFill="text1"/>
            <w:vAlign w:val="center"/>
          </w:tcPr>
          <w:p w14:paraId="7BA9730C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331" w:type="pct"/>
            <w:shd w:val="clear" w:color="auto" w:fill="000000" w:themeFill="text1"/>
            <w:vAlign w:val="center"/>
          </w:tcPr>
          <w:p w14:paraId="2EAF8434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66" w:type="pct"/>
            <w:shd w:val="clear" w:color="auto" w:fill="000000" w:themeFill="text1"/>
            <w:vAlign w:val="center"/>
          </w:tcPr>
          <w:p w14:paraId="1E6F87A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424" w:type="pct"/>
            <w:shd w:val="clear" w:color="auto" w:fill="000000" w:themeFill="text1"/>
            <w:vAlign w:val="center"/>
          </w:tcPr>
          <w:p w14:paraId="37B3AD18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000000" w:themeFill="text1"/>
            <w:vAlign w:val="center"/>
          </w:tcPr>
          <w:p w14:paraId="030437A2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000000" w:themeFill="text1"/>
            <w:vAlign w:val="center"/>
          </w:tcPr>
          <w:p w14:paraId="53D6E105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000000" w:themeFill="text1"/>
            <w:vAlign w:val="center"/>
          </w:tcPr>
          <w:p w14:paraId="75836C3C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000000" w:themeFill="text1"/>
            <w:vAlign w:val="center"/>
          </w:tcPr>
          <w:p w14:paraId="4DDC2E76" w14:textId="77777777" w:rsidR="009078D0" w:rsidRPr="001C075E" w:rsidRDefault="009078D0" w:rsidP="00BE3EF7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6A7FEF9A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656861D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FKBP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FK506 Binding Protein 5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707DBFFB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24856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233AE25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53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2509FBA6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6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0B07D33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1.22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463DC80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B2EB9F6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5AA0E5E9" w14:textId="01C8C57D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Cerebral Cortex (right)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1" w:tooltip="McQuillin, 2007 #251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1F1aWxsaW48L0F1dGhvcj48WWVhcj4yMDA3PC9ZZWFy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1F1aWxsaW48L0F1dGhvcj48WWVhcj4yMDA3PC9ZZWFy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69A109C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620164AB" w14:textId="213B793F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 Blood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 xml:space="preserve"> Psychotherapy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44" w:tooltip="Yehuda, 2013 #1883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&lt;EndNote&gt;&lt;Cite&gt;&lt;Author&gt;Yehuda&lt;/Author&gt;&lt;Year&gt;2013&lt;/Year&gt;&lt;RecNum&gt;18801&lt;/RecNum&gt;&lt;DisplayText&gt;&lt;style face="superscript"&gt;44&lt;/style&gt;&lt;/DisplayText&gt;&lt;record&gt;&lt;rec-number&gt;18801&lt;/rec-number&gt;&lt;foreign-keys&gt;&lt;key app="EN" db-id="ff0dazz97tzzsjestepxespbsr5xwd5a90ep" timestamp="1519051914"&gt;18801&lt;/key&gt;&lt;/foreign-keys&gt;&lt;ref-type name="Journal Article"&gt;17&lt;/ref-type&gt;&lt;contributors&gt;&lt;authors&gt;&lt;author&gt;Yehuda, R.&lt;/author&gt;&lt;author&gt;Daskalakis, N. P.&lt;/author&gt;&lt;author&gt;Desarnaud, F.&lt;/author&gt;&lt;author&gt;Makotkine, I.&lt;/author&gt;&lt;author&gt;Lehrner, A. L.&lt;/author&gt;&lt;author&gt;Koch, E.&lt;/author&gt;&lt;author&gt;Flory, J. D.&lt;/author&gt;&lt;author&gt;Buxbaum, J. D.&lt;/author&gt;&lt;author&gt;Meaney, M. J.&lt;/author&gt;&lt;author&gt;Bierer, L. M.&lt;/author&gt;&lt;/authors&gt;&lt;/contributors&gt;&lt;auth-address&gt;Traumatic Stress Studies Division, Department of Psychiatry, Icahn School of Medicine at Mount Sinai , New York, NY , USA ; Mental Health Care Center, PTSD Clinical Research Program and Laboratory of Clinical Neuroendocrinology and Neurochemistry, James J. Peters Veterans Affairs Medical Center , Bronx, NY , USA ; Fishberg Department of Neuroscience, Icahn School of Medicine at Mount Sinai , New York, NY , USA.&lt;/auth-address&gt;&lt;titles&gt;&lt;title&gt;Epigenetic Biomarkers as Predictors and Correlates of Symptom Improvement Following Psychotherapy in Combat Veterans with PTSD&lt;/title&gt;&lt;secondary-title&gt;Front Psychiatry&lt;/secondary-title&gt;&lt;alt-title&gt;Frontiers in psychiatry&lt;/alt-title&gt;&lt;/titles&gt;&lt;periodical&gt;&lt;full-title&gt;Front Psychiatry&lt;/full-title&gt;&lt;/periodical&gt;&lt;alt-periodical&gt;&lt;full-title&gt;Front Psychiatry&lt;/full-title&gt;&lt;abbr-1&gt;Frontiers in psychiatry&lt;/abbr-1&gt;&lt;/alt-periodical&gt;&lt;pages&gt;118&lt;/pages&gt;&lt;volume&gt;4&lt;/volume&gt;&lt;dates&gt;&lt;year&gt;2013&lt;/year&gt;&lt;/dates&gt;&lt;isbn&gt;1664-0640 (Print)&amp;#xD;1664-0640 (Linking)&lt;/isbn&gt;&lt;accession-num&gt;24098286&lt;/accession-num&gt;&lt;urls&gt;&lt;related-urls&gt;&lt;url&gt;http://www.ncbi.nlm.nih.gov/pubmed/24098286&lt;/url&gt;&lt;/related-urls&gt;&lt;/urls&gt;&lt;custom2&gt;3784793&lt;/custom2&gt;&lt;electronic-resource-num&gt;10.3389/fpsyt.2013.00118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4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</w:tr>
      <w:tr w:rsidR="006E7104" w:rsidRPr="001C075E" w14:paraId="7D05595B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4917CDF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FKBP5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FK506 Binding Protein 5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314599E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24840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562F1C7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41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68632B36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3F7DA2B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51D90A9F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E79471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5DA7E75C" w14:textId="492E1B07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Cerebral Cortex (right)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hyperlink w:anchor="_ENREF_231" w:tooltip="McQuillin, 2007 #2512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1F1aWxsaW48L0F1dGhvcj48WWVhcj4yMDA3PC9ZZWFy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1F1aWxsaW48L0F1dGhvcj48WWVhcj4yMDA3PC9ZZWFy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D63974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0AE627E" w14:textId="63701E2F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Psychotherapy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44" w:tooltip="Yehuda, 2013 #1883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&lt;EndNote&gt;&lt;Cite&gt;&lt;Author&gt;Yehuda&lt;/Author&gt;&lt;Year&gt;2013&lt;/Year&gt;&lt;RecNum&gt;18803&lt;/RecNum&gt;&lt;DisplayText&gt;&lt;style face="superscript"&gt;44&lt;/style&gt;&lt;/DisplayText&gt;&lt;record&gt;&lt;rec-number&gt;18803&lt;/rec-number&gt;&lt;foreign-keys&gt;&lt;key app="EN" db-id="ff0dazz97tzzsjestepxespbsr5xwd5a90ep" timestamp="1519052049"&gt;18803&lt;/key&gt;&lt;/foreign-keys&gt;&lt;ref-type name="Journal Article"&gt;17&lt;/ref-type&gt;&lt;contributors&gt;&lt;authors&gt;&lt;author&gt;Yehuda, R.&lt;/author&gt;&lt;author&gt;Daskalakis, N. P.&lt;/author&gt;&lt;author&gt;Desarnaud, F.&lt;/author&gt;&lt;author&gt;Makotkine, I.&lt;/author&gt;&lt;author&gt;Lehrner, A. L.&lt;/author&gt;&lt;author&gt;Koch, E.&lt;/author&gt;&lt;author&gt;Flory, J. D.&lt;/author&gt;&lt;author&gt;Buxbaum, J. D.&lt;/author&gt;&lt;author&gt;Meaney, M. J.&lt;/author&gt;&lt;author&gt;Bierer, L. M.&lt;/author&gt;&lt;/authors&gt;&lt;/contributors&gt;&lt;auth-address&gt;Traumatic Stress Studies Division, Department of Psychiatry, Icahn School of Medicine at Mount Sinai , New York, NY , USA ; Mental Health Care Center, PTSD Clinical Research Program and Laboratory of Clinical Neuroendocrinology and Neurochemistry, James J. Peters Veterans Affairs Medical Center , Bronx, NY , USA ; Fishberg Department of Neuroscience, Icahn School of Medicine at Mount Sinai , New York, NY , USA.&lt;/auth-address&gt;&lt;titles&gt;&lt;title&gt;Epigenetic Biomarkers as Predictors and Correlates of Symptom Improvement Following Psychotherapy in Combat Veterans with PTSD&lt;/title&gt;&lt;secondary-title&gt;Front Psychiatry&lt;/secondary-title&gt;&lt;alt-title&gt;Frontiers in psychiatry&lt;/alt-title&gt;&lt;/titles&gt;&lt;periodical&gt;&lt;full-title&gt;Front Psychiatry&lt;/full-title&gt;&lt;/periodical&gt;&lt;alt-periodical&gt;&lt;full-title&gt;Front Psychiatry&lt;/full-title&gt;&lt;abbr-1&gt;Frontiers in psychiatry&lt;/abbr-1&gt;&lt;/alt-periodical&gt;&lt;pages&gt;118&lt;/pages&gt;&lt;volume&gt;4&lt;/volume&gt;&lt;dates&gt;&lt;year&gt;2013&lt;/year&gt;&lt;/dates&gt;&lt;isbn&gt;1664-0640 (Print)&amp;#xD;1664-0640 (Linking)&lt;/isbn&gt;&lt;accession-num&gt;24098286&lt;/accession-num&gt;&lt;urls&gt;&lt;related-urls&gt;&lt;url&gt;http://www.ncbi.nlm.nih.gov/pubmed/24098286&lt;/url&gt;&lt;/related-urls&gt;&lt;/urls&gt;&lt;custom2&gt;3784793&lt;/custom2&gt;&lt;electronic-resource-num&gt;10.3389/fpsyt.2013.00118&lt;/electronic-resource-num&gt;&lt;/record&gt;&lt;/Cite&gt;&lt;/EndNote&gt;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4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</w:tr>
      <w:tr w:rsidR="006E7104" w:rsidRPr="001C075E" w14:paraId="46DACC62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</w:tcPr>
          <w:p w14:paraId="0811AD28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b/>
                <w:color w:val="FF0000"/>
                <w:sz w:val="16"/>
                <w:szCs w:val="16"/>
              </w:rPr>
              <w:t>RTN4</w:t>
            </w:r>
          </w:p>
          <w:p w14:paraId="7EDAE98C" w14:textId="292C876A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333333"/>
                <w:sz w:val="16"/>
                <w:szCs w:val="16"/>
                <w:shd w:val="clear" w:color="auto" w:fill="F9F9F9"/>
              </w:rPr>
              <w:t>Reticulon 4</w:t>
            </w:r>
          </w:p>
        </w:tc>
        <w:tc>
          <w:tcPr>
            <w:tcW w:w="330" w:type="pct"/>
            <w:shd w:val="clear" w:color="auto" w:fill="auto"/>
            <w:vAlign w:val="center"/>
          </w:tcPr>
          <w:p w14:paraId="2F3E8D7B" w14:textId="2C53A39C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1556049_at</w:t>
            </w:r>
          </w:p>
        </w:tc>
        <w:tc>
          <w:tcPr>
            <w:tcW w:w="472" w:type="pct"/>
            <w:shd w:val="clear" w:color="auto" w:fill="auto"/>
            <w:vAlign w:val="center"/>
          </w:tcPr>
          <w:p w14:paraId="0DC677A3" w14:textId="1FB850B2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br/>
              <w:t>DE/4 54.4%</w:t>
            </w:r>
          </w:p>
        </w:tc>
        <w:tc>
          <w:tcPr>
            <w:tcW w:w="331" w:type="pct"/>
            <w:shd w:val="clear" w:color="auto" w:fill="auto"/>
            <w:vAlign w:val="center"/>
          </w:tcPr>
          <w:p w14:paraId="11E8546D" w14:textId="7BE1DDF1" w:rsidR="00BF4DA3" w:rsidRPr="001C075E" w:rsidRDefault="00131DF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13</w:t>
            </w:r>
          </w:p>
        </w:tc>
        <w:tc>
          <w:tcPr>
            <w:tcW w:w="566" w:type="pct"/>
            <w:shd w:val="clear" w:color="auto" w:fill="auto"/>
            <w:vAlign w:val="center"/>
          </w:tcPr>
          <w:p w14:paraId="18FB9385" w14:textId="7CB7379E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 w:cs="Microsoft Sans Serif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</w:tcPr>
          <w:p w14:paraId="3D10030D" w14:textId="77777777" w:rsidR="00BF4DA3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</w:p>
          <w:p w14:paraId="690FB9FC" w14:textId="77777777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Lymphocytes (females)</w:t>
            </w:r>
          </w:p>
          <w:p w14:paraId="1B5EEFE9" w14:textId="70A7EB64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Omega-3</w:t>
            </w:r>
            <w:hyperlink w:anchor="_ENREF_11" w:tooltip="Le-Niculescu, 2011 #188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06571875" w14:textId="2A0C5DCB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</w:tcPr>
          <w:p w14:paraId="5651EA63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</w:tcPr>
          <w:p w14:paraId="19C3D8D3" w14:textId="580042E6" w:rsidR="00BF4DA3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D) VT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Valproate</w:t>
            </w:r>
            <w:hyperlink w:anchor="_ENREF_232" w:tooltip="Ogden, 2004 #36507" w:history="1"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fldChar w:fldCharType="begin">
                  <w:fldData xml:space="preserve">PEVuZE5vdGU+PENpdGU+PEF1dGhvcj5PZ2RlbjwvQXV0aG9yPjxZZWFyPjIwMDQ8L1llYXI+PFJl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fldChar w:fldCharType="begin">
                  <w:fldData xml:space="preserve">PEVuZE5vdGU+PENpdGU+PEF1dGhvcj5PZ2RlbjwvQXV0aG9yPjxZZWFyPjIwMDQ8L1llYXI+PFJl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/>
                  <w:noProof/>
                  <w:color w:val="000000"/>
                  <w:sz w:val="12"/>
                  <w:szCs w:val="12"/>
                  <w:vertAlign w:val="superscript"/>
                </w:rPr>
                <w:t>232</w: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2"/>
                  <w:szCs w:val="12"/>
                </w:rPr>
                <w:fldChar w:fldCharType="end"/>
              </w:r>
            </w:hyperlink>
          </w:p>
          <w:p w14:paraId="1F99C669" w14:textId="17ABBD5C" w:rsidR="00210C71" w:rsidRPr="001C075E" w:rsidRDefault="00210C71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</w:tcPr>
          <w:p w14:paraId="695D79F1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</w:tcPr>
          <w:p w14:paraId="421BFD8C" w14:textId="77777777" w:rsidR="00BF4DA3" w:rsidRPr="001C075E" w:rsidRDefault="00BF4DA3" w:rsidP="00BF4DA3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77F910F3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2BA2BDCB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OAS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2'-5'-Oligoadenylate Synthetase 1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1D57F00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02869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519F5FB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56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6A277A9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0796086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.15E-01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21CC6D2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3A84F51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19BB77D5" w14:textId="63A8AC14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Blood mononuclear cell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3" w:tooltip="Breen, 2016 #18811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Y8L1llYXI+PFJl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CcmVlbjwvQXV0aG9yPjxZZWFyPjIwMTY8L1llYXI+PFJl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3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7F0DF4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EB16EE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3CAD70F5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290C238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SNCA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Synuclein Alpha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51BCBA0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15811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503893C6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AP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37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258A03D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3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3AC26B6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4F9F4AE0" w14:textId="56AB1D74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Lymphocytes (males) </w:t>
            </w:r>
            <w:r w:rsidRPr="00DB3EFF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DBP KO-Stressed mice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 xml:space="preserve">, Omega-3 fatty acids </w:t>
            </w:r>
            <w:hyperlink w:anchor="_ENREF_11" w:tooltip="Le-Niculescu, 2011 #188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4MTQ8L1JlY051bT48RGlzcGxheVRleHQ+PHN0eWxlIGZhY2U9InN1cGVy
c2NyaXB0Ij4xMTwvc3R5bGU+PC9EaXNwbGF5VGV4dD48cmVjb3JkPjxyZWMtbnVtYmVyPjE4ODE0
PC9yZWMtbnVtYmVyPjxmb3JlaWduLWtleXM+PGtleSBhcHA9IkVOIiBkYi1pZD0iZmYwZGF6ejk3
dHp6c2plc3RlcHhlc3Bic3I1eHdkNWE5MGVwIiB0aW1lc3RhbXA9IjE1MTkwNTI4MTgiPjE4ODE0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2D0841E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30D4FC2F" w14:textId="006CD3B8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NT2.D1 cell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4" w:tooltip="Hill, 2013 #18813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aWxsPC9BdXRob3I+PFllYXI+MjAxMzwvWWVhcj48UmVj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aWxsPC9BdXRob3I+PFllYXI+MjAxMzwvWWVhcj48UmVj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4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5DB529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9FB670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1CDCF81B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64D33DF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  <w:t>B2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Beta-2-Microglobulin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16FE350F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32311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314636A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91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6DAA581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1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3B032F0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042FAE9C" w14:textId="77B6E22D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 NAC (females)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 xml:space="preserve"> </w:t>
            </w:r>
            <w:r w:rsidRPr="00DB3EFF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DBP KO-Stressed mice,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 xml:space="preserve"> Omega-3 fatty acids </w:t>
            </w:r>
            <w:hyperlink w:anchor="_ENREF_11" w:tooltip="Le-Niculescu, 2011 #18814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Tk8L1JlY051bT48RGlzcGxheVRleHQ+PHN0eWxlIGZhY2U9InN1cGVy
c2NyaXB0Ij4xMTwvc3R5bGU+PC9EaXNwbGF5VGV4dD48cmVjb3JkPjxyZWMtbnVtYmVyPjE4Nzk5
PC9yZWMtbnVtYmVyPjxmb3JlaWduLWtleXM+PGtleSBhcHA9IkVOIiBkYi1pZD0iZmYwZGF6ejk3
dHp6c2plc3RlcHhlc3Bic3I1eHdkNWE5MGVwIiB0aW1lc3RhbXA9IjE1MTkwNTE3NTEiPjE4Nzk5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ExPC9Z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344A375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1E39E5F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2E37002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F0DBB74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4'-iodo-4'-deoxydoxorubicin</w:t>
            </w:r>
          </w:p>
        </w:tc>
      </w:tr>
      <w:tr w:rsidR="006E7104" w:rsidRPr="001C075E" w14:paraId="327AEB28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287CF47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  <w:t>NUB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Negative Regulator Of Ubiquitin Like Proteins 1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5CBA3E2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560108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6FEE893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61.8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2D12441E" w14:textId="557B544D" w:rsidR="009661AA" w:rsidRPr="001C075E" w:rsidRDefault="009661AA" w:rsidP="00BB33EC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1</w:t>
            </w:r>
            <w:r w:rsidR="00BB33EC"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30CBFD9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2.34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1CCCDA7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9E5885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75ACDA54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340CF9E" w14:textId="20F8AFEA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D) VT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Clozap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121" w:tooltip="Le-Niculescu, 2007 #365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686980B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37547CAB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406EFD14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  <w:t>GJB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Gap Junction Protein Beta 2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7CEFC04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23278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14B15A96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48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72ECF5D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07A0590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2.42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2D8346D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2040966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68D66BB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4EE5EB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</w:p>
          <w:p w14:paraId="47B3434E" w14:textId="595E000E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VT 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Clozap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121" w:tooltip="Le-Niculescu, 2007 #365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329D81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6F36217F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3F3F857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  <w:t>HIF1A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Hypoxia Inducible Factor 1 Alpha Subunit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02EEE0F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38869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213873C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54.4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0DBED7F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6D70D9F4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1.11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1D6645B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78CB8C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6C99481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F7065C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25FCD2F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EZN 2968</w:t>
            </w:r>
          </w:p>
        </w:tc>
      </w:tr>
      <w:tr w:rsidR="006E7104" w:rsidRPr="001C075E" w14:paraId="071CBE91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</w:tcPr>
          <w:p w14:paraId="014CBD7D" w14:textId="78F413FE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B0F0"/>
                <w:sz w:val="16"/>
                <w:szCs w:val="16"/>
              </w:rPr>
              <w:t xml:space="preserve">LRRC59 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Leucine Rich Repeat Containing 59</w:t>
            </w:r>
          </w:p>
        </w:tc>
        <w:tc>
          <w:tcPr>
            <w:tcW w:w="330" w:type="pct"/>
            <w:shd w:val="clear" w:color="auto" w:fill="auto"/>
            <w:vAlign w:val="center"/>
          </w:tcPr>
          <w:p w14:paraId="780E1F9A" w14:textId="46B002B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222231_s_at</w:t>
            </w:r>
          </w:p>
        </w:tc>
        <w:tc>
          <w:tcPr>
            <w:tcW w:w="472" w:type="pct"/>
            <w:shd w:val="clear" w:color="auto" w:fill="auto"/>
            <w:vAlign w:val="center"/>
          </w:tcPr>
          <w:p w14:paraId="696501AA" w14:textId="7777777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hAnsi="MS Reference Sans Serif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br/>
              <w:t>DE/4</w:t>
            </w:r>
          </w:p>
          <w:p w14:paraId="50DF43D1" w14:textId="62FDD922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color w:val="000000"/>
                <w:sz w:val="16"/>
                <w:szCs w:val="16"/>
              </w:rPr>
              <w:t>61.5%</w:t>
            </w:r>
          </w:p>
        </w:tc>
        <w:tc>
          <w:tcPr>
            <w:tcW w:w="331" w:type="pct"/>
            <w:shd w:val="clear" w:color="auto" w:fill="auto"/>
            <w:vAlign w:val="center"/>
          </w:tcPr>
          <w:p w14:paraId="20398B75" w14:textId="106E723F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566" w:type="pct"/>
            <w:shd w:val="clear" w:color="auto" w:fill="auto"/>
            <w:vAlign w:val="center"/>
          </w:tcPr>
          <w:p w14:paraId="5AA7DBDF" w14:textId="517FB71F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hAnsi="MS Reference Sans Serif"/>
                <w:b/>
                <w:color w:val="000000"/>
                <w:sz w:val="16"/>
                <w:szCs w:val="16"/>
              </w:rPr>
              <w:t>3.15E-02/4</w:t>
            </w:r>
            <w:r w:rsidRPr="001C075E">
              <w:rPr>
                <w:rFonts w:ascii="MS Reference Sans Serif" w:hAnsi="MS Reference Sans Serif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</w:tcPr>
          <w:p w14:paraId="74AAE814" w14:textId="7777777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</w:tcPr>
          <w:p w14:paraId="5B9640F3" w14:textId="7777777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</w:tcPr>
          <w:p w14:paraId="2E468385" w14:textId="7777777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</w:tcPr>
          <w:p w14:paraId="6230459A" w14:textId="0FBE8F4A" w:rsidR="00B555D2" w:rsidRPr="001C075E" w:rsidRDefault="00FF3CC5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/>
                <w:color w:val="000000"/>
                <w:sz w:val="16"/>
                <w:szCs w:val="16"/>
              </w:rPr>
              <w:t xml:space="preserve">(I) CP </w:t>
            </w:r>
            <w:r w:rsidRPr="001C075E">
              <w:rPr>
                <w:rFonts w:ascii="MS Reference Sans Serif" w:eastAsia="Times New Roman" w:hAnsi="MS Reference Sans Serif"/>
                <w:b/>
                <w:color w:val="000000"/>
                <w:sz w:val="16"/>
                <w:szCs w:val="16"/>
              </w:rPr>
              <w:t>Valproate</w:t>
            </w:r>
            <w:r w:rsidRPr="001C075E">
              <w:rPr>
                <w:rFonts w:ascii="MS Reference Sans Serif" w:eastAsia="Times New Roman" w:hAnsi="MS Reference Sans Serif"/>
                <w:color w:val="000000"/>
                <w:sz w:val="16"/>
                <w:szCs w:val="16"/>
              </w:rPr>
              <w:t xml:space="preserve"> </w:t>
            </w:r>
            <w:hyperlink w:anchor="_ENREF_232" w:tooltip="Ogden, 2004 #36507" w:history="1"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PZ2RlbjwvQXV0aG9yPjxZZWFyPjIwMDQ8L1llYXI+PFJl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PZ2RlbjwvQXV0aG9yPjxZZWFyPjIwMDQ8L1llYXI+PFJl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</w:fldData>
                </w:fldCha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/>
                  <w:noProof/>
                  <w:color w:val="000000"/>
                  <w:sz w:val="16"/>
                  <w:szCs w:val="16"/>
                  <w:vertAlign w:val="superscript"/>
                </w:rPr>
                <w:t>232</w:t>
              </w:r>
              <w:r w:rsidR="001C075E" w:rsidRPr="001C075E">
                <w:rPr>
                  <w:rFonts w:ascii="MS Reference Sans Serif" w:eastAsia="Times New Roman" w:hAnsi="MS Reference Sans Serif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</w:tcPr>
          <w:p w14:paraId="70EB1F4D" w14:textId="77777777" w:rsidR="00B555D2" w:rsidRPr="001C075E" w:rsidRDefault="00B555D2" w:rsidP="00B555D2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526FAFEB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2C6283D4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PSD3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Pleckstrin And Sec7 Domain Containing 3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5A681C8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18613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671B4FF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AP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100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1DD6B5C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8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51087C5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4D9708C5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36384E6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2923866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52E8DD5C" w14:textId="2606141B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VT 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Clozapin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121" w:tooltip="Le-Niculescu, 2007 #36500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MZS1OaWN1bGVzY3U8L0F1dGhvcj48WWVhcj4yMDA3PC9Z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121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4A81037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0E5D72BF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4CD6A85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STX1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Syntaxin 11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620542A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10190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7EDB2F8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49.2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39BC0C1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6.5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7E2990EB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2.74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1BA98627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518C4688" w14:textId="10B8BDB4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MNC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Antidepressants</w:t>
            </w:r>
            <w:hyperlink w:anchor="_ENREF_235" w:tooltip="Martins-de-Souza, 2014 #18815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XJ0aW5zLWRlLVNvdXphPC9BdXRob3I+PFllYXI+MjAx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NYXJ0aW5zLWRlLVNvdXphPC9BdXRob3I+PFllYXI+MjAx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5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0D7AAA5F" w14:textId="19C77D2D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Lymphoblastoid cell culture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Lithium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6" w:tooltip="Sugawara, 2010 #1881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Wdhd2FyYTwvQXV0aG9yPjxZZWFyPjIwMTA8L1llYXI+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Wdhd2FyYTwvQXV0aG9yPjxZZWFyPjIwMTA8L1llYXI+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  <w:p w14:paraId="35E6C59F" w14:textId="59985999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 xml:space="preserve">(I) Lymphoblastoid cell culture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Valproate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6" w:tooltip="Sugawara, 2010 #18817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Wdhd2FyYTwvQXV0aG9yPjxZZWFyPjIwMTA8L1llYXI+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TdWdhd2FyYTwvQXV0aG9yPjxZZWFyPjIwMTA8L1llYXI+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6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713826B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123174E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4C1D36E4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3207B3C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FF0000"/>
                <w:sz w:val="16"/>
                <w:szCs w:val="16"/>
              </w:rPr>
              <w:t>ANK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Ankyrin 2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6C896B9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02921_s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6EF1F29F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I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4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52.9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52F5AB6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35BC9E8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1.09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201B59C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5450A107" w14:textId="631BDAB2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D) C.elegans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Mianserin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 </w:t>
            </w:r>
            <w:hyperlink w:anchor="_ENREF_237" w:tooltip="Rangaraju, 2016 #18798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SYW5nYXJhanU8L0F1dGhvcj48WWVhcj4yMDE2PC9ZZWFy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SYW5nYXJhanU8L0F1dGhvcj48WWVhcj4yMDE2PC9ZZWFy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7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343E730B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5AD03D3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1CA61F9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  <w:tr w:rsidR="006E7104" w:rsidRPr="001C075E" w14:paraId="413BE4AE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02A29AE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HLA-DRB1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Major Histocompatibility Complex, Class II, DR Beta 1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331DA70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09312_x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139E5F5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41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3DBD41C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20909A8D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1.22E-02/4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br/>
              <w:t>Nominal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6685DC5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38634D5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549A40D1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3CB57FB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19F0AD7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apolizumab</w:t>
            </w:r>
          </w:p>
        </w:tc>
      </w:tr>
      <w:tr w:rsidR="006E7104" w:rsidRPr="001C075E" w14:paraId="45F35019" w14:textId="77777777" w:rsidTr="006E7104">
        <w:trPr>
          <w:trHeight w:val="300"/>
          <w:jc w:val="center"/>
        </w:trPr>
        <w:tc>
          <w:tcPr>
            <w:tcW w:w="705" w:type="pct"/>
            <w:shd w:val="clear" w:color="auto" w:fill="auto"/>
            <w:vAlign w:val="center"/>
            <w:hideMark/>
          </w:tcPr>
          <w:p w14:paraId="31C0CC5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b/>
                <w:color w:val="00B0F0"/>
                <w:sz w:val="16"/>
                <w:szCs w:val="16"/>
              </w:rPr>
              <w:t>LAIR2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Leukocyte Associated Immunoglobulin Like Receptor 2</w:t>
            </w:r>
          </w:p>
        </w:tc>
        <w:tc>
          <w:tcPr>
            <w:tcW w:w="330" w:type="pct"/>
            <w:shd w:val="clear" w:color="auto" w:fill="auto"/>
            <w:vAlign w:val="center"/>
            <w:hideMark/>
          </w:tcPr>
          <w:p w14:paraId="4C6CEDDE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207509_s_at</w:t>
            </w:r>
          </w:p>
        </w:tc>
        <w:tc>
          <w:tcPr>
            <w:tcW w:w="472" w:type="pct"/>
            <w:shd w:val="clear" w:color="auto" w:fill="auto"/>
            <w:vAlign w:val="center"/>
            <w:hideMark/>
          </w:tcPr>
          <w:p w14:paraId="09EE2E93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(D)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DE/6</w:t>
            </w: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br/>
              <w:t>98.5</w:t>
            </w:r>
            <w:r w:rsidRPr="001C075E">
              <w:rPr>
                <w:rFonts w:ascii="MS Reference Sans Serif" w:eastAsia="Times New Roman" w:hAnsi="MS Reference Sans Serif" w:cs="Microsoft Sans Serif"/>
                <w:color w:val="000000"/>
                <w:sz w:val="16"/>
                <w:szCs w:val="16"/>
              </w:rPr>
              <w:t>%</w:t>
            </w:r>
          </w:p>
        </w:tc>
        <w:tc>
          <w:tcPr>
            <w:tcW w:w="331" w:type="pct"/>
            <w:shd w:val="clear" w:color="auto" w:fill="auto"/>
            <w:vAlign w:val="center"/>
            <w:hideMark/>
          </w:tcPr>
          <w:p w14:paraId="117D777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566" w:type="pct"/>
            <w:shd w:val="clear" w:color="auto" w:fill="auto"/>
            <w:vAlign w:val="center"/>
            <w:hideMark/>
          </w:tcPr>
          <w:p w14:paraId="155D2E08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>Not Stepwise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32BBB0EA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657EC9D6" w14:textId="5FCD5D35" w:rsidR="009661AA" w:rsidRPr="001C075E" w:rsidRDefault="009661AA" w:rsidP="001C075E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  <w:r w:rsidRPr="001C075E"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  <w:t xml:space="preserve">(I) Blood </w:t>
            </w:r>
            <w:r w:rsidRPr="001C075E">
              <w:rPr>
                <w:rFonts w:ascii="MS Reference Sans Serif" w:eastAsia="Times New Roman" w:hAnsi="MS Reference Sans Serif" w:cs="Times New Roman"/>
                <w:b/>
                <w:color w:val="000000"/>
                <w:sz w:val="16"/>
                <w:szCs w:val="16"/>
              </w:rPr>
              <w:t>Antidepressants</w:t>
            </w:r>
            <w:hyperlink w:anchor="_ENREF_238" w:tooltip="Hennings, 2015 #18809" w:history="1"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ZW5uaW5nczwvQXV0aG9yPjxZZWFyPjIwMTU8L1llYXI+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begin">
                  <w:fldData xml:space="preserve">PEVuZE5vdGU+PENpdGU+PEF1dGhvcj5IZW5uaW5nczwvQXV0aG9yPjxZZWFyPjIwMTU8L1llYXI+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</w:fldData>
                </w:fldCha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instrText xml:space="preserve"> ADDIN EN.CITE.DATA </w:instrTex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separate"/>
              </w:r>
              <w:r w:rsidR="001C075E" w:rsidRPr="001C075E">
                <w:rPr>
                  <w:rFonts w:ascii="MS Reference Sans Serif" w:eastAsia="Times New Roman" w:hAnsi="MS Reference Sans Serif" w:cs="Times New Roman"/>
                  <w:noProof/>
                  <w:color w:val="000000"/>
                  <w:sz w:val="16"/>
                  <w:szCs w:val="16"/>
                  <w:vertAlign w:val="superscript"/>
                </w:rPr>
                <w:t>238</w:t>
              </w:r>
              <w:r w:rsidR="001C075E" w:rsidRPr="001C075E">
                <w:rPr>
                  <w:rFonts w:ascii="MS Reference Sans Serif" w:eastAsia="Times New Roman" w:hAnsi="MS Reference Sans Serif" w:cs="Times New Roman"/>
                  <w:color w:val="000000"/>
                  <w:sz w:val="16"/>
                  <w:szCs w:val="16"/>
                </w:rPr>
                <w:fldChar w:fldCharType="end"/>
              </w:r>
            </w:hyperlink>
          </w:p>
        </w:tc>
        <w:tc>
          <w:tcPr>
            <w:tcW w:w="614" w:type="pct"/>
            <w:shd w:val="clear" w:color="auto" w:fill="auto"/>
            <w:vAlign w:val="center"/>
            <w:hideMark/>
          </w:tcPr>
          <w:p w14:paraId="4C1205DC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6A77B112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  <w:tc>
          <w:tcPr>
            <w:tcW w:w="519" w:type="pct"/>
            <w:shd w:val="clear" w:color="auto" w:fill="auto"/>
            <w:vAlign w:val="center"/>
            <w:hideMark/>
          </w:tcPr>
          <w:p w14:paraId="0CD0EBD0" w14:textId="77777777" w:rsidR="009661AA" w:rsidRPr="001C075E" w:rsidRDefault="009661AA" w:rsidP="000D51E0">
            <w:pPr>
              <w:spacing w:after="0" w:line="240" w:lineRule="auto"/>
              <w:jc w:val="center"/>
              <w:rPr>
                <w:rFonts w:ascii="MS Reference Sans Serif" w:eastAsia="Times New Roman" w:hAnsi="MS Reference Sans Serif" w:cs="Times New Roman"/>
                <w:color w:val="000000"/>
                <w:sz w:val="16"/>
                <w:szCs w:val="16"/>
              </w:rPr>
            </w:pPr>
          </w:p>
        </w:tc>
      </w:tr>
    </w:tbl>
    <w:p w14:paraId="4D34DA04" w14:textId="77777777" w:rsidR="00743B1B" w:rsidRPr="001C075E" w:rsidRDefault="00743B1B" w:rsidP="0058414E"/>
    <w:p w14:paraId="611526DB" w14:textId="77777777" w:rsidR="001C075E" w:rsidRPr="001C075E" w:rsidRDefault="00743B1B" w:rsidP="001C075E">
      <w:pPr>
        <w:pStyle w:val="EndNoteBibliography"/>
        <w:spacing w:after="0"/>
        <w:ind w:left="720" w:hanging="720"/>
      </w:pPr>
      <w:r w:rsidRPr="001C075E">
        <w:fldChar w:fldCharType="begin"/>
      </w:r>
      <w:r w:rsidRPr="001C075E">
        <w:instrText xml:space="preserve"> ADDIN EN.REFLIST </w:instrText>
      </w:r>
      <w:r w:rsidRPr="001C075E">
        <w:fldChar w:fldCharType="separate"/>
      </w:r>
      <w:bookmarkStart w:id="1" w:name="_ENREF_1"/>
      <w:r w:rsidR="001C075E" w:rsidRPr="001C075E">
        <w:t>1.</w:t>
      </w:r>
      <w:r w:rsidR="001C075E" w:rsidRPr="001C075E">
        <w:tab/>
        <w:t>Boks, M.P.</w:t>
      </w:r>
      <w:r w:rsidR="001C075E" w:rsidRPr="001C075E">
        <w:rPr>
          <w:i/>
        </w:rPr>
        <w:t xml:space="preserve"> et al.</w:t>
      </w:r>
      <w:r w:rsidR="001C075E" w:rsidRPr="001C075E">
        <w:t xml:space="preserve"> Longitudinal changes of telomere length and epigenetic age related to traumatic stress and post-traumatic stress disorder. </w:t>
      </w:r>
      <w:r w:rsidR="001C075E" w:rsidRPr="001C075E">
        <w:rPr>
          <w:i/>
        </w:rPr>
        <w:t>Psychoneuroendocrinology</w:t>
      </w:r>
      <w:r w:rsidR="001C075E" w:rsidRPr="001C075E">
        <w:t xml:space="preserve"> </w:t>
      </w:r>
      <w:r w:rsidR="001C075E" w:rsidRPr="001C075E">
        <w:rPr>
          <w:b/>
        </w:rPr>
        <w:t>51</w:t>
      </w:r>
      <w:r w:rsidR="001C075E" w:rsidRPr="001C075E">
        <w:t>, 506-12 (2015).</w:t>
      </w:r>
      <w:bookmarkEnd w:id="1"/>
    </w:p>
    <w:p w14:paraId="68A2925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" w:name="_ENREF_2"/>
      <w:r w:rsidRPr="001C075E">
        <w:t>2.</w:t>
      </w:r>
      <w:r w:rsidRPr="001C075E">
        <w:tab/>
        <w:t>Kim, T.Y.</w:t>
      </w:r>
      <w:r w:rsidRPr="001C075E">
        <w:rPr>
          <w:i/>
        </w:rPr>
        <w:t xml:space="preserve"> et al.</w:t>
      </w:r>
      <w:r w:rsidRPr="001C075E">
        <w:t xml:space="preserve"> The effect of trauma and PTSD on telomere length: An exploratory study in people exposed to combat trauma. </w:t>
      </w:r>
      <w:r w:rsidRPr="001C075E">
        <w:rPr>
          <w:i/>
        </w:rPr>
        <w:t>Sci Rep</w:t>
      </w:r>
      <w:r w:rsidRPr="001C075E">
        <w:t xml:space="preserve"> </w:t>
      </w:r>
      <w:r w:rsidRPr="001C075E">
        <w:rPr>
          <w:b/>
        </w:rPr>
        <w:t>7</w:t>
      </w:r>
      <w:r w:rsidRPr="001C075E">
        <w:t>, 4375 (2017).</w:t>
      </w:r>
      <w:bookmarkEnd w:id="2"/>
    </w:p>
    <w:p w14:paraId="641C5D5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" w:name="_ENREF_3"/>
      <w:r w:rsidRPr="001C075E">
        <w:t>3.</w:t>
      </w:r>
      <w:r w:rsidRPr="001C075E">
        <w:tab/>
        <w:t>Bersani, F.S.</w:t>
      </w:r>
      <w:r w:rsidRPr="001C075E">
        <w:rPr>
          <w:i/>
        </w:rPr>
        <w:t xml:space="preserve"> et al.</w:t>
      </w:r>
      <w:r w:rsidRPr="001C075E">
        <w:t xml:space="preserve"> Association of dimensional psychological health measures with telomere length in male war veterans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190</w:t>
      </w:r>
      <w:r w:rsidRPr="001C075E">
        <w:t>, 537-542 (2016).</w:t>
      </w:r>
      <w:bookmarkEnd w:id="3"/>
    </w:p>
    <w:p w14:paraId="25F4E56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" w:name="_ENREF_4"/>
      <w:r w:rsidRPr="001C075E">
        <w:t>4.</w:t>
      </w:r>
      <w:r w:rsidRPr="001C075E">
        <w:tab/>
        <w:t>Blaze, J.</w:t>
      </w:r>
      <w:r w:rsidRPr="001C075E">
        <w:rPr>
          <w:i/>
        </w:rPr>
        <w:t xml:space="preserve"> et al.</w:t>
      </w:r>
      <w:r w:rsidRPr="001C075E">
        <w:t xml:space="preserve"> Intrauterine exposure to maternal stress alters Bdnf IV DNA methylation and telomere length in the brain of adult rat offspring. </w:t>
      </w:r>
      <w:r w:rsidRPr="001C075E">
        <w:rPr>
          <w:i/>
        </w:rPr>
        <w:t>Int J Dev Neurosci</w:t>
      </w:r>
      <w:r w:rsidRPr="001C075E">
        <w:t xml:space="preserve"> </w:t>
      </w:r>
      <w:r w:rsidRPr="001C075E">
        <w:rPr>
          <w:b/>
        </w:rPr>
        <w:t>62</w:t>
      </w:r>
      <w:r w:rsidRPr="001C075E">
        <w:t>, 56-62 (2017).</w:t>
      </w:r>
      <w:bookmarkEnd w:id="4"/>
    </w:p>
    <w:p w14:paraId="02D72D2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" w:name="_ENREF_5"/>
      <w:r w:rsidRPr="001C075E">
        <w:t>5.</w:t>
      </w:r>
      <w:r w:rsidRPr="001C075E">
        <w:tab/>
        <w:t xml:space="preserve">Cram, D.L., Monaghan, P., Gillespie, R. &amp; Clutton-Brock, T. Effects of early-life competition and maternal nutrition on telomere lengths in wild meerkats. </w:t>
      </w:r>
      <w:r w:rsidRPr="001C075E">
        <w:rPr>
          <w:i/>
        </w:rPr>
        <w:t>Proc Biol Sci</w:t>
      </w:r>
      <w:r w:rsidRPr="001C075E">
        <w:t xml:space="preserve"> </w:t>
      </w:r>
      <w:r w:rsidRPr="001C075E">
        <w:rPr>
          <w:b/>
        </w:rPr>
        <w:t>284</w:t>
      </w:r>
      <w:r w:rsidRPr="001C075E">
        <w:t>(2017).</w:t>
      </w:r>
      <w:bookmarkEnd w:id="5"/>
    </w:p>
    <w:p w14:paraId="63443BF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" w:name="_ENREF_6"/>
      <w:r w:rsidRPr="001C075E">
        <w:t>6.</w:t>
      </w:r>
      <w:r w:rsidRPr="001C075E">
        <w:tab/>
        <w:t xml:space="preserve">Dong, Y., Zhang, G., Yuan, X., Zhang, Y. &amp; Hu, M. Telomere length and telomere repeating factors: Cellular markers for post-traumatic stress disorder-like model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195</w:t>
      </w:r>
      <w:r w:rsidRPr="001C075E">
        <w:t>, 156-62 (2016).</w:t>
      </w:r>
      <w:bookmarkEnd w:id="6"/>
    </w:p>
    <w:p w14:paraId="03998BF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" w:name="_ENREF_7"/>
      <w:r w:rsidRPr="001C075E">
        <w:t>7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Phenomic, convergent functional genomic, and biomarker studies in a stress-reactive genetic animal model of bipolar disorder and co-morbid alcoholism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47B</w:t>
      </w:r>
      <w:r w:rsidRPr="001C075E">
        <w:t>, 134-66 (2008).</w:t>
      </w:r>
      <w:bookmarkEnd w:id="7"/>
    </w:p>
    <w:p w14:paraId="033E6FF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" w:name="_ENREF_8"/>
      <w:r w:rsidRPr="001C075E">
        <w:t>8.</w:t>
      </w:r>
      <w:r w:rsidRPr="001C075E">
        <w:tab/>
        <w:t xml:space="preserve">Daskalakis, N.P., Cohen, H., Cai, G., Buxbaum, J.D. &amp; Yehuda, R. Expression profiling associates blood and brain glucocorticoid receptor signaling with trauma-related individual differences in both sexes. </w:t>
      </w:r>
      <w:r w:rsidRPr="001C075E">
        <w:rPr>
          <w:i/>
        </w:rPr>
        <w:t>Proc Natl Acad Sci U S A</w:t>
      </w:r>
      <w:r w:rsidRPr="001C075E">
        <w:t xml:space="preserve"> </w:t>
      </w:r>
      <w:r w:rsidRPr="001C075E">
        <w:rPr>
          <w:b/>
        </w:rPr>
        <w:t>111</w:t>
      </w:r>
      <w:r w:rsidRPr="001C075E">
        <w:t>, 13529-34 (2014).</w:t>
      </w:r>
      <w:bookmarkEnd w:id="8"/>
    </w:p>
    <w:p w14:paraId="310FA37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" w:name="_ENREF_9"/>
      <w:r w:rsidRPr="001C075E">
        <w:t>9.</w:t>
      </w:r>
      <w:r w:rsidRPr="001C075E">
        <w:tab/>
        <w:t>Muhie, S.</w:t>
      </w:r>
      <w:r w:rsidRPr="001C075E">
        <w:rPr>
          <w:i/>
        </w:rPr>
        <w:t xml:space="preserve"> et al.</w:t>
      </w:r>
      <w:r w:rsidRPr="001C075E">
        <w:t xml:space="preserve"> Brain transcriptome profiles in mouse model simulating features of post-traumatic stress disorder. </w:t>
      </w:r>
      <w:r w:rsidRPr="001C075E">
        <w:rPr>
          <w:i/>
        </w:rPr>
        <w:t>Mol Brain</w:t>
      </w:r>
      <w:r w:rsidRPr="001C075E">
        <w:t xml:space="preserve"> </w:t>
      </w:r>
      <w:r w:rsidRPr="001C075E">
        <w:rPr>
          <w:b/>
        </w:rPr>
        <w:t>8</w:t>
      </w:r>
      <w:r w:rsidRPr="001C075E">
        <w:t>, 14 (2015).</w:t>
      </w:r>
      <w:bookmarkEnd w:id="9"/>
    </w:p>
    <w:p w14:paraId="420A6DE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" w:name="_ENREF_10"/>
      <w:r w:rsidRPr="001C075E">
        <w:t>10.</w:t>
      </w:r>
      <w:r w:rsidRPr="001C075E">
        <w:tab/>
        <w:t>Canli, T.</w:t>
      </w:r>
      <w:r w:rsidRPr="001C075E">
        <w:rPr>
          <w:i/>
        </w:rPr>
        <w:t xml:space="preserve"> et al.</w:t>
      </w:r>
      <w:r w:rsidRPr="001C075E">
        <w:t xml:space="preserve"> Differential transcriptome expression in human nucleus accumbens as a function of lonelines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2</w:t>
      </w:r>
      <w:r w:rsidRPr="001C075E">
        <w:t>, 1069-1078 (2017).</w:t>
      </w:r>
      <w:bookmarkEnd w:id="10"/>
    </w:p>
    <w:p w14:paraId="749014D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" w:name="_ENREF_11"/>
      <w:r w:rsidRPr="001C075E">
        <w:t>11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Convergent functional genomic studies of omega-3 fatty acids in stress reactivity, bipolar disorder and alcoholism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1</w:t>
      </w:r>
      <w:r w:rsidRPr="001C075E">
        <w:t>, e4 (2011).</w:t>
      </w:r>
      <w:bookmarkEnd w:id="11"/>
    </w:p>
    <w:p w14:paraId="3C46618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" w:name="_ENREF_12"/>
      <w:r w:rsidRPr="001C075E">
        <w:t>12.</w:t>
      </w:r>
      <w:r w:rsidRPr="001C075E">
        <w:tab/>
        <w:t>Breen, M.S.</w:t>
      </w:r>
      <w:r w:rsidRPr="001C075E">
        <w:rPr>
          <w:i/>
        </w:rPr>
        <w:t xml:space="preserve"> et al.</w:t>
      </w:r>
      <w:r w:rsidRPr="001C075E">
        <w:t xml:space="preserve"> PTSD Blood Transcriptome Mega-Analysis: Shared Inflammatory Pathways across Biological Sex and Modes of Trauma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43</w:t>
      </w:r>
      <w:r w:rsidRPr="001C075E">
        <w:t>, 469-481 (2018).</w:t>
      </w:r>
      <w:bookmarkEnd w:id="12"/>
    </w:p>
    <w:p w14:paraId="2961741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" w:name="_ENREF_13"/>
      <w:r w:rsidRPr="001C075E">
        <w:t>13.</w:t>
      </w:r>
      <w:r w:rsidRPr="001C075E">
        <w:tab/>
        <w:t>Neylan, T.C.</w:t>
      </w:r>
      <w:r w:rsidRPr="001C075E">
        <w:rPr>
          <w:i/>
        </w:rPr>
        <w:t xml:space="preserve"> et al.</w:t>
      </w:r>
      <w:r w:rsidRPr="001C075E">
        <w:t xml:space="preserve"> Suppressed monocyte gene expression profile in men versus women with PTSD. </w:t>
      </w:r>
      <w:r w:rsidRPr="001C075E">
        <w:rPr>
          <w:i/>
        </w:rPr>
        <w:t>Brain Behav Immun</w:t>
      </w:r>
      <w:r w:rsidRPr="001C075E">
        <w:t xml:space="preserve"> </w:t>
      </w:r>
      <w:r w:rsidRPr="001C075E">
        <w:rPr>
          <w:b/>
        </w:rPr>
        <w:t>25</w:t>
      </w:r>
      <w:r w:rsidRPr="001C075E">
        <w:t>, 524-31 (2011).</w:t>
      </w:r>
      <w:bookmarkEnd w:id="13"/>
    </w:p>
    <w:p w14:paraId="4885F54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" w:name="_ENREF_14"/>
      <w:r w:rsidRPr="001C075E">
        <w:t>14.</w:t>
      </w:r>
      <w:r w:rsidRPr="001C075E">
        <w:tab/>
        <w:t>Guardado, P.</w:t>
      </w:r>
      <w:r w:rsidRPr="001C075E">
        <w:rPr>
          <w:i/>
        </w:rPr>
        <w:t xml:space="preserve"> et al.</w:t>
      </w:r>
      <w:r w:rsidRPr="001C075E">
        <w:t xml:space="preserve"> Altered gene expression of the innate immune, neuroendocrine, and nuclear factor-kappa B (NF-kappaB) systems is associated with posttraumatic stress disorder in military personnel. </w:t>
      </w:r>
      <w:r w:rsidRPr="001C075E">
        <w:rPr>
          <w:i/>
        </w:rPr>
        <w:t>J Anxiety Disord</w:t>
      </w:r>
      <w:r w:rsidRPr="001C075E">
        <w:t xml:space="preserve"> </w:t>
      </w:r>
      <w:r w:rsidRPr="001C075E">
        <w:rPr>
          <w:b/>
        </w:rPr>
        <w:t>38</w:t>
      </w:r>
      <w:r w:rsidRPr="001C075E">
        <w:t>, 9-20 (2016).</w:t>
      </w:r>
      <w:bookmarkEnd w:id="14"/>
    </w:p>
    <w:p w14:paraId="35943C8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" w:name="_ENREF_15"/>
      <w:r w:rsidRPr="001C075E">
        <w:t>15.</w:t>
      </w:r>
      <w:r w:rsidRPr="001C075E">
        <w:tab/>
        <w:t>Dalgard, C.</w:t>
      </w:r>
      <w:r w:rsidRPr="001C075E">
        <w:rPr>
          <w:i/>
        </w:rPr>
        <w:t xml:space="preserve"> et al.</w:t>
      </w:r>
      <w:r w:rsidRPr="001C075E">
        <w:t xml:space="preserve"> The MCP-4/MCP-1 ratio in plasma is a candidate circadian biomarker for chronic post-traumatic stress disorder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7</w:t>
      </w:r>
      <w:r w:rsidRPr="001C075E">
        <w:t>, e1025 (2017).</w:t>
      </w:r>
      <w:bookmarkEnd w:id="15"/>
    </w:p>
    <w:p w14:paraId="1FDCE78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" w:name="_ENREF_16"/>
      <w:r w:rsidRPr="001C075E">
        <w:t>16.</w:t>
      </w:r>
      <w:r w:rsidRPr="001C075E">
        <w:tab/>
        <w:t>Miller, G.E.</w:t>
      </w:r>
      <w:r w:rsidRPr="001C075E">
        <w:rPr>
          <w:i/>
        </w:rPr>
        <w:t xml:space="preserve"> et al.</w:t>
      </w:r>
      <w:r w:rsidRPr="001C075E">
        <w:t xml:space="preserve"> A functional genomic fingerprint of chronic stress in humans: blunted glucocorticoid and increased NF-kappaB signaling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64</w:t>
      </w:r>
      <w:r w:rsidRPr="001C075E">
        <w:t>, 266-72 (2008).</w:t>
      </w:r>
      <w:bookmarkEnd w:id="16"/>
    </w:p>
    <w:p w14:paraId="0B80B63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" w:name="_ENREF_17"/>
      <w:r w:rsidRPr="001C075E">
        <w:t>17.</w:t>
      </w:r>
      <w:r w:rsidRPr="001C075E">
        <w:tab/>
        <w:t>Malki, K.</w:t>
      </w:r>
      <w:r w:rsidRPr="001C075E">
        <w:rPr>
          <w:i/>
        </w:rPr>
        <w:t xml:space="preserve"> et al.</w:t>
      </w:r>
      <w:r w:rsidRPr="001C075E">
        <w:t xml:space="preserve"> The endogenous and reactive depression subtypes revisited: integrative animal and human studies implicate multiple distinct molecular mechanisms underlying major depressive disorder. </w:t>
      </w:r>
      <w:r w:rsidRPr="001C075E">
        <w:rPr>
          <w:i/>
        </w:rPr>
        <w:t>BMC Med</w:t>
      </w:r>
      <w:r w:rsidRPr="001C075E">
        <w:t xml:space="preserve"> </w:t>
      </w:r>
      <w:r w:rsidRPr="001C075E">
        <w:rPr>
          <w:b/>
        </w:rPr>
        <w:t>12</w:t>
      </w:r>
      <w:r w:rsidRPr="001C075E">
        <w:t>, 73 (2014).</w:t>
      </w:r>
      <w:bookmarkEnd w:id="17"/>
    </w:p>
    <w:p w14:paraId="6CC86F3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" w:name="_ENREF_18"/>
      <w:r w:rsidRPr="001C075E">
        <w:t>18.</w:t>
      </w:r>
      <w:r w:rsidRPr="001C075E">
        <w:tab/>
        <w:t xml:space="preserve">Huttenrauch, M., Salinas, G. &amp; Wirths, O. Effects of Long-Term Environmental Enrichment on Anxiety, Memory, Hippocampal Plasticity and Overall Brain Gene Expression in C57BL6 Mice. </w:t>
      </w:r>
      <w:r w:rsidRPr="001C075E">
        <w:rPr>
          <w:i/>
        </w:rPr>
        <w:t>Front Mol Neurosci</w:t>
      </w:r>
      <w:r w:rsidRPr="001C075E">
        <w:t xml:space="preserve"> </w:t>
      </w:r>
      <w:r w:rsidRPr="001C075E">
        <w:rPr>
          <w:b/>
        </w:rPr>
        <w:t>9</w:t>
      </w:r>
      <w:r w:rsidRPr="001C075E">
        <w:t>, 62 (2016).</w:t>
      </w:r>
      <w:bookmarkEnd w:id="18"/>
    </w:p>
    <w:p w14:paraId="7BCF603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" w:name="_ENREF_19"/>
      <w:r w:rsidRPr="001C075E">
        <w:t>19.</w:t>
      </w:r>
      <w:r w:rsidRPr="001C075E">
        <w:tab/>
        <w:t>Kumsta, R.</w:t>
      </w:r>
      <w:r w:rsidRPr="001C075E">
        <w:rPr>
          <w:i/>
        </w:rPr>
        <w:t xml:space="preserve"> et al.</w:t>
      </w:r>
      <w:r w:rsidRPr="001C075E">
        <w:t xml:space="preserve"> Severe psychosocial deprivation in early childhood is associated with increased DNA methylation across a region spanning the transcription start site of CYP2E1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6</w:t>
      </w:r>
      <w:r w:rsidRPr="001C075E">
        <w:t>, e830 (2016).</w:t>
      </w:r>
      <w:bookmarkEnd w:id="19"/>
    </w:p>
    <w:p w14:paraId="0C5AD8A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" w:name="_ENREF_20"/>
      <w:r w:rsidRPr="001C075E">
        <w:t>20.</w:t>
      </w:r>
      <w:r w:rsidRPr="001C075E">
        <w:tab/>
        <w:t>Bhasin, M.K.</w:t>
      </w:r>
      <w:r w:rsidRPr="001C075E">
        <w:rPr>
          <w:i/>
        </w:rPr>
        <w:t xml:space="preserve"> et al.</w:t>
      </w:r>
      <w:r w:rsidRPr="001C075E">
        <w:t xml:space="preserve"> Relaxation response induces temporal transcriptome changes in energy metabolism, insulin secretion and inflammatory pathways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8</w:t>
      </w:r>
      <w:r w:rsidRPr="001C075E">
        <w:t>, e62817 (2013).</w:t>
      </w:r>
      <w:bookmarkEnd w:id="20"/>
    </w:p>
    <w:p w14:paraId="2BAB6E9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" w:name="_ENREF_21"/>
      <w:r w:rsidRPr="001C075E">
        <w:t>21.</w:t>
      </w:r>
      <w:r w:rsidRPr="001C075E">
        <w:tab/>
        <w:t>Descalzi, G.</w:t>
      </w:r>
      <w:r w:rsidRPr="001C075E">
        <w:rPr>
          <w:i/>
        </w:rPr>
        <w:t xml:space="preserve"> et al.</w:t>
      </w:r>
      <w:r w:rsidRPr="001C075E">
        <w:t xml:space="preserve"> Neuropathic pain promotes adaptive changes in gene expression in brain networks involved in stress and depression. </w:t>
      </w:r>
      <w:r w:rsidRPr="001C075E">
        <w:rPr>
          <w:i/>
        </w:rPr>
        <w:t>Sci Signal</w:t>
      </w:r>
      <w:r w:rsidRPr="001C075E">
        <w:t xml:space="preserve"> </w:t>
      </w:r>
      <w:r w:rsidRPr="001C075E">
        <w:rPr>
          <w:b/>
        </w:rPr>
        <w:t>10</w:t>
      </w:r>
      <w:r w:rsidRPr="001C075E">
        <w:t>(2017).</w:t>
      </w:r>
      <w:bookmarkEnd w:id="21"/>
    </w:p>
    <w:p w14:paraId="06D51D5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" w:name="_ENREF_22"/>
      <w:r w:rsidRPr="001C075E">
        <w:t>22.</w:t>
      </w:r>
      <w:r w:rsidRPr="001C075E">
        <w:tab/>
        <w:t>Mehta, D.</w:t>
      </w:r>
      <w:r w:rsidRPr="001C075E">
        <w:rPr>
          <w:i/>
        </w:rPr>
        <w:t xml:space="preserve"> et al.</w:t>
      </w:r>
      <w:r w:rsidRPr="001C075E">
        <w:t xml:space="preserve"> Childhood maltreatment is associated with distinct genomic and epigenetic profiles in posttraumatic stress disorder. </w:t>
      </w:r>
      <w:r w:rsidRPr="001C075E">
        <w:rPr>
          <w:i/>
        </w:rPr>
        <w:t>Proc Natl Acad Sci U S A</w:t>
      </w:r>
      <w:r w:rsidRPr="001C075E">
        <w:t xml:space="preserve"> </w:t>
      </w:r>
      <w:r w:rsidRPr="001C075E">
        <w:rPr>
          <w:b/>
        </w:rPr>
        <w:t>110</w:t>
      </w:r>
      <w:r w:rsidRPr="001C075E">
        <w:t>, 8302-7 (2013).</w:t>
      </w:r>
      <w:bookmarkEnd w:id="22"/>
    </w:p>
    <w:p w14:paraId="4B59A9C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" w:name="_ENREF_23"/>
      <w:r w:rsidRPr="001C075E">
        <w:t>23.</w:t>
      </w:r>
      <w:r w:rsidRPr="001C075E">
        <w:tab/>
        <w:t>Su, Y.A.</w:t>
      </w:r>
      <w:r w:rsidRPr="001C075E">
        <w:rPr>
          <w:i/>
        </w:rPr>
        <w:t xml:space="preserve"> et al.</w:t>
      </w:r>
      <w:r w:rsidRPr="001C075E">
        <w:t xml:space="preserve"> Dysregulated mitochondrial genes and networks with drug targets in postmortem brain of patients with posttraumatic stress disorder (PTSD) revealed by human mitochondria-focused cDNA microarrays. </w:t>
      </w:r>
      <w:r w:rsidRPr="001C075E">
        <w:rPr>
          <w:i/>
        </w:rPr>
        <w:t>Int J Biol Sci</w:t>
      </w:r>
      <w:r w:rsidRPr="001C075E">
        <w:t xml:space="preserve"> </w:t>
      </w:r>
      <w:r w:rsidRPr="001C075E">
        <w:rPr>
          <w:b/>
        </w:rPr>
        <w:t>4</w:t>
      </w:r>
      <w:r w:rsidRPr="001C075E">
        <w:t>, 223-35 (2008).</w:t>
      </w:r>
      <w:bookmarkEnd w:id="23"/>
    </w:p>
    <w:p w14:paraId="415C15F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4" w:name="_ENREF_24"/>
      <w:r w:rsidRPr="001C075E">
        <w:t>24.</w:t>
      </w:r>
      <w:r w:rsidRPr="001C075E">
        <w:tab/>
        <w:t>Zhang, K.</w:t>
      </w:r>
      <w:r w:rsidRPr="001C075E">
        <w:rPr>
          <w:i/>
        </w:rPr>
        <w:t xml:space="preserve"> et al.</w:t>
      </w:r>
      <w:r w:rsidRPr="001C075E">
        <w:t xml:space="preserve"> An overview of posttraumatic stress disorder genetic studies by analyzing and integrating genetic data into genetic database PTSDgene. </w:t>
      </w:r>
      <w:r w:rsidRPr="001C075E">
        <w:rPr>
          <w:i/>
        </w:rPr>
        <w:t>Neurosci Biobehav Rev</w:t>
      </w:r>
      <w:r w:rsidRPr="001C075E">
        <w:t xml:space="preserve"> </w:t>
      </w:r>
      <w:r w:rsidRPr="001C075E">
        <w:rPr>
          <w:b/>
        </w:rPr>
        <w:t>83</w:t>
      </w:r>
      <w:r w:rsidRPr="001C075E">
        <w:t>, 647-656 (2017).</w:t>
      </w:r>
      <w:bookmarkEnd w:id="24"/>
    </w:p>
    <w:p w14:paraId="6BD0B46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5" w:name="_ENREF_25"/>
      <w:r w:rsidRPr="001C075E">
        <w:t>25.</w:t>
      </w:r>
      <w:r w:rsidRPr="001C075E">
        <w:tab/>
        <w:t>Tylee, D.S.</w:t>
      </w:r>
      <w:r w:rsidRPr="001C075E">
        <w:rPr>
          <w:i/>
        </w:rPr>
        <w:t xml:space="preserve"> et al.</w:t>
      </w:r>
      <w:r w:rsidRPr="001C075E">
        <w:t xml:space="preserve"> Blood-based gene-expression biomarkers of post-traumatic stress disorder among deployed marines: A pilot study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51</w:t>
      </w:r>
      <w:r w:rsidRPr="001C075E">
        <w:t>, 472-94 (2015).</w:t>
      </w:r>
      <w:bookmarkEnd w:id="25"/>
    </w:p>
    <w:p w14:paraId="5450C45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6" w:name="_ENREF_26"/>
      <w:r w:rsidRPr="001C075E">
        <w:t>26.</w:t>
      </w:r>
      <w:r w:rsidRPr="001C075E">
        <w:tab/>
        <w:t>Labonte, B.</w:t>
      </w:r>
      <w:r w:rsidRPr="001C075E">
        <w:rPr>
          <w:i/>
        </w:rPr>
        <w:t xml:space="preserve"> et al.</w:t>
      </w:r>
      <w:r w:rsidRPr="001C075E">
        <w:t xml:space="preserve"> Sex-specific transcriptional signatures in human depression. </w:t>
      </w:r>
      <w:r w:rsidRPr="001C075E">
        <w:rPr>
          <w:i/>
        </w:rPr>
        <w:t>Nat Med</w:t>
      </w:r>
      <w:r w:rsidRPr="001C075E">
        <w:t xml:space="preserve"> </w:t>
      </w:r>
      <w:r w:rsidRPr="001C075E">
        <w:rPr>
          <w:b/>
        </w:rPr>
        <w:t>23</w:t>
      </w:r>
      <w:r w:rsidRPr="001C075E">
        <w:t>, 1102-1111 (2017).</w:t>
      </w:r>
      <w:bookmarkEnd w:id="26"/>
    </w:p>
    <w:p w14:paraId="5D1B6DA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7" w:name="_ENREF_27"/>
      <w:r w:rsidRPr="001C075E">
        <w:t>27.</w:t>
      </w:r>
      <w:r w:rsidRPr="001C075E">
        <w:tab/>
        <w:t>Mehta, D.</w:t>
      </w:r>
      <w:r w:rsidRPr="001C075E">
        <w:rPr>
          <w:i/>
        </w:rPr>
        <w:t xml:space="preserve"> et al.</w:t>
      </w:r>
      <w:r w:rsidRPr="001C075E">
        <w:t xml:space="preserve"> Using polymorphisms in FKBP5 to define biologically distinct subtypes of posttraumatic stress disorder: evidence from endocrine and gene expression studies. </w:t>
      </w:r>
      <w:r w:rsidRPr="001C075E">
        <w:rPr>
          <w:i/>
        </w:rPr>
        <w:t>Arch Gen Psychiatry</w:t>
      </w:r>
      <w:r w:rsidRPr="001C075E">
        <w:t xml:space="preserve"> </w:t>
      </w:r>
      <w:r w:rsidRPr="001C075E">
        <w:rPr>
          <w:b/>
        </w:rPr>
        <w:t>68</w:t>
      </w:r>
      <w:r w:rsidRPr="001C075E">
        <w:t>, 901-10 (2011).</w:t>
      </w:r>
      <w:bookmarkEnd w:id="27"/>
    </w:p>
    <w:p w14:paraId="30343D1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8" w:name="_ENREF_28"/>
      <w:r w:rsidRPr="001C075E">
        <w:t>28.</w:t>
      </w:r>
      <w:r w:rsidRPr="001C075E">
        <w:tab/>
        <w:t>Sarapas, C.</w:t>
      </w:r>
      <w:r w:rsidRPr="001C075E">
        <w:rPr>
          <w:i/>
        </w:rPr>
        <w:t xml:space="preserve"> et al.</w:t>
      </w:r>
      <w:r w:rsidRPr="001C075E">
        <w:t xml:space="preserve"> Genetic markers for PTSD risk and resilience among survivors of the World Trade Center attacks. </w:t>
      </w:r>
      <w:r w:rsidRPr="001C075E">
        <w:rPr>
          <w:i/>
        </w:rPr>
        <w:t>Dis Markers</w:t>
      </w:r>
      <w:r w:rsidRPr="001C075E">
        <w:t xml:space="preserve"> </w:t>
      </w:r>
      <w:r w:rsidRPr="001C075E">
        <w:rPr>
          <w:b/>
        </w:rPr>
        <w:t>30</w:t>
      </w:r>
      <w:r w:rsidRPr="001C075E">
        <w:t>, 101-10 (2011).</w:t>
      </w:r>
      <w:bookmarkEnd w:id="28"/>
    </w:p>
    <w:p w14:paraId="63E76C9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9" w:name="_ENREF_29"/>
      <w:r w:rsidRPr="001C075E">
        <w:t>29.</w:t>
      </w:r>
      <w:r w:rsidRPr="001C075E">
        <w:tab/>
        <w:t>van Zuiden, M.</w:t>
      </w:r>
      <w:r w:rsidRPr="001C075E">
        <w:rPr>
          <w:i/>
        </w:rPr>
        <w:t xml:space="preserve"> et al.</w:t>
      </w:r>
      <w:r w:rsidRPr="001C075E">
        <w:t xml:space="preserve"> Glucocorticoid receptor pathway components predict posttraumatic stress disorder symptom development: a prospective study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71</w:t>
      </w:r>
      <w:r w:rsidRPr="001C075E">
        <w:t>, 309-16 (2012).</w:t>
      </w:r>
      <w:bookmarkEnd w:id="29"/>
    </w:p>
    <w:p w14:paraId="3FAA314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0" w:name="_ENREF_30"/>
      <w:r w:rsidRPr="001C075E">
        <w:t>30.</w:t>
      </w:r>
      <w:r w:rsidRPr="001C075E">
        <w:tab/>
        <w:t>Koenen, K.C.</w:t>
      </w:r>
      <w:r w:rsidRPr="001C075E">
        <w:rPr>
          <w:i/>
        </w:rPr>
        <w:t xml:space="preserve"> et al.</w:t>
      </w:r>
      <w:r w:rsidRPr="001C075E">
        <w:t xml:space="preserve"> Polymorphisms in FKBP5 are associated with peritraumatic dissociation in medically injured children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0</w:t>
      </w:r>
      <w:r w:rsidRPr="001C075E">
        <w:t>, 1058-9 (2005).</w:t>
      </w:r>
      <w:bookmarkEnd w:id="30"/>
    </w:p>
    <w:p w14:paraId="4512009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1" w:name="_ENREF_31"/>
      <w:r w:rsidRPr="001C075E">
        <w:t>31.</w:t>
      </w:r>
      <w:r w:rsidRPr="001C075E">
        <w:tab/>
        <w:t>Ising, M.</w:t>
      </w:r>
      <w:r w:rsidRPr="001C075E">
        <w:rPr>
          <w:i/>
        </w:rPr>
        <w:t xml:space="preserve"> et al.</w:t>
      </w:r>
      <w:r w:rsidRPr="001C075E">
        <w:t xml:space="preserve"> Polymorphisms in the FKBP5 gene region modulate recovery from psychosocial stress in healthy controls. </w:t>
      </w:r>
      <w:r w:rsidRPr="001C075E">
        <w:rPr>
          <w:i/>
        </w:rPr>
        <w:t>Eur J Neurosci</w:t>
      </w:r>
      <w:r w:rsidRPr="001C075E">
        <w:t xml:space="preserve"> </w:t>
      </w:r>
      <w:r w:rsidRPr="001C075E">
        <w:rPr>
          <w:b/>
        </w:rPr>
        <w:t>28</w:t>
      </w:r>
      <w:r w:rsidRPr="001C075E">
        <w:t>, 389-98 (2008).</w:t>
      </w:r>
      <w:bookmarkEnd w:id="31"/>
    </w:p>
    <w:p w14:paraId="382A288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2" w:name="_ENREF_32"/>
      <w:r w:rsidRPr="001C075E">
        <w:t>32.</w:t>
      </w:r>
      <w:r w:rsidRPr="001C075E">
        <w:tab/>
        <w:t>Velders, F.P.</w:t>
      </w:r>
      <w:r w:rsidRPr="001C075E">
        <w:rPr>
          <w:i/>
        </w:rPr>
        <w:t xml:space="preserve"> et al.</w:t>
      </w:r>
      <w:r w:rsidRPr="001C075E">
        <w:t xml:space="preserve"> Genetics of cortisol secretion and depressive symptoms: a candidate gene and genome wide association approach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36</w:t>
      </w:r>
      <w:r w:rsidRPr="001C075E">
        <w:t>, 1053-61 (2011).</w:t>
      </w:r>
      <w:bookmarkEnd w:id="32"/>
    </w:p>
    <w:p w14:paraId="47BC293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3" w:name="_ENREF_33"/>
      <w:r w:rsidRPr="001C075E">
        <w:t>33.</w:t>
      </w:r>
      <w:r w:rsidRPr="001C075E">
        <w:tab/>
        <w:t>Binder, E.B.</w:t>
      </w:r>
      <w:r w:rsidRPr="001C075E">
        <w:rPr>
          <w:i/>
        </w:rPr>
        <w:t xml:space="preserve"> et al.</w:t>
      </w:r>
      <w:r w:rsidRPr="001C075E">
        <w:t xml:space="preserve"> Association of FKBP5 polymorphisms and childhood abuse with risk of posttraumatic stress disorder symptoms in adults. </w:t>
      </w:r>
      <w:r w:rsidRPr="001C075E">
        <w:rPr>
          <w:i/>
        </w:rPr>
        <w:t>JAMA</w:t>
      </w:r>
      <w:r w:rsidRPr="001C075E">
        <w:t xml:space="preserve"> </w:t>
      </w:r>
      <w:r w:rsidRPr="001C075E">
        <w:rPr>
          <w:b/>
        </w:rPr>
        <w:t>299</w:t>
      </w:r>
      <w:r w:rsidRPr="001C075E">
        <w:t>, 1291-305 (2008).</w:t>
      </w:r>
      <w:bookmarkEnd w:id="33"/>
    </w:p>
    <w:p w14:paraId="15AA9CA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4" w:name="_ENREF_34"/>
      <w:r w:rsidRPr="001C075E">
        <w:t>34.</w:t>
      </w:r>
      <w:r w:rsidRPr="001C075E">
        <w:tab/>
        <w:t>Xie, P.</w:t>
      </w:r>
      <w:r w:rsidRPr="001C075E">
        <w:rPr>
          <w:i/>
        </w:rPr>
        <w:t xml:space="preserve"> et al.</w:t>
      </w:r>
      <w:r w:rsidRPr="001C075E">
        <w:t xml:space="preserve"> Interaction of FKBP5 with childhood adversity on risk for post-traumatic stress disorder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35</w:t>
      </w:r>
      <w:r w:rsidRPr="001C075E">
        <w:t>, 1684-92 (2010).</w:t>
      </w:r>
      <w:bookmarkEnd w:id="34"/>
    </w:p>
    <w:p w14:paraId="5106D33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5" w:name="_ENREF_35"/>
      <w:r w:rsidRPr="001C075E">
        <w:t>35.</w:t>
      </w:r>
      <w:r w:rsidRPr="001C075E">
        <w:tab/>
        <w:t>Klengel, T.</w:t>
      </w:r>
      <w:r w:rsidRPr="001C075E">
        <w:rPr>
          <w:i/>
        </w:rPr>
        <w:t xml:space="preserve"> et al.</w:t>
      </w:r>
      <w:r w:rsidRPr="001C075E">
        <w:t xml:space="preserve"> Allele-specific FKBP5 DNA demethylation mediates gene-childhood trauma interactions. </w:t>
      </w:r>
      <w:r w:rsidRPr="001C075E">
        <w:rPr>
          <w:i/>
        </w:rPr>
        <w:t>Nat Neurosci</w:t>
      </w:r>
      <w:r w:rsidRPr="001C075E">
        <w:t xml:space="preserve"> </w:t>
      </w:r>
      <w:r w:rsidRPr="001C075E">
        <w:rPr>
          <w:b/>
        </w:rPr>
        <w:t>16</w:t>
      </w:r>
      <w:r w:rsidRPr="001C075E">
        <w:t>, 33-41 (2013).</w:t>
      </w:r>
      <w:bookmarkEnd w:id="35"/>
    </w:p>
    <w:p w14:paraId="78B23EC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6" w:name="_ENREF_36"/>
      <w:r w:rsidRPr="001C075E">
        <w:t>36.</w:t>
      </w:r>
      <w:r w:rsidRPr="001C075E">
        <w:tab/>
        <w:t>Dunn, E.C.</w:t>
      </w:r>
      <w:r w:rsidRPr="001C075E">
        <w:rPr>
          <w:i/>
        </w:rPr>
        <w:t xml:space="preserve"> et al.</w:t>
      </w:r>
      <w:r w:rsidRPr="001C075E">
        <w:t xml:space="preserve"> Interaction between genetic variants and exposure to Hurricane Katrina on post-traumatic stress and post-traumatic growth: a prospective analysis of low income adults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152-154</w:t>
      </w:r>
      <w:r w:rsidRPr="001C075E">
        <w:t>, 243-9 (2014).</w:t>
      </w:r>
      <w:bookmarkEnd w:id="36"/>
    </w:p>
    <w:p w14:paraId="2990276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7" w:name="_ENREF_37"/>
      <w:r w:rsidRPr="001C075E">
        <w:t>37.</w:t>
      </w:r>
      <w:r w:rsidRPr="001C075E">
        <w:tab/>
        <w:t>Holmes, S.E.</w:t>
      </w:r>
      <w:r w:rsidRPr="001C075E">
        <w:rPr>
          <w:i/>
        </w:rPr>
        <w:t xml:space="preserve"> et al.</w:t>
      </w:r>
      <w:r w:rsidRPr="001C075E">
        <w:t xml:space="preserve"> Altered metabotropic glutamate receptor 5 markers in PTSD: In vivo and postmortem evidence. </w:t>
      </w:r>
      <w:r w:rsidRPr="001C075E">
        <w:rPr>
          <w:i/>
        </w:rPr>
        <w:t>Proc Natl Acad Sci U S A</w:t>
      </w:r>
      <w:r w:rsidRPr="001C075E">
        <w:t xml:space="preserve"> </w:t>
      </w:r>
      <w:r w:rsidRPr="001C075E">
        <w:rPr>
          <w:b/>
        </w:rPr>
        <w:t>114</w:t>
      </w:r>
      <w:r w:rsidRPr="001C075E">
        <w:t>, 8390-8395 (2017).</w:t>
      </w:r>
      <w:bookmarkEnd w:id="37"/>
    </w:p>
    <w:p w14:paraId="6C0615C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8" w:name="_ENREF_38"/>
      <w:r w:rsidRPr="001C075E">
        <w:t>38.</w:t>
      </w:r>
      <w:r w:rsidRPr="001C075E">
        <w:tab/>
        <w:t>Kuan, P.F.</w:t>
      </w:r>
      <w:r w:rsidRPr="001C075E">
        <w:rPr>
          <w:i/>
        </w:rPr>
        <w:t xml:space="preserve"> et al.</w:t>
      </w:r>
      <w:r w:rsidRPr="001C075E">
        <w:t xml:space="preserve"> Gene expression associated with PTSD in World Trade Center responders: An RNA sequencing study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7</w:t>
      </w:r>
      <w:r w:rsidRPr="001C075E">
        <w:t>, 1297 (2017).</w:t>
      </w:r>
      <w:bookmarkEnd w:id="38"/>
    </w:p>
    <w:p w14:paraId="6995C49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39" w:name="_ENREF_39"/>
      <w:r w:rsidRPr="001C075E">
        <w:t>39.</w:t>
      </w:r>
      <w:r w:rsidRPr="001C075E">
        <w:tab/>
        <w:t>Segman, R.H.</w:t>
      </w:r>
      <w:r w:rsidRPr="001C075E">
        <w:rPr>
          <w:i/>
        </w:rPr>
        <w:t xml:space="preserve"> et al.</w:t>
      </w:r>
      <w:r w:rsidRPr="001C075E">
        <w:t xml:space="preserve"> Peripheral blood mononuclear cell gene expression profiles identify emergent post-traumatic stress disorder among trauma survivor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0</w:t>
      </w:r>
      <w:r w:rsidRPr="001C075E">
        <w:t>, 500-13, 425 (2005).</w:t>
      </w:r>
      <w:bookmarkEnd w:id="39"/>
    </w:p>
    <w:p w14:paraId="0D91A39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0" w:name="_ENREF_40"/>
      <w:r w:rsidRPr="001C075E">
        <w:t>40.</w:t>
      </w:r>
      <w:r w:rsidRPr="001C075E">
        <w:tab/>
        <w:t>Yehuda, R.</w:t>
      </w:r>
      <w:r w:rsidRPr="001C075E">
        <w:rPr>
          <w:i/>
        </w:rPr>
        <w:t xml:space="preserve"> et al.</w:t>
      </w:r>
      <w:r w:rsidRPr="001C075E">
        <w:t xml:space="preserve"> Gene expression patterns associated with posttraumatic stress disorder following exposure to the World Trade Center attacks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66</w:t>
      </w:r>
      <w:r w:rsidRPr="001C075E">
        <w:t>, 708-11 (2009).</w:t>
      </w:r>
      <w:bookmarkEnd w:id="40"/>
    </w:p>
    <w:p w14:paraId="252A64D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1" w:name="_ENREF_41"/>
      <w:r w:rsidRPr="001C075E">
        <w:t>41.</w:t>
      </w:r>
      <w:r w:rsidRPr="001C075E">
        <w:tab/>
        <w:t>Schmidt, U.</w:t>
      </w:r>
      <w:r w:rsidRPr="001C075E">
        <w:rPr>
          <w:i/>
        </w:rPr>
        <w:t xml:space="preserve"> et al.</w:t>
      </w:r>
      <w:r w:rsidRPr="001C075E">
        <w:t xml:space="preserve"> A role for synapsin in FKBP51 modulation of stress responsiveness: Convergent evidence from animal and human studies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52</w:t>
      </w:r>
      <w:r w:rsidRPr="001C075E">
        <w:t>, 43-58 (2015).</w:t>
      </w:r>
      <w:bookmarkEnd w:id="41"/>
    </w:p>
    <w:p w14:paraId="0839B4D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2" w:name="_ENREF_42"/>
      <w:r w:rsidRPr="001C075E">
        <w:t>42.</w:t>
      </w:r>
      <w:r w:rsidRPr="001C075E">
        <w:tab/>
        <w:t>Kuo, B.</w:t>
      </w:r>
      <w:r w:rsidRPr="001C075E">
        <w:rPr>
          <w:i/>
        </w:rPr>
        <w:t xml:space="preserve"> et al.</w:t>
      </w:r>
      <w:r w:rsidRPr="001C075E">
        <w:t xml:space="preserve"> Genomic and clinical effects associated with a relaxation response mind-body intervention in patients with irritable bowel syndrome and inflammatory bowel disease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10</w:t>
      </w:r>
      <w:r w:rsidRPr="001C075E">
        <w:t>, e0123861 (2015).</w:t>
      </w:r>
      <w:bookmarkEnd w:id="42"/>
    </w:p>
    <w:p w14:paraId="7CCBA3D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3" w:name="_ENREF_43"/>
      <w:r w:rsidRPr="001C075E">
        <w:t>43.</w:t>
      </w:r>
      <w:r w:rsidRPr="001C075E">
        <w:tab/>
        <w:t>Cole, S.W.</w:t>
      </w:r>
      <w:r w:rsidRPr="001C075E">
        <w:rPr>
          <w:i/>
        </w:rPr>
        <w:t xml:space="preserve"> et al.</w:t>
      </w:r>
      <w:r w:rsidRPr="001C075E">
        <w:t xml:space="preserve"> Social regulation of gene expression in human leukocytes. </w:t>
      </w:r>
      <w:r w:rsidRPr="001C075E">
        <w:rPr>
          <w:i/>
        </w:rPr>
        <w:t>Genome Biol</w:t>
      </w:r>
      <w:r w:rsidRPr="001C075E">
        <w:t xml:space="preserve"> </w:t>
      </w:r>
      <w:r w:rsidRPr="001C075E">
        <w:rPr>
          <w:b/>
        </w:rPr>
        <w:t>8</w:t>
      </w:r>
      <w:r w:rsidRPr="001C075E">
        <w:t>, R189 (2007).</w:t>
      </w:r>
      <w:bookmarkEnd w:id="43"/>
    </w:p>
    <w:p w14:paraId="4E4D147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4" w:name="_ENREF_44"/>
      <w:r w:rsidRPr="001C075E">
        <w:t>44.</w:t>
      </w:r>
      <w:r w:rsidRPr="001C075E">
        <w:tab/>
        <w:t>Yehuda, R.</w:t>
      </w:r>
      <w:r w:rsidRPr="001C075E">
        <w:rPr>
          <w:i/>
        </w:rPr>
        <w:t xml:space="preserve"> et al.</w:t>
      </w:r>
      <w:r w:rsidRPr="001C075E">
        <w:t xml:space="preserve"> Epigenetic Biomarkers as Predictors and Correlates of Symptom Improvement Following Psychotherapy in Combat Veterans with PTSD. </w:t>
      </w:r>
      <w:r w:rsidRPr="001C075E">
        <w:rPr>
          <w:i/>
        </w:rPr>
        <w:t>Front Psychiatry</w:t>
      </w:r>
      <w:r w:rsidRPr="001C075E">
        <w:t xml:space="preserve"> </w:t>
      </w:r>
      <w:r w:rsidRPr="001C075E">
        <w:rPr>
          <w:b/>
        </w:rPr>
        <w:t>4</w:t>
      </w:r>
      <w:r w:rsidRPr="001C075E">
        <w:t>, 118 (2013).</w:t>
      </w:r>
      <w:bookmarkEnd w:id="44"/>
    </w:p>
    <w:p w14:paraId="6598C03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5" w:name="_ENREF_45"/>
      <w:r w:rsidRPr="001C075E">
        <w:t>45.</w:t>
      </w:r>
      <w:r w:rsidRPr="001C075E">
        <w:tab/>
        <w:t>Hartmann, J.</w:t>
      </w:r>
      <w:r w:rsidRPr="001C075E">
        <w:rPr>
          <w:i/>
        </w:rPr>
        <w:t xml:space="preserve"> et al.</w:t>
      </w:r>
      <w:r w:rsidRPr="001C075E">
        <w:t xml:space="preserve"> The involvement of FK506-binding protein 51 (FKBP5) in the behavioral and neuroendocrine effects of chronic social defeat stress. </w:t>
      </w:r>
      <w:r w:rsidRPr="001C075E">
        <w:rPr>
          <w:i/>
        </w:rPr>
        <w:t>Neuropharmacology</w:t>
      </w:r>
      <w:r w:rsidRPr="001C075E">
        <w:t xml:space="preserve"> </w:t>
      </w:r>
      <w:r w:rsidRPr="001C075E">
        <w:rPr>
          <w:b/>
        </w:rPr>
        <w:t>62</w:t>
      </w:r>
      <w:r w:rsidRPr="001C075E">
        <w:t>, 332-9 (2012).</w:t>
      </w:r>
      <w:bookmarkEnd w:id="45"/>
    </w:p>
    <w:p w14:paraId="7BB2AE1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6" w:name="_ENREF_46"/>
      <w:r w:rsidRPr="001C075E">
        <w:t>46.</w:t>
      </w:r>
      <w:r w:rsidRPr="001C075E">
        <w:tab/>
        <w:t>Lee, H.C.</w:t>
      </w:r>
      <w:r w:rsidRPr="001C075E">
        <w:rPr>
          <w:i/>
        </w:rPr>
        <w:t xml:space="preserve"> et al.</w:t>
      </w:r>
      <w:r w:rsidRPr="001C075E">
        <w:t xml:space="preserve"> Gene expression profiling in hypothalamus of immobilization-stressed mouse using cDNA microarray. </w:t>
      </w:r>
      <w:r w:rsidRPr="001C075E">
        <w:rPr>
          <w:i/>
        </w:rPr>
        <w:t>Brain Res Mol Brain Res</w:t>
      </w:r>
      <w:r w:rsidRPr="001C075E">
        <w:t xml:space="preserve"> </w:t>
      </w:r>
      <w:r w:rsidRPr="001C075E">
        <w:rPr>
          <w:b/>
        </w:rPr>
        <w:t>135</w:t>
      </w:r>
      <w:r w:rsidRPr="001C075E">
        <w:t>, 293-300 (2005).</w:t>
      </w:r>
      <w:bookmarkEnd w:id="46"/>
    </w:p>
    <w:p w14:paraId="2B623E5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7" w:name="_ENREF_47"/>
      <w:r w:rsidRPr="001C075E">
        <w:t>47.</w:t>
      </w:r>
      <w:r w:rsidRPr="001C075E">
        <w:tab/>
        <w:t>Wohleb, E.S.</w:t>
      </w:r>
      <w:r w:rsidRPr="001C075E">
        <w:rPr>
          <w:i/>
        </w:rPr>
        <w:t xml:space="preserve"> et al.</w:t>
      </w:r>
      <w:r w:rsidRPr="001C075E">
        <w:t xml:space="preserve"> beta-Adrenergic receptor antagonism prevents anxiety-like behavior and microglial reactivity induced by repeated social defeat. </w:t>
      </w:r>
      <w:r w:rsidRPr="001C075E">
        <w:rPr>
          <w:i/>
        </w:rPr>
        <w:t>J Neurosci</w:t>
      </w:r>
      <w:r w:rsidRPr="001C075E">
        <w:t xml:space="preserve"> </w:t>
      </w:r>
      <w:r w:rsidRPr="001C075E">
        <w:rPr>
          <w:b/>
        </w:rPr>
        <w:t>31</w:t>
      </w:r>
      <w:r w:rsidRPr="001C075E">
        <w:t>, 6277-88 (2011).</w:t>
      </w:r>
      <w:bookmarkEnd w:id="47"/>
    </w:p>
    <w:p w14:paraId="3500953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8" w:name="_ENREF_48"/>
      <w:r w:rsidRPr="001C075E">
        <w:t>48.</w:t>
      </w:r>
      <w:r w:rsidRPr="001C075E">
        <w:tab/>
        <w:t>Skrzypiec, A.E.</w:t>
      </w:r>
      <w:r w:rsidRPr="001C075E">
        <w:rPr>
          <w:i/>
        </w:rPr>
        <w:t xml:space="preserve"> et al.</w:t>
      </w:r>
      <w:r w:rsidRPr="001C075E">
        <w:t xml:space="preserve"> Stress-induced lipocalin-2 controls dendritic spine formation and neuronal activity in the amygdala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8</w:t>
      </w:r>
      <w:r w:rsidRPr="001C075E">
        <w:t>, e61046 (2013).</w:t>
      </w:r>
      <w:bookmarkEnd w:id="48"/>
    </w:p>
    <w:p w14:paraId="121AD6A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49" w:name="_ENREF_49"/>
      <w:r w:rsidRPr="001C075E">
        <w:t>49.</w:t>
      </w:r>
      <w:r w:rsidRPr="001C075E">
        <w:tab/>
        <w:t>Toth, M.</w:t>
      </w:r>
      <w:r w:rsidRPr="001C075E">
        <w:rPr>
          <w:i/>
        </w:rPr>
        <w:t xml:space="preserve"> et al.</w:t>
      </w:r>
      <w:r w:rsidRPr="001C075E">
        <w:t xml:space="preserve"> Overexpression of Forebrain CRH During Early Life Increases Trauma Susceptibility in Adulthood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41</w:t>
      </w:r>
      <w:r w:rsidRPr="001C075E">
        <w:t>, 1681-90 (2016).</w:t>
      </w:r>
      <w:bookmarkEnd w:id="49"/>
    </w:p>
    <w:p w14:paraId="6586C36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0" w:name="_ENREF_50"/>
      <w:r w:rsidRPr="001C075E">
        <w:t>50.</w:t>
      </w:r>
      <w:r w:rsidRPr="001C075E">
        <w:tab/>
        <w:t>Yang, X.</w:t>
      </w:r>
      <w:r w:rsidRPr="001C075E">
        <w:rPr>
          <w:i/>
        </w:rPr>
        <w:t xml:space="preserve"> et al.</w:t>
      </w:r>
      <w:r w:rsidRPr="001C075E">
        <w:t xml:space="preserve"> Glucocorticoid-induced loss of DNA methylation in non-neuronal cells and potential involvement of DNMT1 in epigenetic regulation of Fkbp5. </w:t>
      </w:r>
      <w:r w:rsidRPr="001C075E">
        <w:rPr>
          <w:i/>
        </w:rPr>
        <w:t>Biochem Biophys Res Commun</w:t>
      </w:r>
      <w:r w:rsidRPr="001C075E">
        <w:t xml:space="preserve"> </w:t>
      </w:r>
      <w:r w:rsidRPr="001C075E">
        <w:rPr>
          <w:b/>
        </w:rPr>
        <w:t>420</w:t>
      </w:r>
      <w:r w:rsidRPr="001C075E">
        <w:t>, 570-5 (2012).</w:t>
      </w:r>
      <w:bookmarkEnd w:id="50"/>
    </w:p>
    <w:p w14:paraId="03316F6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1" w:name="_ENREF_51"/>
      <w:r w:rsidRPr="001C075E">
        <w:t>51.</w:t>
      </w:r>
      <w:r w:rsidRPr="001C075E">
        <w:tab/>
        <w:t>Lee, R.S.</w:t>
      </w:r>
      <w:r w:rsidRPr="001C075E">
        <w:rPr>
          <w:i/>
        </w:rPr>
        <w:t xml:space="preserve"> et al.</w:t>
      </w:r>
      <w:r w:rsidRPr="001C075E">
        <w:t xml:space="preserve"> A measure of glucocorticoid load provided by DNA methylation of Fkbp5 in mice. </w:t>
      </w:r>
      <w:r w:rsidRPr="001C075E">
        <w:rPr>
          <w:i/>
        </w:rPr>
        <w:t>Psychopharmacology (Berl)</w:t>
      </w:r>
      <w:r w:rsidRPr="001C075E">
        <w:t xml:space="preserve"> </w:t>
      </w:r>
      <w:r w:rsidRPr="001C075E">
        <w:rPr>
          <w:b/>
        </w:rPr>
        <w:t>218</w:t>
      </w:r>
      <w:r w:rsidRPr="001C075E">
        <w:t>, 303-12 (2011).</w:t>
      </w:r>
      <w:bookmarkEnd w:id="51"/>
    </w:p>
    <w:p w14:paraId="530458C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2" w:name="_ENREF_52"/>
      <w:r w:rsidRPr="001C075E">
        <w:t>52.</w:t>
      </w:r>
      <w:r w:rsidRPr="001C075E">
        <w:tab/>
        <w:t>Morita, K.</w:t>
      </w:r>
      <w:r w:rsidRPr="001C075E">
        <w:rPr>
          <w:i/>
        </w:rPr>
        <w:t xml:space="preserve"> et al.</w:t>
      </w:r>
      <w:r w:rsidRPr="001C075E">
        <w:t xml:space="preserve"> Expression analysis of psychological stress-associated genes in peripheral blood leukocytes. </w:t>
      </w:r>
      <w:r w:rsidRPr="001C075E">
        <w:rPr>
          <w:i/>
        </w:rPr>
        <w:t>Neurosci Lett</w:t>
      </w:r>
      <w:r w:rsidRPr="001C075E">
        <w:t xml:space="preserve"> </w:t>
      </w:r>
      <w:r w:rsidRPr="001C075E">
        <w:rPr>
          <w:b/>
        </w:rPr>
        <w:t>381</w:t>
      </w:r>
      <w:r w:rsidRPr="001C075E">
        <w:t>, 57-62 (2005).</w:t>
      </w:r>
      <w:bookmarkEnd w:id="52"/>
    </w:p>
    <w:p w14:paraId="55B2B3C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3" w:name="_ENREF_53"/>
      <w:r w:rsidRPr="001C075E">
        <w:t>53.</w:t>
      </w:r>
      <w:r w:rsidRPr="001C075E">
        <w:tab/>
        <w:t>Ohmori, T.</w:t>
      </w:r>
      <w:r w:rsidRPr="001C075E">
        <w:rPr>
          <w:i/>
        </w:rPr>
        <w:t xml:space="preserve"> et al.</w:t>
      </w:r>
      <w:r w:rsidRPr="001C075E">
        <w:t xml:space="preserve"> Assessment of human stress and depression by DNA microarray analysis. </w:t>
      </w:r>
      <w:r w:rsidRPr="001C075E">
        <w:rPr>
          <w:i/>
        </w:rPr>
        <w:t>J Med Invest</w:t>
      </w:r>
      <w:r w:rsidRPr="001C075E">
        <w:t xml:space="preserve"> </w:t>
      </w:r>
      <w:r w:rsidRPr="001C075E">
        <w:rPr>
          <w:b/>
        </w:rPr>
        <w:t>52 Suppl</w:t>
      </w:r>
      <w:r w:rsidRPr="001C075E">
        <w:t>, 266-71 (2005).</w:t>
      </w:r>
      <w:bookmarkEnd w:id="53"/>
    </w:p>
    <w:p w14:paraId="6C31F67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4" w:name="_ENREF_54"/>
      <w:r w:rsidRPr="001C075E">
        <w:t>54.</w:t>
      </w:r>
      <w:r w:rsidRPr="001C075E">
        <w:tab/>
        <w:t xml:space="preserve">Suri, D., Bhattacharya, A. &amp; Vaidya, V.A. Early stress evokes temporally distinct consequences on the hippocampal transcriptome, anxiety and cognitive behaviour. </w:t>
      </w:r>
      <w:r w:rsidRPr="001C075E">
        <w:rPr>
          <w:i/>
        </w:rPr>
        <w:t>Int J Neuropsychopharmacol</w:t>
      </w:r>
      <w:r w:rsidRPr="001C075E">
        <w:t xml:space="preserve"> </w:t>
      </w:r>
      <w:r w:rsidRPr="001C075E">
        <w:rPr>
          <w:b/>
        </w:rPr>
        <w:t>17</w:t>
      </w:r>
      <w:r w:rsidRPr="001C075E">
        <w:t>, 289-301 (2014).</w:t>
      </w:r>
      <w:bookmarkEnd w:id="54"/>
    </w:p>
    <w:p w14:paraId="33CD8FA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5" w:name="_ENREF_55"/>
      <w:r w:rsidRPr="001C075E">
        <w:t>55.</w:t>
      </w:r>
      <w:r w:rsidRPr="001C075E">
        <w:tab/>
        <w:t xml:space="preserve">Reyes, T.M., Walker, J.R., DeCino, C., Hogenesch, J.B. &amp; Sawchenko, P.E. Categorically distinct acute stressors elicit dissimilar transcriptional profiles in the paraventricular nucleus of the hypothalamus. </w:t>
      </w:r>
      <w:r w:rsidRPr="001C075E">
        <w:rPr>
          <w:i/>
        </w:rPr>
        <w:t>J Neurosci</w:t>
      </w:r>
      <w:r w:rsidRPr="001C075E">
        <w:t xml:space="preserve"> </w:t>
      </w:r>
      <w:r w:rsidRPr="001C075E">
        <w:rPr>
          <w:b/>
        </w:rPr>
        <w:t>23</w:t>
      </w:r>
      <w:r w:rsidRPr="001C075E">
        <w:t>, 5607-16 (2003).</w:t>
      </w:r>
      <w:bookmarkEnd w:id="55"/>
    </w:p>
    <w:p w14:paraId="33EBF82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6" w:name="_ENREF_56"/>
      <w:r w:rsidRPr="001C075E">
        <w:t>56.</w:t>
      </w:r>
      <w:r w:rsidRPr="001C075E">
        <w:tab/>
        <w:t>Muhie, S.</w:t>
      </w:r>
      <w:r w:rsidRPr="001C075E">
        <w:rPr>
          <w:i/>
        </w:rPr>
        <w:t xml:space="preserve"> et al.</w:t>
      </w:r>
      <w:r w:rsidRPr="001C075E">
        <w:t xml:space="preserve"> Molecular indicators of stress-induced neuroinflammation in a mouse model simulating features of post-traumatic stress disorder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7</w:t>
      </w:r>
      <w:r w:rsidRPr="001C075E">
        <w:t>, e1135 (2017).</w:t>
      </w:r>
      <w:bookmarkEnd w:id="56"/>
    </w:p>
    <w:p w14:paraId="637BBF3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7" w:name="_ENREF_57"/>
      <w:r w:rsidRPr="001C075E">
        <w:t>57.</w:t>
      </w:r>
      <w:r w:rsidRPr="001C075E">
        <w:tab/>
        <w:t>Breen, M.S.</w:t>
      </w:r>
      <w:r w:rsidRPr="001C075E">
        <w:rPr>
          <w:i/>
        </w:rPr>
        <w:t xml:space="preserve"> et al.</w:t>
      </w:r>
      <w:r w:rsidRPr="001C075E">
        <w:t xml:space="preserve"> Gene networks specific for innate immunity define post-traumatic stress disorder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0</w:t>
      </w:r>
      <w:r w:rsidRPr="001C075E">
        <w:t>, 1538-45 (2015).</w:t>
      </w:r>
      <w:bookmarkEnd w:id="57"/>
    </w:p>
    <w:p w14:paraId="3C0A577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8" w:name="_ENREF_58"/>
      <w:r w:rsidRPr="001C075E">
        <w:t>58.</w:t>
      </w:r>
      <w:r w:rsidRPr="001C075E">
        <w:tab/>
        <w:t>Glatt, S.J.</w:t>
      </w:r>
      <w:r w:rsidRPr="001C075E">
        <w:rPr>
          <w:i/>
        </w:rPr>
        <w:t xml:space="preserve"> et al.</w:t>
      </w:r>
      <w:r w:rsidRPr="001C075E">
        <w:t xml:space="preserve"> Blood-based gene-expression predictors of PTSD risk and resilience among deployed marines: a pilot study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62B</w:t>
      </w:r>
      <w:r w:rsidRPr="001C075E">
        <w:t>, 313-26 (2013).</w:t>
      </w:r>
      <w:bookmarkEnd w:id="58"/>
    </w:p>
    <w:p w14:paraId="66C5F62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59" w:name="_ENREF_59"/>
      <w:r w:rsidRPr="001C075E">
        <w:t>59.</w:t>
      </w:r>
      <w:r w:rsidRPr="001C075E">
        <w:tab/>
        <w:t>Hodes, G.E.</w:t>
      </w:r>
      <w:r w:rsidRPr="001C075E">
        <w:rPr>
          <w:i/>
        </w:rPr>
        <w:t xml:space="preserve"> et al.</w:t>
      </w:r>
      <w:r w:rsidRPr="001C075E">
        <w:t xml:space="preserve"> Sex Differences in Nucleus Accumbens Transcriptome Profiles Associated with Susceptibility versus Resilience to Subchronic Variable Stress. </w:t>
      </w:r>
      <w:r w:rsidRPr="001C075E">
        <w:rPr>
          <w:i/>
        </w:rPr>
        <w:t>J Neurosci</w:t>
      </w:r>
      <w:r w:rsidRPr="001C075E">
        <w:t xml:space="preserve"> </w:t>
      </w:r>
      <w:r w:rsidRPr="001C075E">
        <w:rPr>
          <w:b/>
        </w:rPr>
        <w:t>35</w:t>
      </w:r>
      <w:r w:rsidRPr="001C075E">
        <w:t>, 16362-76 (2015).</w:t>
      </w:r>
      <w:bookmarkEnd w:id="59"/>
    </w:p>
    <w:p w14:paraId="02FC15B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0" w:name="_ENREF_60"/>
      <w:r w:rsidRPr="001C075E">
        <w:t>60.</w:t>
      </w:r>
      <w:r w:rsidRPr="001C075E">
        <w:tab/>
        <w:t>Jakobsson, J.</w:t>
      </w:r>
      <w:r w:rsidRPr="001C075E">
        <w:rPr>
          <w:i/>
        </w:rPr>
        <w:t xml:space="preserve"> et al.</w:t>
      </w:r>
      <w:r w:rsidRPr="001C075E">
        <w:t xml:space="preserve"> KAP1-mediated epigenetic repression in the forebrain modulates behavioral vulnerability to stress. </w:t>
      </w:r>
      <w:r w:rsidRPr="001C075E">
        <w:rPr>
          <w:i/>
        </w:rPr>
        <w:t>Neuron</w:t>
      </w:r>
      <w:r w:rsidRPr="001C075E">
        <w:t xml:space="preserve"> </w:t>
      </w:r>
      <w:r w:rsidRPr="001C075E">
        <w:rPr>
          <w:b/>
        </w:rPr>
        <w:t>60</w:t>
      </w:r>
      <w:r w:rsidRPr="001C075E">
        <w:t>, 818-31 (2008).</w:t>
      </w:r>
      <w:bookmarkEnd w:id="60"/>
    </w:p>
    <w:p w14:paraId="23FD2EF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1" w:name="_ENREF_61"/>
      <w:r w:rsidRPr="001C075E">
        <w:t>61.</w:t>
      </w:r>
      <w:r w:rsidRPr="001C075E">
        <w:tab/>
        <w:t xml:space="preserve">Guillot, C.R., Fanning, J.R., Liang, T., Leventhal, A.M. &amp; Berman, M.E. An alpha-synuclein gene (SNCA) polymorphism moderates the association of PTSD symptomatology with hazardous alcohol use, but not with aggression-related measures. </w:t>
      </w:r>
      <w:r w:rsidRPr="001C075E">
        <w:rPr>
          <w:i/>
        </w:rPr>
        <w:t>J Anxiety Disord</w:t>
      </w:r>
      <w:r w:rsidRPr="001C075E">
        <w:t xml:space="preserve"> </w:t>
      </w:r>
      <w:r w:rsidRPr="001C075E">
        <w:rPr>
          <w:b/>
        </w:rPr>
        <w:t>30</w:t>
      </w:r>
      <w:r w:rsidRPr="001C075E">
        <w:t>, 41-7 (2015).</w:t>
      </w:r>
      <w:bookmarkEnd w:id="61"/>
    </w:p>
    <w:p w14:paraId="5DB4D31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2" w:name="_ENREF_62"/>
      <w:r w:rsidRPr="001C075E">
        <w:t>62.</w:t>
      </w:r>
      <w:r w:rsidRPr="001C075E">
        <w:tab/>
        <w:t>Dimatelis, J.J.</w:t>
      </w:r>
      <w:r w:rsidRPr="001C075E">
        <w:rPr>
          <w:i/>
        </w:rPr>
        <w:t xml:space="preserve"> et al.</w:t>
      </w:r>
      <w:r w:rsidRPr="001C075E">
        <w:t xml:space="preserve"> Exercise partly reverses the effect of maternal separation on hippocampal proteins in 6-hydroxydopamine-lesioned rat brain. </w:t>
      </w:r>
      <w:r w:rsidRPr="001C075E">
        <w:rPr>
          <w:i/>
        </w:rPr>
        <w:t>Exp Physiol</w:t>
      </w:r>
      <w:r w:rsidRPr="001C075E">
        <w:t xml:space="preserve"> </w:t>
      </w:r>
      <w:r w:rsidRPr="001C075E">
        <w:rPr>
          <w:b/>
        </w:rPr>
        <w:t>98</w:t>
      </w:r>
      <w:r w:rsidRPr="001C075E">
        <w:t>, 233-44 (2013).</w:t>
      </w:r>
      <w:bookmarkEnd w:id="62"/>
    </w:p>
    <w:p w14:paraId="4F527DB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3" w:name="_ENREF_63"/>
      <w:r w:rsidRPr="001C075E">
        <w:t>63.</w:t>
      </w:r>
      <w:r w:rsidRPr="001C075E">
        <w:tab/>
        <w:t>Andrus, B.M.</w:t>
      </w:r>
      <w:r w:rsidRPr="001C075E">
        <w:rPr>
          <w:i/>
        </w:rPr>
        <w:t xml:space="preserve"> et al.</w:t>
      </w:r>
      <w:r w:rsidRPr="001C075E">
        <w:t xml:space="preserve"> Gene expression patterns in the hippocampus and amygdala of endogenous depression and chronic stress model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7</w:t>
      </w:r>
      <w:r w:rsidRPr="001C075E">
        <w:t>, 49-61 (2012).</w:t>
      </w:r>
      <w:bookmarkEnd w:id="63"/>
    </w:p>
    <w:p w14:paraId="78DEEC8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4" w:name="_ENREF_64"/>
      <w:r w:rsidRPr="001C075E">
        <w:t>64.</w:t>
      </w:r>
      <w:r w:rsidRPr="001C075E">
        <w:tab/>
        <w:t>Lu, A.T.</w:t>
      </w:r>
      <w:r w:rsidRPr="001C075E">
        <w:rPr>
          <w:i/>
        </w:rPr>
        <w:t xml:space="preserve"> et al.</w:t>
      </w:r>
      <w:r w:rsidRPr="001C075E">
        <w:t xml:space="preserve"> GWAS of epigenetic aging rates in blood reveals a critical role for TERT. </w:t>
      </w:r>
      <w:r w:rsidRPr="001C075E">
        <w:rPr>
          <w:i/>
        </w:rPr>
        <w:t>Nat Commun</w:t>
      </w:r>
      <w:r w:rsidRPr="001C075E">
        <w:t xml:space="preserve"> </w:t>
      </w:r>
      <w:r w:rsidRPr="001C075E">
        <w:rPr>
          <w:b/>
        </w:rPr>
        <w:t>9</w:t>
      </w:r>
      <w:r w:rsidRPr="001C075E">
        <w:t>, 387 (2018).</w:t>
      </w:r>
      <w:bookmarkEnd w:id="64"/>
    </w:p>
    <w:p w14:paraId="0A583E5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5" w:name="_ENREF_65"/>
      <w:r w:rsidRPr="001C075E">
        <w:t>65.</w:t>
      </w:r>
      <w:r w:rsidRPr="001C075E">
        <w:tab/>
        <w:t>Kang, J.I.</w:t>
      </w:r>
      <w:r w:rsidRPr="001C075E">
        <w:rPr>
          <w:i/>
        </w:rPr>
        <w:t xml:space="preserve"> et al.</w:t>
      </w:r>
      <w:r w:rsidRPr="001C075E">
        <w:t xml:space="preserve"> Telomere length in alcohol dependence: A role for impulsive choice and childhood maltreatment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83</w:t>
      </w:r>
      <w:r w:rsidRPr="001C075E">
        <w:t>, 72-78 (2017).</w:t>
      </w:r>
      <w:bookmarkEnd w:id="65"/>
    </w:p>
    <w:p w14:paraId="37E584C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6" w:name="_ENREF_66"/>
      <w:r w:rsidRPr="001C075E">
        <w:t>66.</w:t>
      </w:r>
      <w:r w:rsidRPr="001C075E">
        <w:tab/>
        <w:t>Vasconcelos-Moreno, M.P.</w:t>
      </w:r>
      <w:r w:rsidRPr="001C075E">
        <w:rPr>
          <w:i/>
        </w:rPr>
        <w:t xml:space="preserve"> et al.</w:t>
      </w:r>
      <w:r w:rsidRPr="001C075E">
        <w:t xml:space="preserve"> Telomere Length, Oxidative Stress, Inflammation and BDNF Levels in Siblings of Patients with Bipolar Disorder: Implications for Accelerated Cellular Aging. </w:t>
      </w:r>
      <w:r w:rsidRPr="001C075E">
        <w:rPr>
          <w:i/>
        </w:rPr>
        <w:t>Int J Neuropsychopharmacol</w:t>
      </w:r>
      <w:r w:rsidRPr="001C075E">
        <w:t xml:space="preserve"> </w:t>
      </w:r>
      <w:r w:rsidRPr="001C075E">
        <w:rPr>
          <w:b/>
        </w:rPr>
        <w:t>20</w:t>
      </w:r>
      <w:r w:rsidRPr="001C075E">
        <w:t>, 445-454 (2017).</w:t>
      </w:r>
      <w:bookmarkEnd w:id="66"/>
    </w:p>
    <w:p w14:paraId="7C055D3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7" w:name="_ENREF_67"/>
      <w:r w:rsidRPr="001C075E">
        <w:t>67.</w:t>
      </w:r>
      <w:r w:rsidRPr="001C075E">
        <w:tab/>
        <w:t xml:space="preserve">Kose Cinar, R. Telomere length and hTERT in mania and subsequent remission. </w:t>
      </w:r>
      <w:r w:rsidRPr="001C075E">
        <w:rPr>
          <w:i/>
        </w:rPr>
        <w:t>Rev Bras Psiquiatr</w:t>
      </w:r>
      <w:r w:rsidRPr="001C075E">
        <w:t>, 0 (2017).</w:t>
      </w:r>
      <w:bookmarkEnd w:id="67"/>
    </w:p>
    <w:p w14:paraId="47D1BB7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8" w:name="_ENREF_68"/>
      <w:r w:rsidRPr="001C075E">
        <w:t>68.</w:t>
      </w:r>
      <w:r w:rsidRPr="001C075E">
        <w:tab/>
        <w:t>Rao, S.</w:t>
      </w:r>
      <w:r w:rsidRPr="001C075E">
        <w:rPr>
          <w:i/>
        </w:rPr>
        <w:t xml:space="preserve"> et al.</w:t>
      </w:r>
      <w:r w:rsidRPr="001C075E">
        <w:t xml:space="preserve"> Accelerated leukocyte telomere erosion in schizophrenia: Evidence from the present study and a meta-analysis. </w:t>
      </w:r>
      <w:r w:rsidRPr="001C075E">
        <w:rPr>
          <w:i/>
        </w:rPr>
        <w:t>J Psychiatr Res</w:t>
      </w:r>
      <w:r w:rsidRPr="001C075E">
        <w:t xml:space="preserve"> </w:t>
      </w:r>
      <w:r w:rsidRPr="001C075E">
        <w:rPr>
          <w:b/>
        </w:rPr>
        <w:t>79</w:t>
      </w:r>
      <w:r w:rsidRPr="001C075E">
        <w:t>, 50-56 (2016).</w:t>
      </w:r>
      <w:bookmarkEnd w:id="68"/>
    </w:p>
    <w:p w14:paraId="47498BB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69" w:name="_ENREF_69"/>
      <w:r w:rsidRPr="001C075E">
        <w:t>69.</w:t>
      </w:r>
      <w:r w:rsidRPr="001C075E">
        <w:tab/>
        <w:t>Xie, X.</w:t>
      </w:r>
      <w:r w:rsidRPr="001C075E">
        <w:rPr>
          <w:i/>
        </w:rPr>
        <w:t xml:space="preserve"> et al.</w:t>
      </w:r>
      <w:r w:rsidRPr="001C075E">
        <w:t xml:space="preserve"> Major depressive disorder mediates accelerated aging in rats subjected to chronic mild stress. </w:t>
      </w:r>
      <w:r w:rsidRPr="001C075E">
        <w:rPr>
          <w:i/>
        </w:rPr>
        <w:t>Behav Brain Res</w:t>
      </w:r>
      <w:r w:rsidRPr="001C075E">
        <w:t xml:space="preserve"> </w:t>
      </w:r>
      <w:r w:rsidRPr="001C075E">
        <w:rPr>
          <w:b/>
        </w:rPr>
        <w:t>329</w:t>
      </w:r>
      <w:r w:rsidRPr="001C075E">
        <w:t>, 96-103 (2017).</w:t>
      </w:r>
      <w:bookmarkEnd w:id="69"/>
    </w:p>
    <w:p w14:paraId="651563E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0" w:name="_ENREF_70"/>
      <w:r w:rsidRPr="001C075E">
        <w:t>70.</w:t>
      </w:r>
      <w:r w:rsidRPr="001C075E">
        <w:tab/>
        <w:t xml:space="preserve">Simons, C.J., van Winkel, R. &amp; Group. Intermediate phenotype analysis of patients, unaffected siblings, and healthy controls identifies VMAT2 as a candidate gene for psychotic disorder and neurocognition. </w:t>
      </w:r>
      <w:r w:rsidRPr="001C075E">
        <w:rPr>
          <w:i/>
        </w:rPr>
        <w:t>Schizophr Bull</w:t>
      </w:r>
      <w:r w:rsidRPr="001C075E">
        <w:t xml:space="preserve"> </w:t>
      </w:r>
      <w:r w:rsidRPr="001C075E">
        <w:rPr>
          <w:b/>
        </w:rPr>
        <w:t>39</w:t>
      </w:r>
      <w:r w:rsidRPr="001C075E">
        <w:t>, 848-56 (2013).</w:t>
      </w:r>
      <w:bookmarkEnd w:id="70"/>
    </w:p>
    <w:p w14:paraId="6C69656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1" w:name="_ENREF_71"/>
      <w:r w:rsidRPr="001C075E">
        <w:t>71.</w:t>
      </w:r>
      <w:r w:rsidRPr="001C075E">
        <w:tab/>
        <w:t>Willour, V.L.</w:t>
      </w:r>
      <w:r w:rsidRPr="001C075E">
        <w:rPr>
          <w:i/>
        </w:rPr>
        <w:t xml:space="preserve"> et al.</w:t>
      </w:r>
      <w:r w:rsidRPr="001C075E">
        <w:t xml:space="preserve"> Family-based association of FKBP5 in bipolar disorder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4</w:t>
      </w:r>
      <w:r w:rsidRPr="001C075E">
        <w:t>, 261-8 (2009).</w:t>
      </w:r>
      <w:bookmarkEnd w:id="71"/>
    </w:p>
    <w:p w14:paraId="4EE449A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2" w:name="_ENREF_72"/>
      <w:r w:rsidRPr="001C075E">
        <w:t>72.</w:t>
      </w:r>
      <w:r w:rsidRPr="001C075E">
        <w:tab/>
        <w:t xml:space="preserve">Lavebratt, C., Aberg, E., Sjoholm, L.K. &amp; Forsell, Y. Variations in FKBP5 and BDNF genes are suggestively associated with depression in a Swedish population-based cohort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125</w:t>
      </w:r>
      <w:r w:rsidRPr="001C075E">
        <w:t>, 249-55 (2010).</w:t>
      </w:r>
      <w:bookmarkEnd w:id="72"/>
    </w:p>
    <w:p w14:paraId="1486432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3" w:name="_ENREF_73"/>
      <w:r w:rsidRPr="001C075E">
        <w:t>73.</w:t>
      </w:r>
      <w:r w:rsidRPr="001C075E">
        <w:tab/>
        <w:t>Binder, E.B.</w:t>
      </w:r>
      <w:r w:rsidRPr="001C075E">
        <w:rPr>
          <w:i/>
        </w:rPr>
        <w:t xml:space="preserve"> et al.</w:t>
      </w:r>
      <w:r w:rsidRPr="001C075E">
        <w:t xml:space="preserve"> Polymorphisms in FKBP5 are associated with increased recurrence of depressive episodes and rapid response to antidepressant treatment. </w:t>
      </w:r>
      <w:r w:rsidRPr="001C075E">
        <w:rPr>
          <w:i/>
        </w:rPr>
        <w:t>Nat Genet</w:t>
      </w:r>
      <w:r w:rsidRPr="001C075E">
        <w:t xml:space="preserve"> </w:t>
      </w:r>
      <w:r w:rsidRPr="001C075E">
        <w:rPr>
          <w:b/>
        </w:rPr>
        <w:t>36</w:t>
      </w:r>
      <w:r w:rsidRPr="001C075E">
        <w:t>, 1319-25 (2004).</w:t>
      </w:r>
      <w:bookmarkEnd w:id="73"/>
    </w:p>
    <w:p w14:paraId="123B426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4" w:name="_ENREF_74"/>
      <w:r w:rsidRPr="001C075E">
        <w:t>74.</w:t>
      </w:r>
      <w:r w:rsidRPr="001C075E">
        <w:tab/>
        <w:t>Brent, D.</w:t>
      </w:r>
      <w:r w:rsidRPr="001C075E">
        <w:rPr>
          <w:i/>
        </w:rPr>
        <w:t xml:space="preserve"> et al.</w:t>
      </w:r>
      <w:r w:rsidRPr="001C075E">
        <w:t xml:space="preserve"> Association of FKBP5 polymorphisms with suicidal events in the Treatment of Resistant Depression in Adolescents (TORDIA) study. </w:t>
      </w:r>
      <w:r w:rsidRPr="001C075E">
        <w:rPr>
          <w:i/>
        </w:rPr>
        <w:t>Am J Psychiatry</w:t>
      </w:r>
      <w:r w:rsidRPr="001C075E">
        <w:t xml:space="preserve"> </w:t>
      </w:r>
      <w:r w:rsidRPr="001C075E">
        <w:rPr>
          <w:b/>
        </w:rPr>
        <w:t>167</w:t>
      </w:r>
      <w:r w:rsidRPr="001C075E">
        <w:t>, 190-7 (2010).</w:t>
      </w:r>
      <w:bookmarkEnd w:id="74"/>
    </w:p>
    <w:p w14:paraId="5FF9240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5" w:name="_ENREF_75"/>
      <w:r w:rsidRPr="001C075E">
        <w:t>75.</w:t>
      </w:r>
      <w:r w:rsidRPr="001C075E">
        <w:tab/>
        <w:t>Szczepankiewicz, A.</w:t>
      </w:r>
      <w:r w:rsidRPr="001C075E">
        <w:rPr>
          <w:i/>
        </w:rPr>
        <w:t xml:space="preserve"> et al.</w:t>
      </w:r>
      <w:r w:rsidRPr="001C075E">
        <w:t xml:space="preserve"> FKBP5 polymorphism is associated with major depression but not with bipolar disorder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164</w:t>
      </w:r>
      <w:r w:rsidRPr="001C075E">
        <w:t>, 33-7 (2014).</w:t>
      </w:r>
      <w:bookmarkEnd w:id="75"/>
    </w:p>
    <w:p w14:paraId="569064C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6" w:name="_ENREF_76"/>
      <w:r w:rsidRPr="001C075E">
        <w:t>76.</w:t>
      </w:r>
      <w:r w:rsidRPr="001C075E">
        <w:tab/>
        <w:t>Zobel, A.</w:t>
      </w:r>
      <w:r w:rsidRPr="001C075E">
        <w:rPr>
          <w:i/>
        </w:rPr>
        <w:t xml:space="preserve"> et al.</w:t>
      </w:r>
      <w:r w:rsidRPr="001C075E">
        <w:t xml:space="preserve"> DNA sequence variants of the FKBP5 gene are associated with unipolar depression. </w:t>
      </w:r>
      <w:r w:rsidRPr="001C075E">
        <w:rPr>
          <w:i/>
        </w:rPr>
        <w:t>Int J Neuropsychopharmacol</w:t>
      </w:r>
      <w:r w:rsidRPr="001C075E">
        <w:t xml:space="preserve"> </w:t>
      </w:r>
      <w:r w:rsidRPr="001C075E">
        <w:rPr>
          <w:b/>
        </w:rPr>
        <w:t>13</w:t>
      </w:r>
      <w:r w:rsidRPr="001C075E">
        <w:t>, 649-60 (2010).</w:t>
      </w:r>
      <w:bookmarkEnd w:id="76"/>
    </w:p>
    <w:p w14:paraId="6CD6BC1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7" w:name="_ENREF_77"/>
      <w:r w:rsidRPr="001C075E">
        <w:t>77.</w:t>
      </w:r>
      <w:r w:rsidRPr="001C075E">
        <w:tab/>
        <w:t>Bortsov, A.V.</w:t>
      </w:r>
      <w:r w:rsidRPr="001C075E">
        <w:rPr>
          <w:i/>
        </w:rPr>
        <w:t xml:space="preserve"> et al.</w:t>
      </w:r>
      <w:r w:rsidRPr="001C075E">
        <w:t xml:space="preserve"> Polymorphisms in the glucocorticoid receptor co-chaperone FKBP5 predict persistent musculoskeletal pain after traumatic stress exposure. </w:t>
      </w:r>
      <w:r w:rsidRPr="001C075E">
        <w:rPr>
          <w:i/>
        </w:rPr>
        <w:t>Pain</w:t>
      </w:r>
      <w:r w:rsidRPr="001C075E">
        <w:t xml:space="preserve"> </w:t>
      </w:r>
      <w:r w:rsidRPr="001C075E">
        <w:rPr>
          <w:b/>
        </w:rPr>
        <w:t>154</w:t>
      </w:r>
      <w:r w:rsidRPr="001C075E">
        <w:t>, 1419-26 (2013).</w:t>
      </w:r>
      <w:bookmarkEnd w:id="77"/>
    </w:p>
    <w:p w14:paraId="2AEBEF1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8" w:name="_ENREF_78"/>
      <w:r w:rsidRPr="001C075E">
        <w:t>78.</w:t>
      </w:r>
      <w:r w:rsidRPr="001C075E">
        <w:tab/>
        <w:t xml:space="preserve">Zorina-Lichtenwalter, K., Meloto, C.B., Khoury, S. &amp; Diatchenko, L. Genetic predictors of human chronic pain conditions. </w:t>
      </w:r>
      <w:r w:rsidRPr="001C075E">
        <w:rPr>
          <w:i/>
        </w:rPr>
        <w:t>Neuroscience</w:t>
      </w:r>
      <w:r w:rsidRPr="001C075E">
        <w:t xml:space="preserve"> </w:t>
      </w:r>
      <w:r w:rsidRPr="001C075E">
        <w:rPr>
          <w:b/>
        </w:rPr>
        <w:t>338</w:t>
      </w:r>
      <w:r w:rsidRPr="001C075E">
        <w:t>, 36-62 (2016).</w:t>
      </w:r>
      <w:bookmarkEnd w:id="78"/>
    </w:p>
    <w:p w14:paraId="5B73A55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79" w:name="_ENREF_79"/>
      <w:r w:rsidRPr="001C075E">
        <w:t>79.</w:t>
      </w:r>
      <w:r w:rsidRPr="001C075E">
        <w:tab/>
        <w:t>Perroud, N.</w:t>
      </w:r>
      <w:r w:rsidRPr="001C075E">
        <w:rPr>
          <w:i/>
        </w:rPr>
        <w:t xml:space="preserve"> et al.</w:t>
      </w:r>
      <w:r w:rsidRPr="001C075E">
        <w:t xml:space="preserve"> Clinical and genetic correlates of suicidal ideation during antidepressant treatment in a depressed outpatient sample. </w:t>
      </w:r>
      <w:r w:rsidRPr="001C075E">
        <w:rPr>
          <w:i/>
        </w:rPr>
        <w:t>Pharmacogenomics</w:t>
      </w:r>
      <w:r w:rsidRPr="001C075E">
        <w:t xml:space="preserve"> </w:t>
      </w:r>
      <w:r w:rsidRPr="001C075E">
        <w:rPr>
          <w:b/>
        </w:rPr>
        <w:t>12</w:t>
      </w:r>
      <w:r w:rsidRPr="001C075E">
        <w:t>, 365-77 (2011).</w:t>
      </w:r>
      <w:bookmarkEnd w:id="79"/>
    </w:p>
    <w:p w14:paraId="2E2127B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0" w:name="_ENREF_80"/>
      <w:r w:rsidRPr="001C075E">
        <w:t>80.</w:t>
      </w:r>
      <w:r w:rsidRPr="001C075E">
        <w:tab/>
        <w:t>Supriyanto, I.</w:t>
      </w:r>
      <w:r w:rsidRPr="001C075E">
        <w:rPr>
          <w:i/>
        </w:rPr>
        <w:t xml:space="preserve"> et al.</w:t>
      </w:r>
      <w:r w:rsidRPr="001C075E">
        <w:t xml:space="preserve"> Association of FKBP5 gene haplotypes with completed suicide in the Japanese population. </w:t>
      </w:r>
      <w:r w:rsidRPr="001C075E">
        <w:rPr>
          <w:i/>
        </w:rPr>
        <w:t>Prog Neuropsychopharmacol Biol Psychiatry</w:t>
      </w:r>
      <w:r w:rsidRPr="001C075E">
        <w:t xml:space="preserve"> </w:t>
      </w:r>
      <w:r w:rsidRPr="001C075E">
        <w:rPr>
          <w:b/>
        </w:rPr>
        <w:t>35</w:t>
      </w:r>
      <w:r w:rsidRPr="001C075E">
        <w:t>, 252-6 (2011).</w:t>
      </w:r>
      <w:bookmarkEnd w:id="80"/>
    </w:p>
    <w:p w14:paraId="0343720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1" w:name="_ENREF_81"/>
      <w:r w:rsidRPr="001C075E">
        <w:t>81.</w:t>
      </w:r>
      <w:r w:rsidRPr="001C075E">
        <w:tab/>
        <w:t xml:space="preserve">Roy, A., Gorodetsky, E., Yuan, Q., Goldman, D. &amp; Enoch, M.A. Interaction of FKBP5, a stress-related gene, with childhood trauma increases the risk for attempting suicide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35</w:t>
      </w:r>
      <w:r w:rsidRPr="001C075E">
        <w:t>, 1674-83 (2010).</w:t>
      </w:r>
      <w:bookmarkEnd w:id="81"/>
    </w:p>
    <w:p w14:paraId="608DFE6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2" w:name="_ENREF_82"/>
      <w:r w:rsidRPr="001C075E">
        <w:t>82.</w:t>
      </w:r>
      <w:r w:rsidRPr="001C075E">
        <w:tab/>
        <w:t xml:space="preserve">Roy, A., Hodgkinson, C.A., Deluca, V., Goldman, D. &amp; Enoch, M.A. Two HPA axis genes, CRHBP and FKBP5, interact with childhood trauma to increase the risk for suicidal behavior. </w:t>
      </w:r>
      <w:r w:rsidRPr="001C075E">
        <w:rPr>
          <w:i/>
        </w:rPr>
        <w:t>J Psychiatr Res</w:t>
      </w:r>
      <w:r w:rsidRPr="001C075E">
        <w:t xml:space="preserve"> </w:t>
      </w:r>
      <w:r w:rsidRPr="001C075E">
        <w:rPr>
          <w:b/>
        </w:rPr>
        <w:t>46</w:t>
      </w:r>
      <w:r w:rsidRPr="001C075E">
        <w:t>, 72-9 (2012).</w:t>
      </w:r>
      <w:bookmarkEnd w:id="82"/>
    </w:p>
    <w:p w14:paraId="6F440A7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3" w:name="_ENREF_83"/>
      <w:r w:rsidRPr="001C075E">
        <w:t>83.</w:t>
      </w:r>
      <w:r w:rsidRPr="001C075E">
        <w:tab/>
        <w:t>Yin, H.</w:t>
      </w:r>
      <w:r w:rsidRPr="001C075E">
        <w:rPr>
          <w:i/>
        </w:rPr>
        <w:t xml:space="preserve"> et al.</w:t>
      </w:r>
      <w:r w:rsidRPr="001C075E">
        <w:t xml:space="preserve"> Glucocorticoid Receptor-Related Genes: Genotype and Brain Gene Expression Relationships to Suicide and Major Depressive Disorder. </w:t>
      </w:r>
      <w:r w:rsidRPr="001C075E">
        <w:rPr>
          <w:i/>
        </w:rPr>
        <w:t>Depress Anxiety</w:t>
      </w:r>
      <w:r w:rsidRPr="001C075E">
        <w:t xml:space="preserve"> </w:t>
      </w:r>
      <w:r w:rsidRPr="001C075E">
        <w:rPr>
          <w:b/>
        </w:rPr>
        <w:t>33</w:t>
      </w:r>
      <w:r w:rsidRPr="001C075E">
        <w:t>, 531-540 (2016).</w:t>
      </w:r>
      <w:bookmarkEnd w:id="83"/>
    </w:p>
    <w:p w14:paraId="4780646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4" w:name="_ENREF_84"/>
      <w:r w:rsidRPr="001C075E">
        <w:t>84.</w:t>
      </w:r>
      <w:r w:rsidRPr="001C075E">
        <w:tab/>
        <w:t xml:space="preserve">Forero, D.A., Guio-Vega, G.P. &amp; Gonzalez-Giraldo, Y. A comprehensive regional analysis of genome-wide expression profiles for major depressive disorder. </w:t>
      </w:r>
      <w:r w:rsidRPr="001C075E">
        <w:rPr>
          <w:i/>
        </w:rPr>
        <w:t>J Affect Disord</w:t>
      </w:r>
      <w:r w:rsidRPr="001C075E">
        <w:t xml:space="preserve"> </w:t>
      </w:r>
      <w:r w:rsidRPr="001C075E">
        <w:rPr>
          <w:b/>
        </w:rPr>
        <w:t>218</w:t>
      </w:r>
      <w:r w:rsidRPr="001C075E">
        <w:t>, 86-92 (2017).</w:t>
      </w:r>
      <w:bookmarkEnd w:id="84"/>
    </w:p>
    <w:p w14:paraId="3163131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5" w:name="_ENREF_85"/>
      <w:r w:rsidRPr="001C075E">
        <w:t>85.</w:t>
      </w:r>
      <w:r w:rsidRPr="001C075E">
        <w:tab/>
        <w:t xml:space="preserve">Perez-Ortiz, J.M., Garcia-Gutierrez, M.S., Navarrete, F., Giner, S. &amp; Manzanares, J. Gene and protein alterations of FKBP5 and glucocorticoid receptor in the amygdala of suicide victims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38</w:t>
      </w:r>
      <w:r w:rsidRPr="001C075E">
        <w:t>, 1251-8 (2013).</w:t>
      </w:r>
      <w:bookmarkEnd w:id="85"/>
    </w:p>
    <w:p w14:paraId="56600D2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6" w:name="_ENREF_86"/>
      <w:r w:rsidRPr="001C075E">
        <w:t>86.</w:t>
      </w:r>
      <w:r w:rsidRPr="001C075E">
        <w:tab/>
        <w:t xml:space="preserve">Kupfer, D.M., White, V.L., Strayer, D.L., Crouch, D.J. &amp; Burian, D. Microarray characterization of gene expression changes in blood during acute ethanol exposure. </w:t>
      </w:r>
      <w:r w:rsidRPr="001C075E">
        <w:rPr>
          <w:i/>
        </w:rPr>
        <w:t>BMC Med Genomics</w:t>
      </w:r>
      <w:r w:rsidRPr="001C075E">
        <w:t xml:space="preserve"> </w:t>
      </w:r>
      <w:r w:rsidRPr="001C075E">
        <w:rPr>
          <w:b/>
        </w:rPr>
        <w:t>6</w:t>
      </w:r>
      <w:r w:rsidRPr="001C075E">
        <w:t>, 26 (2013).</w:t>
      </w:r>
      <w:bookmarkEnd w:id="86"/>
    </w:p>
    <w:p w14:paraId="722456C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7" w:name="_ENREF_87"/>
      <w:r w:rsidRPr="001C075E">
        <w:t>87.</w:t>
      </w:r>
      <w:r w:rsidRPr="001C075E">
        <w:tab/>
        <w:t>Levey, D.F.</w:t>
      </w:r>
      <w:r w:rsidRPr="001C075E">
        <w:rPr>
          <w:i/>
        </w:rPr>
        <w:t xml:space="preserve"> et al.</w:t>
      </w:r>
      <w:r w:rsidRPr="001C075E">
        <w:t xml:space="preserve"> Towards understanding and predicting suicidality in women: biomarkers and clinical risk assessment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1</w:t>
      </w:r>
      <w:r w:rsidRPr="001C075E">
        <w:t>, 768-85 (2016).</w:t>
      </w:r>
      <w:bookmarkEnd w:id="87"/>
    </w:p>
    <w:p w14:paraId="580EAEF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8" w:name="_ENREF_88"/>
      <w:r w:rsidRPr="001C075E">
        <w:t>88.</w:t>
      </w:r>
      <w:r w:rsidRPr="001C075E">
        <w:tab/>
        <w:t>Niculescu, A.B.</w:t>
      </w:r>
      <w:r w:rsidRPr="001C075E">
        <w:rPr>
          <w:i/>
        </w:rPr>
        <w:t xml:space="preserve"> et al.</w:t>
      </w:r>
      <w:r w:rsidRPr="001C075E">
        <w:t xml:space="preserve"> Understanding and predicting suicidality using a combined genomic and clinical risk assessment approach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0</w:t>
      </w:r>
      <w:r w:rsidRPr="001C075E">
        <w:t>, 1266-85 (2015).</w:t>
      </w:r>
      <w:bookmarkEnd w:id="88"/>
    </w:p>
    <w:p w14:paraId="60895FA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89" w:name="_ENREF_89"/>
      <w:r w:rsidRPr="001C075E">
        <w:t>89.</w:t>
      </w:r>
      <w:r w:rsidRPr="001C075E">
        <w:tab/>
        <w:t>Hartmann, J.</w:t>
      </w:r>
      <w:r w:rsidRPr="001C075E">
        <w:rPr>
          <w:i/>
        </w:rPr>
        <w:t xml:space="preserve"> et al.</w:t>
      </w:r>
      <w:r w:rsidRPr="001C075E">
        <w:t xml:space="preserve"> Pharmacological Inhibition of the Psychiatric Risk Factor FKBP51 Has Anxiolytic Properties. </w:t>
      </w:r>
      <w:r w:rsidRPr="001C075E">
        <w:rPr>
          <w:i/>
        </w:rPr>
        <w:t>J Neurosci</w:t>
      </w:r>
      <w:r w:rsidRPr="001C075E">
        <w:t xml:space="preserve"> </w:t>
      </w:r>
      <w:r w:rsidRPr="001C075E">
        <w:rPr>
          <w:b/>
        </w:rPr>
        <w:t>35</w:t>
      </w:r>
      <w:r w:rsidRPr="001C075E">
        <w:t>, 9007-16 (2015).</w:t>
      </w:r>
      <w:bookmarkEnd w:id="89"/>
    </w:p>
    <w:p w14:paraId="424B696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0" w:name="_ENREF_90"/>
      <w:r w:rsidRPr="001C075E">
        <w:t>90.</w:t>
      </w:r>
      <w:r w:rsidRPr="001C075E">
        <w:tab/>
        <w:t>Bell, R.L.</w:t>
      </w:r>
      <w:r w:rsidRPr="001C075E">
        <w:rPr>
          <w:i/>
        </w:rPr>
        <w:t xml:space="preserve"> et al.</w:t>
      </w:r>
      <w:r w:rsidRPr="001C075E">
        <w:t xml:space="preserve"> Gene expression changes in the nucleus accumbens of alcohol-preferring rats following chronic ethanol consumption. </w:t>
      </w:r>
      <w:r w:rsidRPr="001C075E">
        <w:rPr>
          <w:i/>
        </w:rPr>
        <w:t>Pharmacol Biochem Behav</w:t>
      </w:r>
      <w:r w:rsidRPr="001C075E">
        <w:t xml:space="preserve"> </w:t>
      </w:r>
      <w:r w:rsidRPr="001C075E">
        <w:rPr>
          <w:b/>
        </w:rPr>
        <w:t>94</w:t>
      </w:r>
      <w:r w:rsidRPr="001C075E">
        <w:t>, 131-47 (2009).</w:t>
      </w:r>
      <w:bookmarkEnd w:id="90"/>
    </w:p>
    <w:p w14:paraId="5AC53A5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1" w:name="_ENREF_91"/>
      <w:r w:rsidRPr="001C075E">
        <w:t>91.</w:t>
      </w:r>
      <w:r w:rsidRPr="001C075E">
        <w:tab/>
        <w:t>Gandal, M.J.</w:t>
      </w:r>
      <w:r w:rsidRPr="001C075E">
        <w:rPr>
          <w:i/>
        </w:rPr>
        <w:t xml:space="preserve"> et al.</w:t>
      </w:r>
      <w:r w:rsidRPr="001C075E">
        <w:t xml:space="preserve"> Shared molecular neuropathology across major psychiatric disorders parallels polygenic overlap. </w:t>
      </w:r>
      <w:r w:rsidRPr="001C075E">
        <w:rPr>
          <w:i/>
        </w:rPr>
        <w:t>Science</w:t>
      </w:r>
      <w:r w:rsidRPr="001C075E">
        <w:t xml:space="preserve"> </w:t>
      </w:r>
      <w:r w:rsidRPr="001C075E">
        <w:rPr>
          <w:b/>
        </w:rPr>
        <w:t>359</w:t>
      </w:r>
      <w:r w:rsidRPr="001C075E">
        <w:t>, 693-697 (2018).</w:t>
      </w:r>
      <w:bookmarkEnd w:id="91"/>
    </w:p>
    <w:p w14:paraId="13A4629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2" w:name="_ENREF_92"/>
      <w:r w:rsidRPr="001C075E">
        <w:t>92.</w:t>
      </w:r>
      <w:r w:rsidRPr="001C075E">
        <w:tab/>
        <w:t>Gonzalez, D.A.</w:t>
      </w:r>
      <w:r w:rsidRPr="001C075E">
        <w:rPr>
          <w:i/>
        </w:rPr>
        <w:t xml:space="preserve"> et al.</w:t>
      </w:r>
      <w:r w:rsidRPr="001C075E">
        <w:t xml:space="preserve"> The Arf6 activator Efa6/PSD3 confers regional specificity and modulates ethanol consumption in Drosophila and humans. </w:t>
      </w:r>
      <w:r w:rsidRPr="001C075E">
        <w:rPr>
          <w:i/>
        </w:rPr>
        <w:t>Mol Psychiatry</w:t>
      </w:r>
      <w:r w:rsidRPr="001C075E">
        <w:t xml:space="preserve"> (2017).</w:t>
      </w:r>
      <w:bookmarkEnd w:id="92"/>
    </w:p>
    <w:p w14:paraId="289CD75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3" w:name="_ENREF_93"/>
      <w:r w:rsidRPr="001C075E">
        <w:t>93.</w:t>
      </w:r>
      <w:r w:rsidRPr="001C075E">
        <w:tab/>
        <w:t>Uhl, G.R.</w:t>
      </w:r>
      <w:r w:rsidRPr="001C075E">
        <w:rPr>
          <w:i/>
        </w:rPr>
        <w:t xml:space="preserve"> et al.</w:t>
      </w:r>
      <w:r w:rsidRPr="001C075E">
        <w:t xml:space="preserve"> Genome-wide association for methamphetamine dependence: convergent results from 2 samples. </w:t>
      </w:r>
      <w:r w:rsidRPr="001C075E">
        <w:rPr>
          <w:i/>
        </w:rPr>
        <w:t>Arch Gen Psychiatry</w:t>
      </w:r>
      <w:r w:rsidRPr="001C075E">
        <w:t xml:space="preserve"> </w:t>
      </w:r>
      <w:r w:rsidRPr="001C075E">
        <w:rPr>
          <w:b/>
        </w:rPr>
        <w:t>65</w:t>
      </w:r>
      <w:r w:rsidRPr="001C075E">
        <w:t>, 345-55 (2008).</w:t>
      </w:r>
      <w:bookmarkEnd w:id="93"/>
    </w:p>
    <w:p w14:paraId="7CD1E93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4" w:name="_ENREF_94"/>
      <w:r w:rsidRPr="001C075E">
        <w:t>94.</w:t>
      </w:r>
      <w:r w:rsidRPr="001C075E">
        <w:tab/>
        <w:t>Ma, D.</w:t>
      </w:r>
      <w:r w:rsidRPr="001C075E">
        <w:rPr>
          <w:i/>
        </w:rPr>
        <w:t xml:space="preserve"> et al.</w:t>
      </w:r>
      <w:r w:rsidRPr="001C075E">
        <w:t xml:space="preserve"> A genome-wide association study of autism reveals a common novel risk locus at 5p14.1. </w:t>
      </w:r>
      <w:r w:rsidRPr="001C075E">
        <w:rPr>
          <w:i/>
        </w:rPr>
        <w:t>Ann Hum Genet</w:t>
      </w:r>
      <w:r w:rsidRPr="001C075E">
        <w:t xml:space="preserve"> </w:t>
      </w:r>
      <w:r w:rsidRPr="001C075E">
        <w:rPr>
          <w:b/>
        </w:rPr>
        <w:t>73</w:t>
      </w:r>
      <w:r w:rsidRPr="001C075E">
        <w:t>, 263-73 (2009).</w:t>
      </w:r>
      <w:bookmarkEnd w:id="94"/>
    </w:p>
    <w:p w14:paraId="0DF5059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5" w:name="_ENREF_95"/>
      <w:r w:rsidRPr="001C075E">
        <w:t>95.</w:t>
      </w:r>
      <w:r w:rsidRPr="001C075E">
        <w:tab/>
        <w:t>Athanasiu, L.</w:t>
      </w:r>
      <w:r w:rsidRPr="001C075E">
        <w:rPr>
          <w:i/>
        </w:rPr>
        <w:t xml:space="preserve"> et al.</w:t>
      </w:r>
      <w:r w:rsidRPr="001C075E">
        <w:t xml:space="preserve"> Gene variants associated with schizophrenia in a Norwegian genome-wide study are replicated in a large European cohort. </w:t>
      </w:r>
      <w:r w:rsidRPr="001C075E">
        <w:rPr>
          <w:i/>
        </w:rPr>
        <w:t>J Psychiatr Res</w:t>
      </w:r>
      <w:r w:rsidRPr="001C075E">
        <w:t xml:space="preserve"> </w:t>
      </w:r>
      <w:r w:rsidRPr="001C075E">
        <w:rPr>
          <w:b/>
        </w:rPr>
        <w:t>44</w:t>
      </w:r>
      <w:r w:rsidRPr="001C075E">
        <w:t>, 748-53 (2010).</w:t>
      </w:r>
      <w:bookmarkEnd w:id="95"/>
    </w:p>
    <w:p w14:paraId="456BF5A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6" w:name="_ENREF_96"/>
      <w:r w:rsidRPr="001C075E">
        <w:t>96.</w:t>
      </w:r>
      <w:r w:rsidRPr="001C075E">
        <w:tab/>
        <w:t>Mozhui, K.</w:t>
      </w:r>
      <w:r w:rsidRPr="001C075E">
        <w:rPr>
          <w:i/>
        </w:rPr>
        <w:t xml:space="preserve"> et al.</w:t>
      </w:r>
      <w:r w:rsidRPr="001C075E">
        <w:t xml:space="preserve"> Genetic regulation of Nrxn1 [corrected] expression: an integrative cross-species analysis of schizophrenia candidate gene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1</w:t>
      </w:r>
      <w:r w:rsidRPr="001C075E">
        <w:t>, e25 (2011).</w:t>
      </w:r>
      <w:bookmarkEnd w:id="96"/>
    </w:p>
    <w:p w14:paraId="455460F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7" w:name="_ENREF_97"/>
      <w:r w:rsidRPr="001C075E">
        <w:t>97.</w:t>
      </w:r>
      <w:r w:rsidRPr="001C075E">
        <w:tab/>
        <w:t>Chang, L.C.</w:t>
      </w:r>
      <w:r w:rsidRPr="001C075E">
        <w:rPr>
          <w:i/>
        </w:rPr>
        <w:t xml:space="preserve"> et al.</w:t>
      </w:r>
      <w:r w:rsidRPr="001C075E">
        <w:t xml:space="preserve"> A conserved BDNF, glutamate- and GABA-enriched gene module related to human depression identified by coexpression meta-analysis and DNA variant genome-wide association studies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9</w:t>
      </w:r>
      <w:r w:rsidRPr="001C075E">
        <w:t>, e90980 (2014).</w:t>
      </w:r>
      <w:bookmarkEnd w:id="97"/>
    </w:p>
    <w:p w14:paraId="60BA024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8" w:name="_ENREF_98"/>
      <w:r w:rsidRPr="001C075E">
        <w:t>98.</w:t>
      </w:r>
      <w:r w:rsidRPr="001C075E">
        <w:tab/>
        <w:t>Schlauch, K.A.</w:t>
      </w:r>
      <w:r w:rsidRPr="001C075E">
        <w:rPr>
          <w:i/>
        </w:rPr>
        <w:t xml:space="preserve"> et al.</w:t>
      </w:r>
      <w:r w:rsidRPr="001C075E">
        <w:t xml:space="preserve"> Genome-wide association analysis identifies genetic variations in subjects with myalgic encephalomyelitis/chronic fatigue syndrome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6</w:t>
      </w:r>
      <w:r w:rsidRPr="001C075E">
        <w:t>, e730 (2016).</w:t>
      </w:r>
      <w:bookmarkEnd w:id="98"/>
    </w:p>
    <w:p w14:paraId="6E34532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99" w:name="_ENREF_99"/>
      <w:r w:rsidRPr="001C075E">
        <w:t>99.</w:t>
      </w:r>
      <w:r w:rsidRPr="001C075E">
        <w:tab/>
        <w:t>Enwright Iii, J.F.</w:t>
      </w:r>
      <w:r w:rsidRPr="001C075E">
        <w:rPr>
          <w:i/>
        </w:rPr>
        <w:t xml:space="preserve"> et al.</w:t>
      </w:r>
      <w:r w:rsidRPr="001C075E">
        <w:t xml:space="preserve"> Transcriptome alterations of prefrontal cortical parvalbumin neurons in schizophrenia. </w:t>
      </w:r>
      <w:r w:rsidRPr="001C075E">
        <w:rPr>
          <w:i/>
        </w:rPr>
        <w:t>Mol Psychiatry</w:t>
      </w:r>
      <w:r w:rsidRPr="001C075E">
        <w:t xml:space="preserve"> (2017).</w:t>
      </w:r>
      <w:bookmarkEnd w:id="99"/>
    </w:p>
    <w:p w14:paraId="30BE948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0" w:name="_ENREF_100"/>
      <w:r w:rsidRPr="001C075E">
        <w:t>100.</w:t>
      </w:r>
      <w:r w:rsidRPr="001C075E">
        <w:tab/>
        <w:t>Niculescu, A.B.</w:t>
      </w:r>
      <w:r w:rsidRPr="001C075E">
        <w:rPr>
          <w:i/>
        </w:rPr>
        <w:t xml:space="preserve"> et al.</w:t>
      </w:r>
      <w:r w:rsidRPr="001C075E">
        <w:t xml:space="preserve"> Precision medicine for suicidality: from universality to subtypes and personalization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2</w:t>
      </w:r>
      <w:r w:rsidRPr="001C075E">
        <w:t>, 1250-1273 (2017).</w:t>
      </w:r>
      <w:bookmarkEnd w:id="100"/>
    </w:p>
    <w:p w14:paraId="44D25E1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1" w:name="_ENREF_101"/>
      <w:r w:rsidRPr="001C075E">
        <w:t>101.</w:t>
      </w:r>
      <w:r w:rsidRPr="001C075E">
        <w:tab/>
        <w:t>Gonzalez, D.A.</w:t>
      </w:r>
      <w:r w:rsidRPr="001C075E">
        <w:rPr>
          <w:i/>
        </w:rPr>
        <w:t xml:space="preserve"> et al.</w:t>
      </w:r>
      <w:r w:rsidRPr="001C075E">
        <w:t xml:space="preserve"> The Arf6 activator Efa6/PSD3 confers regional specificity and modulates ethanol consumption in Drosophila and human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3</w:t>
      </w:r>
      <w:r w:rsidRPr="001C075E">
        <w:t>, 621-628 (2018).</w:t>
      </w:r>
      <w:bookmarkEnd w:id="101"/>
    </w:p>
    <w:p w14:paraId="714D608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2" w:name="_ENREF_102"/>
      <w:r w:rsidRPr="001C075E">
        <w:t>102.</w:t>
      </w:r>
      <w:r w:rsidRPr="001C075E">
        <w:tab/>
        <w:t>McBride, W.J.</w:t>
      </w:r>
      <w:r w:rsidRPr="001C075E">
        <w:rPr>
          <w:i/>
        </w:rPr>
        <w:t xml:space="preserve"> et al.</w:t>
      </w:r>
      <w:r w:rsidRPr="001C075E">
        <w:t xml:space="preserve"> Gene expression in the ventral tegmental area of 5 pairs of rat lines selectively bred for high or low ethanol consumption. </w:t>
      </w:r>
      <w:r w:rsidRPr="001C075E">
        <w:rPr>
          <w:i/>
        </w:rPr>
        <w:t>Pharmacol Biochem Behav</w:t>
      </w:r>
      <w:r w:rsidRPr="001C075E">
        <w:t xml:space="preserve"> </w:t>
      </w:r>
      <w:r w:rsidRPr="001C075E">
        <w:rPr>
          <w:b/>
        </w:rPr>
        <w:t>102</w:t>
      </w:r>
      <w:r w:rsidRPr="001C075E">
        <w:t>, 275-85 (2012).</w:t>
      </w:r>
      <w:bookmarkEnd w:id="102"/>
    </w:p>
    <w:p w14:paraId="4D40322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3" w:name="_ENREF_103"/>
      <w:r w:rsidRPr="001C075E">
        <w:t>103.</w:t>
      </w:r>
      <w:r w:rsidRPr="001C075E">
        <w:tab/>
        <w:t xml:space="preserve">Janeczek, P., MacKay, R.K., Lea, R.A., Dodd, P.R. &amp; Lewohl, J.M. Reduced expression of alpha-synuclein in alcoholic brain: influence of SNCA-Rep1 genotype. </w:t>
      </w:r>
      <w:r w:rsidRPr="001C075E">
        <w:rPr>
          <w:i/>
        </w:rPr>
        <w:t>Addict Biol</w:t>
      </w:r>
      <w:r w:rsidRPr="001C075E">
        <w:t xml:space="preserve"> </w:t>
      </w:r>
      <w:r w:rsidRPr="001C075E">
        <w:rPr>
          <w:b/>
        </w:rPr>
        <w:t>19</w:t>
      </w:r>
      <w:r w:rsidRPr="001C075E">
        <w:t>, 509-15 (2014).</w:t>
      </w:r>
      <w:bookmarkEnd w:id="103"/>
    </w:p>
    <w:p w14:paraId="294079C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4" w:name="_ENREF_104"/>
      <w:r w:rsidRPr="001C075E">
        <w:t>104.</w:t>
      </w:r>
      <w:r w:rsidRPr="001C075E">
        <w:tab/>
        <w:t>Foroud, T.</w:t>
      </w:r>
      <w:r w:rsidRPr="001C075E">
        <w:rPr>
          <w:i/>
        </w:rPr>
        <w:t xml:space="preserve"> et al.</w:t>
      </w:r>
      <w:r w:rsidRPr="001C075E">
        <w:t xml:space="preserve"> Association of alcohol craving with alpha-synuclein (SNCA). </w:t>
      </w:r>
      <w:r w:rsidRPr="001C075E">
        <w:rPr>
          <w:i/>
        </w:rPr>
        <w:t>Alcohol Clin Exp Res</w:t>
      </w:r>
      <w:r w:rsidRPr="001C075E">
        <w:t xml:space="preserve"> </w:t>
      </w:r>
      <w:r w:rsidRPr="001C075E">
        <w:rPr>
          <w:b/>
        </w:rPr>
        <w:t>31</w:t>
      </w:r>
      <w:r w:rsidRPr="001C075E">
        <w:t>, 537-45 (2007).</w:t>
      </w:r>
      <w:bookmarkEnd w:id="104"/>
    </w:p>
    <w:p w14:paraId="6B0A282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5" w:name="_ENREF_105"/>
      <w:r w:rsidRPr="001C075E">
        <w:t>105.</w:t>
      </w:r>
      <w:r w:rsidRPr="001C075E">
        <w:tab/>
        <w:t>Kobayashi, H.</w:t>
      </w:r>
      <w:r w:rsidRPr="001C075E">
        <w:rPr>
          <w:i/>
        </w:rPr>
        <w:t xml:space="preserve"> et al.</w:t>
      </w:r>
      <w:r w:rsidRPr="001C075E">
        <w:t xml:space="preserve"> Study of association between alpha-synuclein gene polymorphism and methamphetamine psychosis/dependence. </w:t>
      </w:r>
      <w:r w:rsidRPr="001C075E">
        <w:rPr>
          <w:i/>
        </w:rPr>
        <w:t>Ann N Y Acad Sci</w:t>
      </w:r>
      <w:r w:rsidRPr="001C075E">
        <w:t xml:space="preserve"> </w:t>
      </w:r>
      <w:r w:rsidRPr="001C075E">
        <w:rPr>
          <w:b/>
        </w:rPr>
        <w:t>1025</w:t>
      </w:r>
      <w:r w:rsidRPr="001C075E">
        <w:t>, 325-34 (2004).</w:t>
      </w:r>
      <w:bookmarkEnd w:id="105"/>
    </w:p>
    <w:p w14:paraId="38E26A3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6" w:name="_ENREF_106"/>
      <w:r w:rsidRPr="001C075E">
        <w:t>106.</w:t>
      </w:r>
      <w:r w:rsidRPr="001C075E">
        <w:tab/>
        <w:t>Mata, I.F.</w:t>
      </w:r>
      <w:r w:rsidRPr="001C075E">
        <w:rPr>
          <w:i/>
        </w:rPr>
        <w:t xml:space="preserve"> et al.</w:t>
      </w:r>
      <w:r w:rsidRPr="001C075E">
        <w:t xml:space="preserve"> SNCA variant associated with Parkinson disease and plasma alpha-synuclein level. </w:t>
      </w:r>
      <w:r w:rsidRPr="001C075E">
        <w:rPr>
          <w:i/>
        </w:rPr>
        <w:t>Arch Neurol</w:t>
      </w:r>
      <w:r w:rsidRPr="001C075E">
        <w:t xml:space="preserve"> </w:t>
      </w:r>
      <w:r w:rsidRPr="001C075E">
        <w:rPr>
          <w:b/>
        </w:rPr>
        <w:t>67</w:t>
      </w:r>
      <w:r w:rsidRPr="001C075E">
        <w:t>, 1350-6 (2010).</w:t>
      </w:r>
      <w:bookmarkEnd w:id="106"/>
    </w:p>
    <w:p w14:paraId="2317B61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7" w:name="_ENREF_107"/>
      <w:r w:rsidRPr="001C075E">
        <w:t>107.</w:t>
      </w:r>
      <w:r w:rsidRPr="001C075E">
        <w:tab/>
        <w:t>Chang, X.</w:t>
      </w:r>
      <w:r w:rsidRPr="001C075E">
        <w:rPr>
          <w:i/>
        </w:rPr>
        <w:t xml:space="preserve"> et al.</w:t>
      </w:r>
      <w:r w:rsidRPr="001C075E">
        <w:t xml:space="preserve"> RNA-seq analysis of amygdala tissue reveals characteristic expression profiles in schizophrenia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7</w:t>
      </w:r>
      <w:r w:rsidRPr="001C075E">
        <w:t>, e1203 (2017).</w:t>
      </w:r>
      <w:bookmarkEnd w:id="107"/>
    </w:p>
    <w:p w14:paraId="57889B9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8" w:name="_ENREF_108"/>
      <w:r w:rsidRPr="001C075E">
        <w:t>108.</w:t>
      </w:r>
      <w:r w:rsidRPr="001C075E">
        <w:tab/>
        <w:t>Chen, H.</w:t>
      </w:r>
      <w:r w:rsidRPr="001C075E">
        <w:rPr>
          <w:i/>
        </w:rPr>
        <w:t xml:space="preserve"> et al.</w:t>
      </w:r>
      <w:r w:rsidRPr="001C075E">
        <w:t xml:space="preserve"> Gene expression alterations in bipolar disorder postmortem brains. </w:t>
      </w:r>
      <w:r w:rsidRPr="001C075E">
        <w:rPr>
          <w:i/>
        </w:rPr>
        <w:t>Bipolar Disord</w:t>
      </w:r>
      <w:r w:rsidRPr="001C075E">
        <w:t xml:space="preserve"> </w:t>
      </w:r>
      <w:r w:rsidRPr="001C075E">
        <w:rPr>
          <w:b/>
        </w:rPr>
        <w:t>15</w:t>
      </w:r>
      <w:r w:rsidRPr="001C075E">
        <w:t>, 177-87 (2013).</w:t>
      </w:r>
      <w:bookmarkEnd w:id="108"/>
    </w:p>
    <w:p w14:paraId="0498998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09" w:name="_ENREF_109"/>
      <w:r w:rsidRPr="001C075E">
        <w:t>109.</w:t>
      </w:r>
      <w:r w:rsidRPr="001C075E">
        <w:tab/>
        <w:t>Beyer, K.</w:t>
      </w:r>
      <w:r w:rsidRPr="001C075E">
        <w:rPr>
          <w:i/>
        </w:rPr>
        <w:t xml:space="preserve"> et al.</w:t>
      </w:r>
      <w:r w:rsidRPr="001C075E">
        <w:t xml:space="preserve"> Low alpha-synuclein 126 mRNA levels in dementia with Lewy bodies and Alzheimer disease. </w:t>
      </w:r>
      <w:r w:rsidRPr="001C075E">
        <w:rPr>
          <w:i/>
        </w:rPr>
        <w:t>Neuroreport</w:t>
      </w:r>
      <w:r w:rsidRPr="001C075E">
        <w:t xml:space="preserve"> </w:t>
      </w:r>
      <w:r w:rsidRPr="001C075E">
        <w:rPr>
          <w:b/>
        </w:rPr>
        <w:t>17</w:t>
      </w:r>
      <w:r w:rsidRPr="001C075E">
        <w:t>, 1327-30 (2006).</w:t>
      </w:r>
      <w:bookmarkEnd w:id="109"/>
    </w:p>
    <w:p w14:paraId="0598012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0" w:name="_ENREF_110"/>
      <w:r w:rsidRPr="001C075E">
        <w:t>110.</w:t>
      </w:r>
      <w:r w:rsidRPr="001C075E">
        <w:tab/>
        <w:t>Mayfield, R.D.</w:t>
      </w:r>
      <w:r w:rsidRPr="001C075E">
        <w:rPr>
          <w:i/>
        </w:rPr>
        <w:t xml:space="preserve"> et al.</w:t>
      </w:r>
      <w:r w:rsidRPr="001C075E">
        <w:t xml:space="preserve"> Patterns of gene expression are altered in the frontal and motor cortices of human alcoholics. </w:t>
      </w:r>
      <w:r w:rsidRPr="001C075E">
        <w:rPr>
          <w:i/>
        </w:rPr>
        <w:t>J Neurochem</w:t>
      </w:r>
      <w:r w:rsidRPr="001C075E">
        <w:t xml:space="preserve"> </w:t>
      </w:r>
      <w:r w:rsidRPr="001C075E">
        <w:rPr>
          <w:b/>
        </w:rPr>
        <w:t>81</w:t>
      </w:r>
      <w:r w:rsidRPr="001C075E">
        <w:t>, 802-13 (2002).</w:t>
      </w:r>
      <w:bookmarkEnd w:id="110"/>
    </w:p>
    <w:p w14:paraId="6AD3842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1" w:name="_ENREF_111"/>
      <w:r w:rsidRPr="001C075E">
        <w:t>111.</w:t>
      </w:r>
      <w:r w:rsidRPr="001C075E">
        <w:tab/>
        <w:t>Lewohl, J.M.</w:t>
      </w:r>
      <w:r w:rsidRPr="001C075E">
        <w:rPr>
          <w:i/>
        </w:rPr>
        <w:t xml:space="preserve"> et al.</w:t>
      </w:r>
      <w:r w:rsidRPr="001C075E">
        <w:t xml:space="preserve"> The application of proteomics to the human alcoholic brain. </w:t>
      </w:r>
      <w:r w:rsidRPr="001C075E">
        <w:rPr>
          <w:i/>
        </w:rPr>
        <w:t>Ann N Y Acad Sci</w:t>
      </w:r>
      <w:r w:rsidRPr="001C075E">
        <w:t xml:space="preserve"> </w:t>
      </w:r>
      <w:r w:rsidRPr="001C075E">
        <w:rPr>
          <w:b/>
        </w:rPr>
        <w:t>1025</w:t>
      </w:r>
      <w:r w:rsidRPr="001C075E">
        <w:t>, 14-26 (2004).</w:t>
      </w:r>
      <w:bookmarkEnd w:id="111"/>
    </w:p>
    <w:p w14:paraId="3C6F2AA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2" w:name="_ENREF_112"/>
      <w:r w:rsidRPr="001C075E">
        <w:t>112.</w:t>
      </w:r>
      <w:r w:rsidRPr="001C075E">
        <w:tab/>
        <w:t>Martins-de-Souza, D.</w:t>
      </w:r>
      <w:r w:rsidRPr="001C075E">
        <w:rPr>
          <w:i/>
        </w:rPr>
        <w:t xml:space="preserve"> et al.</w:t>
      </w:r>
      <w:r w:rsidRPr="001C075E">
        <w:t xml:space="preserve"> Identification of proteomic signatures associated with depression and psychotic depression in post-mortem brains from major depression patient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2</w:t>
      </w:r>
      <w:r w:rsidRPr="001C075E">
        <w:t>, e87 (2012).</w:t>
      </w:r>
      <w:bookmarkEnd w:id="112"/>
    </w:p>
    <w:p w14:paraId="4A90320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3" w:name="_ENREF_113"/>
      <w:r w:rsidRPr="001C075E">
        <w:t>113.</w:t>
      </w:r>
      <w:r w:rsidRPr="001C075E">
        <w:tab/>
        <w:t>Sainz, J.</w:t>
      </w:r>
      <w:r w:rsidRPr="001C075E">
        <w:rPr>
          <w:i/>
        </w:rPr>
        <w:t xml:space="preserve"> et al.</w:t>
      </w:r>
      <w:r w:rsidRPr="001C075E">
        <w:t xml:space="preserve"> Inflammatory and immune response genes have significantly altered expression in schizophrenia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8</w:t>
      </w:r>
      <w:r w:rsidRPr="001C075E">
        <w:t>, 1056-7 (2013).</w:t>
      </w:r>
      <w:bookmarkEnd w:id="113"/>
    </w:p>
    <w:p w14:paraId="402C38E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4" w:name="_ENREF_114"/>
      <w:r w:rsidRPr="001C075E">
        <w:t>114.</w:t>
      </w:r>
      <w:r w:rsidRPr="001C075E">
        <w:tab/>
        <w:t xml:space="preserve">Kuzman, M.R., Medved, V., Terzic, J. &amp; Krainc, D. Genome-wide expression analysis of peripheral blood identifies candidate biomarkers for schizophrenia. </w:t>
      </w:r>
      <w:r w:rsidRPr="001C075E">
        <w:rPr>
          <w:i/>
        </w:rPr>
        <w:t>J Psychiatr Res</w:t>
      </w:r>
      <w:r w:rsidRPr="001C075E">
        <w:t xml:space="preserve"> </w:t>
      </w:r>
      <w:r w:rsidRPr="001C075E">
        <w:rPr>
          <w:b/>
        </w:rPr>
        <w:t>43</w:t>
      </w:r>
      <w:r w:rsidRPr="001C075E">
        <w:t>, 1073-7 (2009).</w:t>
      </w:r>
      <w:bookmarkEnd w:id="114"/>
    </w:p>
    <w:p w14:paraId="5B4D2B2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5" w:name="_ENREF_115"/>
      <w:r w:rsidRPr="001C075E">
        <w:t>115.</w:t>
      </w:r>
      <w:r w:rsidRPr="001C075E">
        <w:tab/>
        <w:t>Liang, T.</w:t>
      </w:r>
      <w:r w:rsidRPr="001C075E">
        <w:rPr>
          <w:i/>
        </w:rPr>
        <w:t xml:space="preserve"> et al.</w:t>
      </w:r>
      <w:r w:rsidRPr="001C075E">
        <w:t xml:space="preserve"> Candidate genes for alcohol preference identified by expression profiling in alcohol-preferring and -nonpreferring reciprocal congenic rats. </w:t>
      </w:r>
      <w:r w:rsidRPr="001C075E">
        <w:rPr>
          <w:i/>
        </w:rPr>
        <w:t>Genome Biol</w:t>
      </w:r>
      <w:r w:rsidRPr="001C075E">
        <w:t xml:space="preserve"> </w:t>
      </w:r>
      <w:r w:rsidRPr="001C075E">
        <w:rPr>
          <w:b/>
        </w:rPr>
        <w:t>11</w:t>
      </w:r>
      <w:r w:rsidRPr="001C075E">
        <w:t>, R11 (2010).</w:t>
      </w:r>
      <w:bookmarkEnd w:id="115"/>
    </w:p>
    <w:p w14:paraId="5546E48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6" w:name="_ENREF_116"/>
      <w:r w:rsidRPr="001C075E">
        <w:t>116.</w:t>
      </w:r>
      <w:r w:rsidRPr="001C075E">
        <w:tab/>
        <w:t>Mukherjee, S.</w:t>
      </w:r>
      <w:r w:rsidRPr="001C075E">
        <w:rPr>
          <w:i/>
        </w:rPr>
        <w:t xml:space="preserve"> et al.</w:t>
      </w:r>
      <w:r w:rsidRPr="001C075E">
        <w:t xml:space="preserve"> Knockdown of Clock in the ventral tegmental area through RNA interference results in a mixed state of mania and depression-like behavior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68</w:t>
      </w:r>
      <w:r w:rsidRPr="001C075E">
        <w:t>, 503-11 (2010).</w:t>
      </w:r>
      <w:bookmarkEnd w:id="116"/>
    </w:p>
    <w:p w14:paraId="715D062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7" w:name="_ENREF_117"/>
      <w:r w:rsidRPr="001C075E">
        <w:t>117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Identifying blood biomarkers for mood disorders using convergent functional genomic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4</w:t>
      </w:r>
      <w:r w:rsidRPr="001C075E">
        <w:t>, 156-74 (2009).</w:t>
      </w:r>
      <w:bookmarkEnd w:id="117"/>
    </w:p>
    <w:p w14:paraId="6EB680F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8" w:name="_ENREF_118"/>
      <w:r w:rsidRPr="001C075E">
        <w:t>118.</w:t>
      </w:r>
      <w:r w:rsidRPr="001C075E">
        <w:tab/>
        <w:t xml:space="preserve">Gottschalk, M.G., Wesseling, H., Guest, P.C. &amp; Bahn, S. Proteomic enrichment analysis of psychotic and affective disorders reveals common signatures in presynaptic glutamatergic signaling and energy metabolism. </w:t>
      </w:r>
      <w:r w:rsidRPr="001C075E">
        <w:rPr>
          <w:i/>
        </w:rPr>
        <w:t>Int J Neuropsychopharmacol</w:t>
      </w:r>
      <w:r w:rsidRPr="001C075E">
        <w:t xml:space="preserve"> </w:t>
      </w:r>
      <w:r w:rsidRPr="001C075E">
        <w:rPr>
          <w:b/>
        </w:rPr>
        <w:t>18</w:t>
      </w:r>
      <w:r w:rsidRPr="001C075E">
        <w:t>(2014).</w:t>
      </w:r>
      <w:bookmarkEnd w:id="118"/>
    </w:p>
    <w:p w14:paraId="6C50FD4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19" w:name="_ENREF_119"/>
      <w:r w:rsidRPr="001C075E">
        <w:t>119.</w:t>
      </w:r>
      <w:r w:rsidRPr="001C075E">
        <w:tab/>
        <w:t xml:space="preserve">Gruber, H.E., Hoelscher, G.L., Ingram, J.A. &amp; Hanley, E.N., Jr. Genome-wide analysis of pain-, nerve- and neurotrophin -related gene expression in the degenerating human annulus. </w:t>
      </w:r>
      <w:r w:rsidRPr="001C075E">
        <w:rPr>
          <w:i/>
        </w:rPr>
        <w:t>Mol Pain</w:t>
      </w:r>
      <w:r w:rsidRPr="001C075E">
        <w:t xml:space="preserve"> </w:t>
      </w:r>
      <w:r w:rsidRPr="001C075E">
        <w:rPr>
          <w:b/>
        </w:rPr>
        <w:t>8</w:t>
      </w:r>
      <w:r w:rsidRPr="001C075E">
        <w:t>, 63 (2012).</w:t>
      </w:r>
      <w:bookmarkEnd w:id="119"/>
    </w:p>
    <w:p w14:paraId="15A7996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0" w:name="_ENREF_120"/>
      <w:r w:rsidRPr="001C075E">
        <w:t>120.</w:t>
      </w:r>
      <w:r w:rsidRPr="001C075E">
        <w:tab/>
        <w:t xml:space="preserve">Lesscher, H.M., Houthuijzen, J.M., Groot Koerkamp, M.J., Holstege, F.C. &amp; Vanderschuren, L.J. Amygdala 14-3-3zeta as a novel modulator of escalating alcohol intake in mice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7</w:t>
      </w:r>
      <w:r w:rsidRPr="001C075E">
        <w:t>, e37999 (2012).</w:t>
      </w:r>
      <w:bookmarkEnd w:id="120"/>
    </w:p>
    <w:p w14:paraId="1372BE3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1" w:name="_ENREF_121"/>
      <w:r w:rsidRPr="001C075E">
        <w:t>121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Towards understanding the schizophrenia code: an expanded convergent functional genomics approach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44B</w:t>
      </w:r>
      <w:r w:rsidRPr="001C075E">
        <w:t>, 129-58 (2007).</w:t>
      </w:r>
      <w:bookmarkEnd w:id="121"/>
    </w:p>
    <w:p w14:paraId="4B6CCEB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2" w:name="_ENREF_122"/>
      <w:r w:rsidRPr="001C075E">
        <w:t>122.</w:t>
      </w:r>
      <w:r w:rsidRPr="001C075E">
        <w:tab/>
        <w:t xml:space="preserve">Levine, M.E. &amp; Crimmins, E.M. A Genetic Network Associated With Stress Resistance, Longevity, and Cancer in Humans. </w:t>
      </w:r>
      <w:r w:rsidRPr="001C075E">
        <w:rPr>
          <w:i/>
        </w:rPr>
        <w:t>J Gerontol A Biol Sci Med Sci</w:t>
      </w:r>
      <w:r w:rsidRPr="001C075E">
        <w:t xml:space="preserve"> </w:t>
      </w:r>
      <w:r w:rsidRPr="001C075E">
        <w:rPr>
          <w:b/>
        </w:rPr>
        <w:t>71</w:t>
      </w:r>
      <w:r w:rsidRPr="001C075E">
        <w:t>, 703-12 (2016).</w:t>
      </w:r>
      <w:bookmarkEnd w:id="122"/>
    </w:p>
    <w:p w14:paraId="3EDF78A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3" w:name="_ENREF_123"/>
      <w:r w:rsidRPr="001C075E">
        <w:t>123.</w:t>
      </w:r>
      <w:r w:rsidRPr="001C075E">
        <w:tab/>
        <w:t xml:space="preserve">Chu, T.T., Liu, Y. &amp; Kemether, E. Thalamic transcriptome screening in three psychiatric states. </w:t>
      </w:r>
      <w:r w:rsidRPr="001C075E">
        <w:rPr>
          <w:i/>
        </w:rPr>
        <w:t>J Hum Genet</w:t>
      </w:r>
      <w:r w:rsidRPr="001C075E">
        <w:t xml:space="preserve"> </w:t>
      </w:r>
      <w:r w:rsidRPr="001C075E">
        <w:rPr>
          <w:b/>
        </w:rPr>
        <w:t>54</w:t>
      </w:r>
      <w:r w:rsidRPr="001C075E">
        <w:t>, 665-75 (2009).</w:t>
      </w:r>
      <w:bookmarkEnd w:id="123"/>
    </w:p>
    <w:p w14:paraId="43345B2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4" w:name="_ENREF_124"/>
      <w:r w:rsidRPr="001C075E">
        <w:t>124.</w:t>
      </w:r>
      <w:r w:rsidRPr="001C075E">
        <w:tab/>
        <w:t>Kalsi, G.</w:t>
      </w:r>
      <w:r w:rsidRPr="001C075E">
        <w:rPr>
          <w:i/>
        </w:rPr>
        <w:t xml:space="preserve"> et al.</w:t>
      </w:r>
      <w:r w:rsidRPr="001C075E">
        <w:t xml:space="preserve"> A systematic gene-based screen of chr4q22-q32 identifies association of a novel susceptibility gene, DKK2, with the quantitative trait of alcohol dependence symptom counts. </w:t>
      </w:r>
      <w:r w:rsidRPr="001C075E">
        <w:rPr>
          <w:i/>
        </w:rPr>
        <w:t>Hum Mol Genet</w:t>
      </w:r>
      <w:r w:rsidRPr="001C075E">
        <w:t xml:space="preserve"> </w:t>
      </w:r>
      <w:r w:rsidRPr="001C075E">
        <w:rPr>
          <w:b/>
        </w:rPr>
        <w:t>19</w:t>
      </w:r>
      <w:r w:rsidRPr="001C075E">
        <w:t>, 2497-506 (2010).</w:t>
      </w:r>
      <w:bookmarkEnd w:id="124"/>
    </w:p>
    <w:p w14:paraId="10D4909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5" w:name="_ENREF_125"/>
      <w:r w:rsidRPr="001C075E">
        <w:t>125.</w:t>
      </w:r>
      <w:r w:rsidRPr="001C075E">
        <w:tab/>
        <w:t>Iossifov, I.</w:t>
      </w:r>
      <w:r w:rsidRPr="001C075E">
        <w:rPr>
          <w:i/>
        </w:rPr>
        <w:t xml:space="preserve"> et al.</w:t>
      </w:r>
      <w:r w:rsidRPr="001C075E">
        <w:t xml:space="preserve"> The contribution of de novo coding mutations to autism spectrum disorder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515</w:t>
      </w:r>
      <w:r w:rsidRPr="001C075E">
        <w:t>, 216-21 (2014).</w:t>
      </w:r>
      <w:bookmarkEnd w:id="125"/>
    </w:p>
    <w:p w14:paraId="18B9962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6" w:name="_ENREF_126"/>
      <w:r w:rsidRPr="001C075E">
        <w:t>126.</w:t>
      </w:r>
      <w:r w:rsidRPr="001C075E">
        <w:tab/>
        <w:t xml:space="preserve">Iwamoto, K., Bundo, M. &amp; Kato, T. Altered expression of mitochondria-related genes in postmortem brains of patients with bipolar disorder or schizophrenia, as revealed by large-scale DNA microarray analysis. </w:t>
      </w:r>
      <w:r w:rsidRPr="001C075E">
        <w:rPr>
          <w:i/>
        </w:rPr>
        <w:t>Hum Mol Genet</w:t>
      </w:r>
      <w:r w:rsidRPr="001C075E">
        <w:t xml:space="preserve"> </w:t>
      </w:r>
      <w:r w:rsidRPr="001C075E">
        <w:rPr>
          <w:b/>
        </w:rPr>
        <w:t>14</w:t>
      </w:r>
      <w:r w:rsidRPr="001C075E">
        <w:t>, 241-53 (2005).</w:t>
      </w:r>
      <w:bookmarkEnd w:id="126"/>
    </w:p>
    <w:p w14:paraId="6EB0930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7" w:name="_ENREF_127"/>
      <w:r w:rsidRPr="001C075E">
        <w:t>127.</w:t>
      </w:r>
      <w:r w:rsidRPr="001C075E">
        <w:tab/>
        <w:t>Garbett, K.A.</w:t>
      </w:r>
      <w:r w:rsidRPr="001C075E">
        <w:rPr>
          <w:i/>
        </w:rPr>
        <w:t xml:space="preserve"> et al.</w:t>
      </w:r>
      <w:r w:rsidRPr="001C075E">
        <w:t xml:space="preserve"> Fibroblasts from patients with major depressive disorder show distinct transcriptional response to metabolic stressor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5</w:t>
      </w:r>
      <w:r w:rsidRPr="001C075E">
        <w:t>, e523 (2015).</w:t>
      </w:r>
      <w:bookmarkEnd w:id="127"/>
    </w:p>
    <w:p w14:paraId="6AC8699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8" w:name="_ENREF_128"/>
      <w:r w:rsidRPr="001C075E">
        <w:t>128.</w:t>
      </w:r>
      <w:r w:rsidRPr="001C075E">
        <w:tab/>
        <w:t>Lind, P.A.</w:t>
      </w:r>
      <w:r w:rsidRPr="001C075E">
        <w:rPr>
          <w:i/>
        </w:rPr>
        <w:t xml:space="preserve"> et al.</w:t>
      </w:r>
      <w:r w:rsidRPr="001C075E">
        <w:t xml:space="preserve"> A genomewide association study of nicotine and alcohol dependence in Australian and Dutch populations. </w:t>
      </w:r>
      <w:r w:rsidRPr="001C075E">
        <w:rPr>
          <w:i/>
        </w:rPr>
        <w:t>Twin Res Hum Genet</w:t>
      </w:r>
      <w:r w:rsidRPr="001C075E">
        <w:t xml:space="preserve"> </w:t>
      </w:r>
      <w:r w:rsidRPr="001C075E">
        <w:rPr>
          <w:b/>
        </w:rPr>
        <w:t>13</w:t>
      </w:r>
      <w:r w:rsidRPr="001C075E">
        <w:t>, 10-29 (2010).</w:t>
      </w:r>
      <w:bookmarkEnd w:id="128"/>
    </w:p>
    <w:p w14:paraId="6EBE8C5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29" w:name="_ENREF_129"/>
      <w:r w:rsidRPr="001C075E">
        <w:t>129.</w:t>
      </w:r>
      <w:r w:rsidRPr="001C075E">
        <w:tab/>
        <w:t>Fromer, M.</w:t>
      </w:r>
      <w:r w:rsidRPr="001C075E">
        <w:rPr>
          <w:i/>
        </w:rPr>
        <w:t xml:space="preserve"> et al.</w:t>
      </w:r>
      <w:r w:rsidRPr="001C075E">
        <w:t xml:space="preserve"> Gene expression elucidates functional impact of polygenic risk for schizophrenia. </w:t>
      </w:r>
      <w:r w:rsidRPr="001C075E">
        <w:rPr>
          <w:i/>
        </w:rPr>
        <w:t>Nat Neurosci</w:t>
      </w:r>
      <w:r w:rsidRPr="001C075E">
        <w:t xml:space="preserve"> </w:t>
      </w:r>
      <w:r w:rsidRPr="001C075E">
        <w:rPr>
          <w:b/>
        </w:rPr>
        <w:t>19</w:t>
      </w:r>
      <w:r w:rsidRPr="001C075E">
        <w:t>, 1442-1453 (2016).</w:t>
      </w:r>
      <w:bookmarkEnd w:id="129"/>
    </w:p>
    <w:p w14:paraId="177A298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0" w:name="_ENREF_130"/>
      <w:r w:rsidRPr="001C075E">
        <w:t>130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Convergent functional genomics of anxiety disorders: translational identification of genes, biomarkers, pathways and mechanism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1</w:t>
      </w:r>
      <w:r w:rsidRPr="001C075E">
        <w:t>, e9 (2011).</w:t>
      </w:r>
      <w:bookmarkEnd w:id="130"/>
    </w:p>
    <w:p w14:paraId="3FCBBBE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1" w:name="_ENREF_131"/>
      <w:r w:rsidRPr="001C075E">
        <w:t>131.</w:t>
      </w:r>
      <w:r w:rsidRPr="001C075E">
        <w:tab/>
        <w:t>Gulsuner, S.</w:t>
      </w:r>
      <w:r w:rsidRPr="001C075E">
        <w:rPr>
          <w:i/>
        </w:rPr>
        <w:t xml:space="preserve"> et al.</w:t>
      </w:r>
      <w:r w:rsidRPr="001C075E">
        <w:t xml:space="preserve"> Spatial and temporal mapping of de novo mutations in schizophrenia to a fetal prefrontal cortical network. </w:t>
      </w:r>
      <w:r w:rsidRPr="001C075E">
        <w:rPr>
          <w:i/>
        </w:rPr>
        <w:t>Cell</w:t>
      </w:r>
      <w:r w:rsidRPr="001C075E">
        <w:t xml:space="preserve"> </w:t>
      </w:r>
      <w:r w:rsidRPr="001C075E">
        <w:rPr>
          <w:b/>
        </w:rPr>
        <w:t>154</w:t>
      </w:r>
      <w:r w:rsidRPr="001C075E">
        <w:t>, 518-29 (2013).</w:t>
      </w:r>
      <w:bookmarkEnd w:id="131"/>
    </w:p>
    <w:p w14:paraId="021D4D0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2" w:name="_ENREF_132"/>
      <w:r w:rsidRPr="001C075E">
        <w:t>132.</w:t>
      </w:r>
      <w:r w:rsidRPr="001C075E">
        <w:tab/>
        <w:t>Parikshak, N.N.</w:t>
      </w:r>
      <w:r w:rsidRPr="001C075E">
        <w:rPr>
          <w:i/>
        </w:rPr>
        <w:t xml:space="preserve"> et al.</w:t>
      </w:r>
      <w:r w:rsidRPr="001C075E">
        <w:t xml:space="preserve"> Genome-wide changes in lncRNA, splicing, and regional gene expression patterns in autism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540</w:t>
      </w:r>
      <w:r w:rsidRPr="001C075E">
        <w:t>, 423-427 (2016).</w:t>
      </w:r>
      <w:bookmarkEnd w:id="132"/>
    </w:p>
    <w:p w14:paraId="56F9D34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3" w:name="_ENREF_133"/>
      <w:r w:rsidRPr="001C075E">
        <w:t>133.</w:t>
      </w:r>
      <w:r w:rsidRPr="001C075E">
        <w:tab/>
        <w:t>Passtoors, W.M.</w:t>
      </w:r>
      <w:r w:rsidRPr="001C075E">
        <w:rPr>
          <w:i/>
        </w:rPr>
        <w:t xml:space="preserve"> et al.</w:t>
      </w:r>
      <w:r w:rsidRPr="001C075E">
        <w:t xml:space="preserve"> Gene expression analysis of mTOR pathway: association with human longevity. </w:t>
      </w:r>
      <w:r w:rsidRPr="001C075E">
        <w:rPr>
          <w:i/>
        </w:rPr>
        <w:t>Aging Cell</w:t>
      </w:r>
      <w:r w:rsidRPr="001C075E">
        <w:t xml:space="preserve"> </w:t>
      </w:r>
      <w:r w:rsidRPr="001C075E">
        <w:rPr>
          <w:b/>
        </w:rPr>
        <w:t>12</w:t>
      </w:r>
      <w:r w:rsidRPr="001C075E">
        <w:t>, 24-31 (2013).</w:t>
      </w:r>
      <w:bookmarkEnd w:id="133"/>
    </w:p>
    <w:p w14:paraId="18CFB98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4" w:name="_ENREF_134"/>
      <w:r w:rsidRPr="001C075E">
        <w:t>134.</w:t>
      </w:r>
      <w:r w:rsidRPr="001C075E">
        <w:tab/>
        <w:t>Shibata, T.</w:t>
      </w:r>
      <w:r w:rsidRPr="001C075E">
        <w:rPr>
          <w:i/>
        </w:rPr>
        <w:t xml:space="preserve"> et al.</w:t>
      </w:r>
      <w:r w:rsidRPr="001C075E">
        <w:t xml:space="preserve"> The alteration of hypoxia inducible factor-1 (HIF-1) and its target genes in mood disorder patients. </w:t>
      </w:r>
      <w:r w:rsidRPr="001C075E">
        <w:rPr>
          <w:i/>
        </w:rPr>
        <w:t>Prog Neuropsychopharmacol Biol Psychiatry</w:t>
      </w:r>
      <w:r w:rsidRPr="001C075E">
        <w:t xml:space="preserve"> </w:t>
      </w:r>
      <w:r w:rsidRPr="001C075E">
        <w:rPr>
          <w:b/>
        </w:rPr>
        <w:t>43</w:t>
      </w:r>
      <w:r w:rsidRPr="001C075E">
        <w:t>, 222-9 (2013).</w:t>
      </w:r>
      <w:bookmarkEnd w:id="134"/>
    </w:p>
    <w:p w14:paraId="1BE6104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5" w:name="_ENREF_135"/>
      <w:r w:rsidRPr="001C075E">
        <w:t>135.</w:t>
      </w:r>
      <w:r w:rsidRPr="001C075E">
        <w:tab/>
        <w:t>Borovecki, F.</w:t>
      </w:r>
      <w:r w:rsidRPr="001C075E">
        <w:rPr>
          <w:i/>
        </w:rPr>
        <w:t xml:space="preserve"> et al.</w:t>
      </w:r>
      <w:r w:rsidRPr="001C075E">
        <w:t xml:space="preserve"> Genome-wide expression profiling of human blood reveals biomarkers for Huntington's disease. </w:t>
      </w:r>
      <w:r w:rsidRPr="001C075E">
        <w:rPr>
          <w:i/>
        </w:rPr>
        <w:t>Proc Natl Acad Sci U S A</w:t>
      </w:r>
      <w:r w:rsidRPr="001C075E">
        <w:t xml:space="preserve"> </w:t>
      </w:r>
      <w:r w:rsidRPr="001C075E">
        <w:rPr>
          <w:b/>
        </w:rPr>
        <w:t>102</w:t>
      </w:r>
      <w:r w:rsidRPr="001C075E">
        <w:t>, 11023-8 (2005).</w:t>
      </w:r>
      <w:bookmarkEnd w:id="135"/>
    </w:p>
    <w:p w14:paraId="0B14C89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6" w:name="_ENREF_136"/>
      <w:r w:rsidRPr="001C075E">
        <w:t>136.</w:t>
      </w:r>
      <w:r w:rsidRPr="001C075E">
        <w:tab/>
        <w:t xml:space="preserve">Rimondini, R., Arlinde, C., Sommer, W. &amp; Heilig, M. Long-lasting increase in voluntary ethanol consumption and transcriptional regulation in the rat brain after intermittent exposure to alcohol. </w:t>
      </w:r>
      <w:r w:rsidRPr="001C075E">
        <w:rPr>
          <w:i/>
        </w:rPr>
        <w:t>Faseb J</w:t>
      </w:r>
      <w:r w:rsidRPr="001C075E">
        <w:t xml:space="preserve"> </w:t>
      </w:r>
      <w:r w:rsidRPr="001C075E">
        <w:rPr>
          <w:b/>
        </w:rPr>
        <w:t>16</w:t>
      </w:r>
      <w:r w:rsidRPr="001C075E">
        <w:t>, 27-35 (2002).</w:t>
      </w:r>
      <w:bookmarkEnd w:id="136"/>
    </w:p>
    <w:p w14:paraId="0402149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7" w:name="_ENREF_137"/>
      <w:r w:rsidRPr="001C075E">
        <w:t>137.</w:t>
      </w:r>
      <w:r w:rsidRPr="001C075E">
        <w:tab/>
        <w:t>Kishimoto, M.</w:t>
      </w:r>
      <w:r w:rsidRPr="001C075E">
        <w:rPr>
          <w:i/>
        </w:rPr>
        <w:t xml:space="preserve"> et al.</w:t>
      </w:r>
      <w:r w:rsidRPr="001C075E">
        <w:t xml:space="preserve"> The dysbindin gene (DTNBP1) is associated with methamphetamine psychosis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63</w:t>
      </w:r>
      <w:r w:rsidRPr="001C075E">
        <w:t>, 191-6 (2008).</w:t>
      </w:r>
      <w:bookmarkEnd w:id="137"/>
    </w:p>
    <w:p w14:paraId="743F155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8" w:name="_ENREF_138"/>
      <w:r w:rsidRPr="001C075E">
        <w:t>138.</w:t>
      </w:r>
      <w:r w:rsidRPr="001C075E">
        <w:tab/>
        <w:t xml:space="preserve">Cheah, S.Y., Lawford, B.R., Young, R.M., Morris, C.P. &amp; Voisey, J. Dysbindin (DTNBP1) variants are associated with hallucinations in schizophrenia. </w:t>
      </w:r>
      <w:r w:rsidRPr="001C075E">
        <w:rPr>
          <w:i/>
        </w:rPr>
        <w:t>Eur Psychiatry</w:t>
      </w:r>
      <w:r w:rsidRPr="001C075E">
        <w:t xml:space="preserve"> </w:t>
      </w:r>
      <w:r w:rsidRPr="001C075E">
        <w:rPr>
          <w:b/>
        </w:rPr>
        <w:t>30</w:t>
      </w:r>
      <w:r w:rsidRPr="001C075E">
        <w:t>, 486-91 (2015).</w:t>
      </w:r>
      <w:bookmarkEnd w:id="138"/>
    </w:p>
    <w:p w14:paraId="0EA3A77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39" w:name="_ENREF_139"/>
      <w:r w:rsidRPr="001C075E">
        <w:t>139.</w:t>
      </w:r>
      <w:r w:rsidRPr="001C075E">
        <w:tab/>
        <w:t>Fatjo-Vilas, M.</w:t>
      </w:r>
      <w:r w:rsidRPr="001C075E">
        <w:rPr>
          <w:i/>
        </w:rPr>
        <w:t xml:space="preserve"> et al.</w:t>
      </w:r>
      <w:r w:rsidRPr="001C075E">
        <w:t xml:space="preserve"> Dysbindin-1 gene contributes differentially to early- and adult-onset forms of functional psychosis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6B</w:t>
      </w:r>
      <w:r w:rsidRPr="001C075E">
        <w:t>, 322-33 (2011).</w:t>
      </w:r>
      <w:bookmarkEnd w:id="139"/>
    </w:p>
    <w:p w14:paraId="5E53DED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0" w:name="_ENREF_140"/>
      <w:r w:rsidRPr="001C075E">
        <w:t>140.</w:t>
      </w:r>
      <w:r w:rsidRPr="001C075E">
        <w:tab/>
        <w:t>Bernardo, M.</w:t>
      </w:r>
      <w:r w:rsidRPr="001C075E">
        <w:rPr>
          <w:i/>
        </w:rPr>
        <w:t xml:space="preserve"> et al.</w:t>
      </w:r>
      <w:r w:rsidRPr="001C075E">
        <w:t xml:space="preserve"> Modelling gene-environment interaction in first episodes of psychosis. </w:t>
      </w:r>
      <w:r w:rsidRPr="001C075E">
        <w:rPr>
          <w:i/>
        </w:rPr>
        <w:t>Schizophr Res</w:t>
      </w:r>
      <w:r w:rsidRPr="001C075E">
        <w:t xml:space="preserve"> </w:t>
      </w:r>
      <w:r w:rsidRPr="001C075E">
        <w:rPr>
          <w:b/>
        </w:rPr>
        <w:t>189</w:t>
      </w:r>
      <w:r w:rsidRPr="001C075E">
        <w:t>, 181-189 (2017).</w:t>
      </w:r>
      <w:bookmarkEnd w:id="140"/>
    </w:p>
    <w:p w14:paraId="32EE0C3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1" w:name="_ENREF_141"/>
      <w:r w:rsidRPr="001C075E">
        <w:t>141.</w:t>
      </w:r>
      <w:r w:rsidRPr="001C075E">
        <w:tab/>
        <w:t>Schwab, S.G.</w:t>
      </w:r>
      <w:r w:rsidRPr="001C075E">
        <w:rPr>
          <w:i/>
        </w:rPr>
        <w:t xml:space="preserve"> et al.</w:t>
      </w:r>
      <w:r w:rsidRPr="001C075E">
        <w:t xml:space="preserve"> Support for association of schizophrenia with genetic variation in the 6p22.3 gene, dysbindin, in sib-pair families with linkage and in an additional sample of triad families. </w:t>
      </w:r>
      <w:r w:rsidRPr="001C075E">
        <w:rPr>
          <w:i/>
        </w:rPr>
        <w:t>Am J Hum Genet</w:t>
      </w:r>
      <w:r w:rsidRPr="001C075E">
        <w:t xml:space="preserve"> </w:t>
      </w:r>
      <w:r w:rsidRPr="001C075E">
        <w:rPr>
          <w:b/>
        </w:rPr>
        <w:t>72</w:t>
      </w:r>
      <w:r w:rsidRPr="001C075E">
        <w:t>, 185-90 (2003).</w:t>
      </w:r>
      <w:bookmarkEnd w:id="141"/>
    </w:p>
    <w:p w14:paraId="77764B3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2" w:name="_ENREF_142"/>
      <w:r w:rsidRPr="001C075E">
        <w:t>142.</w:t>
      </w:r>
      <w:r w:rsidRPr="001C075E">
        <w:tab/>
        <w:t>Fallin, M.D.</w:t>
      </w:r>
      <w:r w:rsidRPr="001C075E">
        <w:rPr>
          <w:i/>
        </w:rPr>
        <w:t xml:space="preserve"> et al.</w:t>
      </w:r>
      <w:r w:rsidRPr="001C075E">
        <w:t xml:space="preserve"> Bipolar I disorder and schizophrenia: a 440-single-nucleotide polymorphism screen of 64 candidate genes among Ashkenazi Jewish case-parent trios. </w:t>
      </w:r>
      <w:r w:rsidRPr="001C075E">
        <w:rPr>
          <w:i/>
        </w:rPr>
        <w:t>Am J Hum Genet</w:t>
      </w:r>
      <w:r w:rsidRPr="001C075E">
        <w:t xml:space="preserve"> </w:t>
      </w:r>
      <w:r w:rsidRPr="001C075E">
        <w:rPr>
          <w:b/>
        </w:rPr>
        <w:t>77</w:t>
      </w:r>
      <w:r w:rsidRPr="001C075E">
        <w:t>, 918-36 (2005).</w:t>
      </w:r>
      <w:bookmarkEnd w:id="142"/>
    </w:p>
    <w:p w14:paraId="6972426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3" w:name="_ENREF_143"/>
      <w:r w:rsidRPr="001C075E">
        <w:t>143.</w:t>
      </w:r>
      <w:r w:rsidRPr="001C075E">
        <w:tab/>
        <w:t>Wirgenes, K.V.</w:t>
      </w:r>
      <w:r w:rsidRPr="001C075E">
        <w:rPr>
          <w:i/>
        </w:rPr>
        <w:t xml:space="preserve"> et al.</w:t>
      </w:r>
      <w:r w:rsidRPr="001C075E">
        <w:t xml:space="preserve"> Dysbindin and d-amino-acid-oxidase gene polymorphisms associated with positive and negative symptoms in schizophrenia. </w:t>
      </w:r>
      <w:r w:rsidRPr="001C075E">
        <w:rPr>
          <w:i/>
        </w:rPr>
        <w:t>Neuropsychobiology</w:t>
      </w:r>
      <w:r w:rsidRPr="001C075E">
        <w:t xml:space="preserve"> </w:t>
      </w:r>
      <w:r w:rsidRPr="001C075E">
        <w:rPr>
          <w:b/>
        </w:rPr>
        <w:t>60</w:t>
      </w:r>
      <w:r w:rsidRPr="001C075E">
        <w:t>, 31-6 (2009).</w:t>
      </w:r>
      <w:bookmarkEnd w:id="143"/>
    </w:p>
    <w:p w14:paraId="0DE3339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4" w:name="_ENREF_144"/>
      <w:r w:rsidRPr="001C075E">
        <w:t>144.</w:t>
      </w:r>
      <w:r w:rsidRPr="001C075E">
        <w:tab/>
        <w:t>Rethelyi, J.M.</w:t>
      </w:r>
      <w:r w:rsidRPr="001C075E">
        <w:rPr>
          <w:i/>
        </w:rPr>
        <w:t xml:space="preserve"> et al.</w:t>
      </w:r>
      <w:r w:rsidRPr="001C075E">
        <w:t xml:space="preserve"> Association study of NRG1, DTNBP1, RGS4, G72/G30, and PIP5K2A with schizophrenia and symptom severity in a Hungarian sample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3B</w:t>
      </w:r>
      <w:r w:rsidRPr="001C075E">
        <w:t>, 792-801 (2010).</w:t>
      </w:r>
      <w:bookmarkEnd w:id="144"/>
    </w:p>
    <w:p w14:paraId="70E5452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5" w:name="_ENREF_145"/>
      <w:r w:rsidRPr="001C075E">
        <w:t>145.</w:t>
      </w:r>
      <w:r w:rsidRPr="001C075E">
        <w:tab/>
        <w:t>Voisey, J.</w:t>
      </w:r>
      <w:r w:rsidRPr="001C075E">
        <w:rPr>
          <w:i/>
        </w:rPr>
        <w:t xml:space="preserve"> et al.</w:t>
      </w:r>
      <w:r w:rsidRPr="001C075E">
        <w:t xml:space="preserve"> Analysis of HapMap tag-SNPs in dysbindin (DTNBP1) reveals evidence of consistent association with schizophrenia. </w:t>
      </w:r>
      <w:r w:rsidRPr="001C075E">
        <w:rPr>
          <w:i/>
        </w:rPr>
        <w:t>Eur Psychiatry</w:t>
      </w:r>
      <w:r w:rsidRPr="001C075E">
        <w:t xml:space="preserve"> </w:t>
      </w:r>
      <w:r w:rsidRPr="001C075E">
        <w:rPr>
          <w:b/>
        </w:rPr>
        <w:t>25</w:t>
      </w:r>
      <w:r w:rsidRPr="001C075E">
        <w:t>, 314-9 (2010).</w:t>
      </w:r>
      <w:bookmarkEnd w:id="145"/>
    </w:p>
    <w:p w14:paraId="25F3CEA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6" w:name="_ENREF_146"/>
      <w:r w:rsidRPr="001C075E">
        <w:t>146.</w:t>
      </w:r>
      <w:r w:rsidRPr="001C075E">
        <w:tab/>
        <w:t>Raybould, R.</w:t>
      </w:r>
      <w:r w:rsidRPr="001C075E">
        <w:rPr>
          <w:i/>
        </w:rPr>
        <w:t xml:space="preserve"> et al.</w:t>
      </w:r>
      <w:r w:rsidRPr="001C075E">
        <w:t xml:space="preserve"> Bipolar disorder and polymorphisms in the dysbindin gene (DTNBP1)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57</w:t>
      </w:r>
      <w:r w:rsidRPr="001C075E">
        <w:t>, 696-701 (2005).</w:t>
      </w:r>
      <w:bookmarkEnd w:id="146"/>
    </w:p>
    <w:p w14:paraId="6FCB535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7" w:name="_ENREF_147"/>
      <w:r w:rsidRPr="001C075E">
        <w:t>147.</w:t>
      </w:r>
      <w:r w:rsidRPr="001C075E">
        <w:tab/>
        <w:t>Breen, G.</w:t>
      </w:r>
      <w:r w:rsidRPr="001C075E">
        <w:rPr>
          <w:i/>
        </w:rPr>
        <w:t xml:space="preserve"> et al.</w:t>
      </w:r>
      <w:r w:rsidRPr="001C075E">
        <w:t xml:space="preserve"> Association of the dysbindin gene with bipolar affective disorder. </w:t>
      </w:r>
      <w:r w:rsidRPr="001C075E">
        <w:rPr>
          <w:i/>
        </w:rPr>
        <w:t>Am J Psychiatry</w:t>
      </w:r>
      <w:r w:rsidRPr="001C075E">
        <w:t xml:space="preserve"> </w:t>
      </w:r>
      <w:r w:rsidRPr="001C075E">
        <w:rPr>
          <w:b/>
        </w:rPr>
        <w:t>163</w:t>
      </w:r>
      <w:r w:rsidRPr="001C075E">
        <w:t>, 1636-8 (2006).</w:t>
      </w:r>
      <w:bookmarkEnd w:id="147"/>
    </w:p>
    <w:p w14:paraId="40CC63A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8" w:name="_ENREF_148"/>
      <w:r w:rsidRPr="001C075E">
        <w:t>148.</w:t>
      </w:r>
      <w:r w:rsidRPr="001C075E">
        <w:tab/>
        <w:t>Pae, C.U.</w:t>
      </w:r>
      <w:r w:rsidRPr="001C075E">
        <w:rPr>
          <w:i/>
        </w:rPr>
        <w:t xml:space="preserve"> et al.</w:t>
      </w:r>
      <w:r w:rsidRPr="001C075E">
        <w:t xml:space="preserve"> Effect of 5-haplotype of dysbindin gene (DTNBP1) polymorphisms for the susceptibility to bipolar I disorder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44B</w:t>
      </w:r>
      <w:r w:rsidRPr="001C075E">
        <w:t>, 701-3 (2007).</w:t>
      </w:r>
      <w:bookmarkEnd w:id="148"/>
    </w:p>
    <w:p w14:paraId="41222DD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49" w:name="_ENREF_149"/>
      <w:r w:rsidRPr="001C075E">
        <w:t>149.</w:t>
      </w:r>
      <w:r w:rsidRPr="001C075E">
        <w:tab/>
        <w:t>Joo, E.J.</w:t>
      </w:r>
      <w:r w:rsidRPr="001C075E">
        <w:rPr>
          <w:i/>
        </w:rPr>
        <w:t xml:space="preserve"> et al.</w:t>
      </w:r>
      <w:r w:rsidRPr="001C075E">
        <w:t xml:space="preserve"> Dysbindin gene variants are associated with bipolar I disorder in a Korean population. </w:t>
      </w:r>
      <w:r w:rsidRPr="001C075E">
        <w:rPr>
          <w:i/>
        </w:rPr>
        <w:t>Neurosci Lett</w:t>
      </w:r>
      <w:r w:rsidRPr="001C075E">
        <w:t xml:space="preserve"> </w:t>
      </w:r>
      <w:r w:rsidRPr="001C075E">
        <w:rPr>
          <w:b/>
        </w:rPr>
        <w:t>418</w:t>
      </w:r>
      <w:r w:rsidRPr="001C075E">
        <w:t>, 272-5 (2007).</w:t>
      </w:r>
      <w:bookmarkEnd w:id="149"/>
    </w:p>
    <w:p w14:paraId="76BAF20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0" w:name="_ENREF_150"/>
      <w:r w:rsidRPr="001C075E">
        <w:t>150.</w:t>
      </w:r>
      <w:r w:rsidRPr="001C075E">
        <w:tab/>
        <w:t xml:space="preserve">Wellcome Trust Case Control, C. Genome-wide association study of 14,000 cases of seven common diseases and 3,000 shared controls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447</w:t>
      </w:r>
      <w:r w:rsidRPr="001C075E">
        <w:t>, 661-78 (2007).</w:t>
      </w:r>
      <w:bookmarkEnd w:id="150"/>
    </w:p>
    <w:p w14:paraId="41E9F30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1" w:name="_ENREF_151"/>
      <w:r w:rsidRPr="001C075E">
        <w:t>151.</w:t>
      </w:r>
      <w:r w:rsidRPr="001C075E">
        <w:tab/>
        <w:t>Gaysina, D.</w:t>
      </w:r>
      <w:r w:rsidRPr="001C075E">
        <w:rPr>
          <w:i/>
        </w:rPr>
        <w:t xml:space="preserve"> et al.</w:t>
      </w:r>
      <w:r w:rsidRPr="001C075E">
        <w:t xml:space="preserve"> Association of the dystrobrevin binding protein 1 gene (DTNBP1) in a bipolar case-control study (BACCS)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0B</w:t>
      </w:r>
      <w:r w:rsidRPr="001C075E">
        <w:t>, 836-44 (2009).</w:t>
      </w:r>
      <w:bookmarkEnd w:id="151"/>
    </w:p>
    <w:p w14:paraId="1C751F8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2" w:name="_ENREF_152"/>
      <w:r w:rsidRPr="001C075E">
        <w:t>152.</w:t>
      </w:r>
      <w:r w:rsidRPr="001C075E">
        <w:tab/>
        <w:t>Weickert, C.S.</w:t>
      </w:r>
      <w:r w:rsidRPr="001C075E">
        <w:rPr>
          <w:i/>
        </w:rPr>
        <w:t xml:space="preserve"> et al.</w:t>
      </w:r>
      <w:r w:rsidRPr="001C075E">
        <w:t xml:space="preserve"> Human dysbindin (DTNBP1) gene expression in normal brain and in schizophrenic prefrontal cortex and midbrain. </w:t>
      </w:r>
      <w:r w:rsidRPr="001C075E">
        <w:rPr>
          <w:i/>
        </w:rPr>
        <w:t>Arch Gen Psychiatry</w:t>
      </w:r>
      <w:r w:rsidRPr="001C075E">
        <w:t xml:space="preserve"> </w:t>
      </w:r>
      <w:r w:rsidRPr="001C075E">
        <w:rPr>
          <w:b/>
        </w:rPr>
        <w:t>61</w:t>
      </w:r>
      <w:r w:rsidRPr="001C075E">
        <w:t>, 544-55 (2004).</w:t>
      </w:r>
      <w:bookmarkEnd w:id="152"/>
    </w:p>
    <w:p w14:paraId="4A94095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3" w:name="_ENREF_153"/>
      <w:r w:rsidRPr="001C075E">
        <w:t>153.</w:t>
      </w:r>
      <w:r w:rsidRPr="001C075E">
        <w:tab/>
        <w:t xml:space="preserve">Weickert, C.S., Rothmond, D.A., Hyde, T.M., Kleinman, J.E. &amp; Straub, R.E. Reduced DTNBP1 (dysbindin-1) mRNA in the hippocampal formation of schizophrenia patients. </w:t>
      </w:r>
      <w:r w:rsidRPr="001C075E">
        <w:rPr>
          <w:i/>
        </w:rPr>
        <w:t>Schizophr Res</w:t>
      </w:r>
      <w:r w:rsidRPr="001C075E">
        <w:t xml:space="preserve"> </w:t>
      </w:r>
      <w:r w:rsidRPr="001C075E">
        <w:rPr>
          <w:b/>
        </w:rPr>
        <w:t>98</w:t>
      </w:r>
      <w:r w:rsidRPr="001C075E">
        <w:t>, 105-10 (2008).</w:t>
      </w:r>
      <w:bookmarkEnd w:id="153"/>
    </w:p>
    <w:p w14:paraId="3817CD9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4" w:name="_ENREF_154"/>
      <w:r w:rsidRPr="001C075E">
        <w:t>154.</w:t>
      </w:r>
      <w:r w:rsidRPr="001C075E">
        <w:tab/>
        <w:t>Talbot, K.</w:t>
      </w:r>
      <w:r w:rsidRPr="001C075E">
        <w:rPr>
          <w:i/>
        </w:rPr>
        <w:t xml:space="preserve"> et al.</w:t>
      </w:r>
      <w:r w:rsidRPr="001C075E">
        <w:t xml:space="preserve"> Synaptic dysbindin-1 reductions in schizophrenia occur in an isoform-specific manner indicating their subsynaptic location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6</w:t>
      </w:r>
      <w:r w:rsidRPr="001C075E">
        <w:t>, e16886 (2011).</w:t>
      </w:r>
      <w:bookmarkEnd w:id="154"/>
    </w:p>
    <w:p w14:paraId="04B8AA7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5" w:name="_ENREF_155"/>
      <w:r w:rsidRPr="001C075E">
        <w:t>155.</w:t>
      </w:r>
      <w:r w:rsidRPr="001C075E">
        <w:tab/>
        <w:t xml:space="preserve">Chagnon, Y.C., Roy, M.A., Bureau, A., Merette, C. &amp; Maziade, M. Differential RNA expression between schizophrenic patients and controls of the dystrobrevin binding protein 1 and neuregulin 1 genes in immortalized lymphocytes. </w:t>
      </w:r>
      <w:r w:rsidRPr="001C075E">
        <w:rPr>
          <w:i/>
        </w:rPr>
        <w:t>Schizophr Res</w:t>
      </w:r>
      <w:r w:rsidRPr="001C075E">
        <w:t xml:space="preserve"> </w:t>
      </w:r>
      <w:r w:rsidRPr="001C075E">
        <w:rPr>
          <w:b/>
        </w:rPr>
        <w:t>100</w:t>
      </w:r>
      <w:r w:rsidRPr="001C075E">
        <w:t>, 281-90 (2008).</w:t>
      </w:r>
      <w:bookmarkEnd w:id="155"/>
    </w:p>
    <w:p w14:paraId="269645B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6" w:name="_ENREF_156"/>
      <w:r w:rsidRPr="001C075E">
        <w:t>156.</w:t>
      </w:r>
      <w:r w:rsidRPr="001C075E">
        <w:tab/>
        <w:t xml:space="preserve">Carr, G.V., Jenkins, K.A., Weinberger, D.R. &amp; Papaleo, F. Loss of dysbindin-1 in mice impairs reward-based operant learning by increasing impulsive and compulsive behavior. </w:t>
      </w:r>
      <w:r w:rsidRPr="001C075E">
        <w:rPr>
          <w:i/>
        </w:rPr>
        <w:t>Behav Brain Res</w:t>
      </w:r>
      <w:r w:rsidRPr="001C075E">
        <w:t xml:space="preserve"> </w:t>
      </w:r>
      <w:r w:rsidRPr="001C075E">
        <w:rPr>
          <w:b/>
        </w:rPr>
        <w:t>241</w:t>
      </w:r>
      <w:r w:rsidRPr="001C075E">
        <w:t>, 173-84 (2013).</w:t>
      </w:r>
      <w:bookmarkEnd w:id="156"/>
    </w:p>
    <w:p w14:paraId="5DAE681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7" w:name="_ENREF_157"/>
      <w:r w:rsidRPr="001C075E">
        <w:t>157.</w:t>
      </w:r>
      <w:r w:rsidRPr="001C075E">
        <w:tab/>
        <w:t>Chen, X.W.</w:t>
      </w:r>
      <w:r w:rsidRPr="001C075E">
        <w:rPr>
          <w:i/>
        </w:rPr>
        <w:t xml:space="preserve"> et al.</w:t>
      </w:r>
      <w:r w:rsidRPr="001C075E">
        <w:t xml:space="preserve"> DTNBP1, a schizophrenia susceptibility gene, affects kinetics of transmitter release. </w:t>
      </w:r>
      <w:r w:rsidRPr="001C075E">
        <w:rPr>
          <w:i/>
        </w:rPr>
        <w:t>J Cell Biol</w:t>
      </w:r>
      <w:r w:rsidRPr="001C075E">
        <w:t xml:space="preserve"> </w:t>
      </w:r>
      <w:r w:rsidRPr="001C075E">
        <w:rPr>
          <w:b/>
        </w:rPr>
        <w:t>181</w:t>
      </w:r>
      <w:r w:rsidRPr="001C075E">
        <w:t>, 791-801 (2008).</w:t>
      </w:r>
      <w:bookmarkEnd w:id="157"/>
    </w:p>
    <w:p w14:paraId="6E294E3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8" w:name="_ENREF_158"/>
      <w:r w:rsidRPr="001C075E">
        <w:t>158.</w:t>
      </w:r>
      <w:r w:rsidRPr="001C075E">
        <w:tab/>
        <w:t>Hattori, S.</w:t>
      </w:r>
      <w:r w:rsidRPr="001C075E">
        <w:rPr>
          <w:i/>
        </w:rPr>
        <w:t xml:space="preserve"> et al.</w:t>
      </w:r>
      <w:r w:rsidRPr="001C075E">
        <w:t xml:space="preserve"> Behavioral abnormalities and dopamine reductions in sdy mutant mice with a deletion in Dtnbp1, a susceptibility gene for schizophrenia. </w:t>
      </w:r>
      <w:r w:rsidRPr="001C075E">
        <w:rPr>
          <w:i/>
        </w:rPr>
        <w:t>Biochem Biophys Res Commun</w:t>
      </w:r>
      <w:r w:rsidRPr="001C075E">
        <w:t xml:space="preserve"> </w:t>
      </w:r>
      <w:r w:rsidRPr="001C075E">
        <w:rPr>
          <w:b/>
        </w:rPr>
        <w:t>373</w:t>
      </w:r>
      <w:r w:rsidRPr="001C075E">
        <w:t>, 298-302 (2008).</w:t>
      </w:r>
      <w:bookmarkEnd w:id="158"/>
    </w:p>
    <w:p w14:paraId="4E97F01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59" w:name="_ENREF_159"/>
      <w:r w:rsidRPr="001C075E">
        <w:t>159.</w:t>
      </w:r>
      <w:r w:rsidRPr="001C075E">
        <w:tab/>
        <w:t>Feng, Y.Q.</w:t>
      </w:r>
      <w:r w:rsidRPr="001C075E">
        <w:rPr>
          <w:i/>
        </w:rPr>
        <w:t xml:space="preserve"> et al.</w:t>
      </w:r>
      <w:r w:rsidRPr="001C075E">
        <w:t xml:space="preserve"> Dysbindin deficiency in sandy mice causes reduction of snapin and displays behaviors related to schizophrenia. </w:t>
      </w:r>
      <w:r w:rsidRPr="001C075E">
        <w:rPr>
          <w:i/>
        </w:rPr>
        <w:t>Schizophr Res</w:t>
      </w:r>
      <w:r w:rsidRPr="001C075E">
        <w:t xml:space="preserve"> </w:t>
      </w:r>
      <w:r w:rsidRPr="001C075E">
        <w:rPr>
          <w:b/>
        </w:rPr>
        <w:t>106</w:t>
      </w:r>
      <w:r w:rsidRPr="001C075E">
        <w:t>, 218-28 (2008).</w:t>
      </w:r>
      <w:bookmarkEnd w:id="159"/>
    </w:p>
    <w:p w14:paraId="6E26B1C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0" w:name="_ENREF_160"/>
      <w:r w:rsidRPr="001C075E">
        <w:t>160.</w:t>
      </w:r>
      <w:r w:rsidRPr="001C075E">
        <w:tab/>
        <w:t>Bhardwaj, S.K.</w:t>
      </w:r>
      <w:r w:rsidRPr="001C075E">
        <w:rPr>
          <w:i/>
        </w:rPr>
        <w:t xml:space="preserve"> et al.</w:t>
      </w:r>
      <w:r w:rsidRPr="001C075E">
        <w:t xml:space="preserve"> Behavioral characterization of dysbindin-1 deficient sandy mice. </w:t>
      </w:r>
      <w:r w:rsidRPr="001C075E">
        <w:rPr>
          <w:i/>
        </w:rPr>
        <w:t>Behav Brain Res</w:t>
      </w:r>
      <w:r w:rsidRPr="001C075E">
        <w:t xml:space="preserve"> </w:t>
      </w:r>
      <w:r w:rsidRPr="001C075E">
        <w:rPr>
          <w:b/>
        </w:rPr>
        <w:t>197</w:t>
      </w:r>
      <w:r w:rsidRPr="001C075E">
        <w:t>, 435-41 (2009).</w:t>
      </w:r>
      <w:bookmarkEnd w:id="160"/>
    </w:p>
    <w:p w14:paraId="52381E6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1" w:name="_ENREF_161"/>
      <w:r w:rsidRPr="001C075E">
        <w:t>161.</w:t>
      </w:r>
      <w:r w:rsidRPr="001C075E">
        <w:tab/>
        <w:t xml:space="preserve">Talbot, K. The sandy (sdy) mouse: a dysbindin-1 mutant relevant to schizophrenia research. </w:t>
      </w:r>
      <w:r w:rsidRPr="001C075E">
        <w:rPr>
          <w:i/>
        </w:rPr>
        <w:t>Prog Brain Res</w:t>
      </w:r>
      <w:r w:rsidRPr="001C075E">
        <w:t xml:space="preserve"> </w:t>
      </w:r>
      <w:r w:rsidRPr="001C075E">
        <w:rPr>
          <w:b/>
        </w:rPr>
        <w:t>179</w:t>
      </w:r>
      <w:r w:rsidRPr="001C075E">
        <w:t>, 87-94 (2009).</w:t>
      </w:r>
      <w:bookmarkEnd w:id="161"/>
    </w:p>
    <w:p w14:paraId="75A6835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2" w:name="_ENREF_162"/>
      <w:r w:rsidRPr="001C075E">
        <w:t>162.</w:t>
      </w:r>
      <w:r w:rsidRPr="001C075E">
        <w:tab/>
        <w:t>Kobayashi, K.</w:t>
      </w:r>
      <w:r w:rsidRPr="001C075E">
        <w:rPr>
          <w:i/>
        </w:rPr>
        <w:t xml:space="preserve"> et al.</w:t>
      </w:r>
      <w:r w:rsidRPr="001C075E">
        <w:t xml:space="preserve"> Correlated alterations in serotonergic and dopaminergic modulations at the hippocampal mossy fiber synapse in mice lacking dysbindin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6</w:t>
      </w:r>
      <w:r w:rsidRPr="001C075E">
        <w:t>, e18113 (2011).</w:t>
      </w:r>
      <w:bookmarkEnd w:id="162"/>
    </w:p>
    <w:p w14:paraId="76693D2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3" w:name="_ENREF_163"/>
      <w:r w:rsidRPr="001C075E">
        <w:t>163.</w:t>
      </w:r>
      <w:r w:rsidRPr="001C075E">
        <w:tab/>
        <w:t xml:space="preserve">Bhardwaj, S.K., Stojkovic, K., Kiessling, S., Srivastava, L.K. &amp; Cermakian, N. Constant light uncovers behavioral effects of a mutation in the schizophrenia risk gene Dtnbp1 in mice. </w:t>
      </w:r>
      <w:r w:rsidRPr="001C075E">
        <w:rPr>
          <w:i/>
        </w:rPr>
        <w:t>Behav Brain Res</w:t>
      </w:r>
      <w:r w:rsidRPr="001C075E">
        <w:t xml:space="preserve"> </w:t>
      </w:r>
      <w:r w:rsidRPr="001C075E">
        <w:rPr>
          <w:b/>
        </w:rPr>
        <w:t>284</w:t>
      </w:r>
      <w:r w:rsidRPr="001C075E">
        <w:t>, 58-68 (2015).</w:t>
      </w:r>
      <w:bookmarkEnd w:id="163"/>
    </w:p>
    <w:p w14:paraId="73194A4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4" w:name="_ENREF_164"/>
      <w:r w:rsidRPr="001C075E">
        <w:t>164.</w:t>
      </w:r>
      <w:r w:rsidRPr="001C075E">
        <w:tab/>
        <w:t>Takao, K.</w:t>
      </w:r>
      <w:r w:rsidRPr="001C075E">
        <w:rPr>
          <w:i/>
        </w:rPr>
        <w:t xml:space="preserve"> et al.</w:t>
      </w:r>
      <w:r w:rsidRPr="001C075E">
        <w:t xml:space="preserve"> Impaired long-term memory retention and working memory in sdy mutant mice with a deletion in Dtnbp1, a susceptibility gene for schizophrenia. </w:t>
      </w:r>
      <w:r w:rsidRPr="001C075E">
        <w:rPr>
          <w:i/>
        </w:rPr>
        <w:t>Mol Brain</w:t>
      </w:r>
      <w:r w:rsidRPr="001C075E">
        <w:t xml:space="preserve"> </w:t>
      </w:r>
      <w:r w:rsidRPr="001C075E">
        <w:rPr>
          <w:b/>
        </w:rPr>
        <w:t>1</w:t>
      </w:r>
      <w:r w:rsidRPr="001C075E">
        <w:t>, 11 (2008).</w:t>
      </w:r>
      <w:bookmarkEnd w:id="164"/>
    </w:p>
    <w:p w14:paraId="3FE1ED3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5" w:name="_ENREF_165"/>
      <w:r w:rsidRPr="001C075E">
        <w:t>165.</w:t>
      </w:r>
      <w:r w:rsidRPr="001C075E">
        <w:tab/>
        <w:t>Murotani, T.</w:t>
      </w:r>
      <w:r w:rsidRPr="001C075E">
        <w:rPr>
          <w:i/>
        </w:rPr>
        <w:t xml:space="preserve"> et al.</w:t>
      </w:r>
      <w:r w:rsidRPr="001C075E">
        <w:t xml:space="preserve"> High dopamine turnover in the brains of Sandy mice. </w:t>
      </w:r>
      <w:r w:rsidRPr="001C075E">
        <w:rPr>
          <w:i/>
        </w:rPr>
        <w:t>Neurosci Lett</w:t>
      </w:r>
      <w:r w:rsidRPr="001C075E">
        <w:t xml:space="preserve"> </w:t>
      </w:r>
      <w:r w:rsidRPr="001C075E">
        <w:rPr>
          <w:b/>
        </w:rPr>
        <w:t>421</w:t>
      </w:r>
      <w:r w:rsidRPr="001C075E">
        <w:t>, 47-51 (2007).</w:t>
      </w:r>
      <w:bookmarkEnd w:id="165"/>
    </w:p>
    <w:p w14:paraId="2569F7A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6" w:name="_ENREF_166"/>
      <w:r w:rsidRPr="001C075E">
        <w:t>166.</w:t>
      </w:r>
      <w:r w:rsidRPr="001C075E">
        <w:tab/>
        <w:t>Elia, J.</w:t>
      </w:r>
      <w:r w:rsidRPr="001C075E">
        <w:rPr>
          <w:i/>
        </w:rPr>
        <w:t xml:space="preserve"> et al.</w:t>
      </w:r>
      <w:r w:rsidRPr="001C075E">
        <w:t xml:space="preserve"> Rare structural variants found in attention-deficit hyperactivity disorder are preferentially associated with neurodevelopmental gene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5</w:t>
      </w:r>
      <w:r w:rsidRPr="001C075E">
        <w:t>, 637-46 (2010).</w:t>
      </w:r>
      <w:bookmarkEnd w:id="166"/>
    </w:p>
    <w:p w14:paraId="257E5A6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7" w:name="_ENREF_167"/>
      <w:r w:rsidRPr="001C075E">
        <w:t>167.</w:t>
      </w:r>
      <w:r w:rsidRPr="001C075E">
        <w:tab/>
        <w:t>Lamers, F.</w:t>
      </w:r>
      <w:r w:rsidRPr="001C075E">
        <w:rPr>
          <w:i/>
        </w:rPr>
        <w:t xml:space="preserve"> et al.</w:t>
      </w:r>
      <w:r w:rsidRPr="001C075E">
        <w:t xml:space="preserve"> Serum proteomic profiles of depressive subtype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6</w:t>
      </w:r>
      <w:r w:rsidRPr="001C075E">
        <w:t>, e851 (2016).</w:t>
      </w:r>
      <w:bookmarkEnd w:id="167"/>
    </w:p>
    <w:p w14:paraId="32B5167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8" w:name="_ENREF_168"/>
      <w:r w:rsidRPr="001C075E">
        <w:t>168.</w:t>
      </w:r>
      <w:r w:rsidRPr="001C075E">
        <w:tab/>
        <w:t>Ditzen, C.</w:t>
      </w:r>
      <w:r w:rsidRPr="001C075E">
        <w:rPr>
          <w:i/>
        </w:rPr>
        <w:t xml:space="preserve"> et al.</w:t>
      </w:r>
      <w:r w:rsidRPr="001C075E">
        <w:t xml:space="preserve"> Cerebrospinal fluid biomarkers for major depression confirm relevance of associated pathophysiology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37</w:t>
      </w:r>
      <w:r w:rsidRPr="001C075E">
        <w:t>, 1013-25 (2012).</w:t>
      </w:r>
      <w:bookmarkEnd w:id="168"/>
    </w:p>
    <w:p w14:paraId="0BBE20B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69" w:name="_ENREF_169"/>
      <w:r w:rsidRPr="001C075E">
        <w:t>169.</w:t>
      </w:r>
      <w:r w:rsidRPr="001C075E">
        <w:tab/>
        <w:t xml:space="preserve">Olausson, P., Ghafouri, B., Backryd, E. &amp; Gerdle, B. Clear differences in cerebrospinal fluid proteome between women with chronic widespread pain and healthy women - a multivariate explorative cross-sectional study. </w:t>
      </w:r>
      <w:r w:rsidRPr="001C075E">
        <w:rPr>
          <w:i/>
        </w:rPr>
        <w:t>J Pain Res</w:t>
      </w:r>
      <w:r w:rsidRPr="001C075E">
        <w:t xml:space="preserve"> </w:t>
      </w:r>
      <w:r w:rsidRPr="001C075E">
        <w:rPr>
          <w:b/>
        </w:rPr>
        <w:t>10</w:t>
      </w:r>
      <w:r w:rsidRPr="001C075E">
        <w:t>, 575-590 (2017).</w:t>
      </w:r>
      <w:bookmarkEnd w:id="169"/>
    </w:p>
    <w:p w14:paraId="4481CE0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0" w:name="_ENREF_170"/>
      <w:r w:rsidRPr="001C075E">
        <w:t>170.</w:t>
      </w:r>
      <w:r w:rsidRPr="001C075E">
        <w:tab/>
        <w:t>Terao, A.</w:t>
      </w:r>
      <w:r w:rsidRPr="001C075E">
        <w:rPr>
          <w:i/>
        </w:rPr>
        <w:t xml:space="preserve"> et al.</w:t>
      </w:r>
      <w:r w:rsidRPr="001C075E">
        <w:t xml:space="preserve"> Immune response gene expression increases in the aging murine hippocampus. </w:t>
      </w:r>
      <w:r w:rsidRPr="001C075E">
        <w:rPr>
          <w:i/>
        </w:rPr>
        <w:t>J Neuroimmunol</w:t>
      </w:r>
      <w:r w:rsidRPr="001C075E">
        <w:t xml:space="preserve"> </w:t>
      </w:r>
      <w:r w:rsidRPr="001C075E">
        <w:rPr>
          <w:b/>
        </w:rPr>
        <w:t>132</w:t>
      </w:r>
      <w:r w:rsidRPr="001C075E">
        <w:t>, 99-112 (2002).</w:t>
      </w:r>
      <w:bookmarkEnd w:id="170"/>
    </w:p>
    <w:p w14:paraId="2F1479A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1" w:name="_ENREF_171"/>
      <w:r w:rsidRPr="001C075E">
        <w:t>171.</w:t>
      </w:r>
      <w:r w:rsidRPr="001C075E">
        <w:tab/>
        <w:t xml:space="preserve">Lachuer, J., Ouyang, L., Legras, C., Del Rio, J. &amp; Barlow, C. Gene expression profiling reveals an inflammatory process in the anx/anx mutant mice. </w:t>
      </w:r>
      <w:r w:rsidRPr="001C075E">
        <w:rPr>
          <w:i/>
        </w:rPr>
        <w:t>Brain Res Mol Brain Res</w:t>
      </w:r>
      <w:r w:rsidRPr="001C075E">
        <w:t xml:space="preserve"> </w:t>
      </w:r>
      <w:r w:rsidRPr="001C075E">
        <w:rPr>
          <w:b/>
        </w:rPr>
        <w:t>139</w:t>
      </w:r>
      <w:r w:rsidRPr="001C075E">
        <w:t>, 372-6 (2005).</w:t>
      </w:r>
      <w:bookmarkEnd w:id="171"/>
    </w:p>
    <w:p w14:paraId="3762B63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2" w:name="_ENREF_172"/>
      <w:r w:rsidRPr="001C075E">
        <w:t>172.</w:t>
      </w:r>
      <w:r w:rsidRPr="001C075E">
        <w:tab/>
        <w:t xml:space="preserve">Rao, A.R., Yourshaw, M., Christensen, B., Nelson, S.F. &amp; Kerner, B. Rare deleterious mutations are associated with disease in bipolar disorder familie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2</w:t>
      </w:r>
      <w:r w:rsidRPr="001C075E">
        <w:t>, 1009-1014 (2017).</w:t>
      </w:r>
      <w:bookmarkEnd w:id="172"/>
    </w:p>
    <w:p w14:paraId="24C900A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3" w:name="_ENREF_173"/>
      <w:r w:rsidRPr="001C075E">
        <w:t>173.</w:t>
      </w:r>
      <w:r w:rsidRPr="001C075E">
        <w:tab/>
        <w:t>Ivanova, R.</w:t>
      </w:r>
      <w:r w:rsidRPr="001C075E">
        <w:rPr>
          <w:i/>
        </w:rPr>
        <w:t xml:space="preserve"> et al.</w:t>
      </w:r>
      <w:r w:rsidRPr="001C075E">
        <w:t xml:space="preserve"> HLA-DR alleles display sex-dependent effects on survival and discriminate between individual and familial longevity. </w:t>
      </w:r>
      <w:r w:rsidRPr="001C075E">
        <w:rPr>
          <w:i/>
        </w:rPr>
        <w:t>Hum Mol Genet</w:t>
      </w:r>
      <w:r w:rsidRPr="001C075E">
        <w:t xml:space="preserve"> </w:t>
      </w:r>
      <w:r w:rsidRPr="001C075E">
        <w:rPr>
          <w:b/>
        </w:rPr>
        <w:t>7</w:t>
      </w:r>
      <w:r w:rsidRPr="001C075E">
        <w:t>, 187-94 (1998).</w:t>
      </w:r>
      <w:bookmarkEnd w:id="173"/>
    </w:p>
    <w:p w14:paraId="12AE4C0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4" w:name="_ENREF_174"/>
      <w:r w:rsidRPr="001C075E">
        <w:t>174.</w:t>
      </w:r>
      <w:r w:rsidRPr="001C075E">
        <w:tab/>
        <w:t xml:space="preserve">Akisaka, M., Suzuki, M. &amp; Inoko, H. Molecular genetic studies on DNA polymorphism of the HLA class II genes associated with human longevity. </w:t>
      </w:r>
      <w:r w:rsidRPr="001C075E">
        <w:rPr>
          <w:i/>
        </w:rPr>
        <w:t>Tissue Antigens</w:t>
      </w:r>
      <w:r w:rsidRPr="001C075E">
        <w:t xml:space="preserve"> </w:t>
      </w:r>
      <w:r w:rsidRPr="001C075E">
        <w:rPr>
          <w:b/>
        </w:rPr>
        <w:t>50</w:t>
      </w:r>
      <w:r w:rsidRPr="001C075E">
        <w:t>, 489-93 (1997).</w:t>
      </w:r>
      <w:bookmarkEnd w:id="174"/>
    </w:p>
    <w:p w14:paraId="2F97C44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5" w:name="_ENREF_175"/>
      <w:r w:rsidRPr="001C075E">
        <w:t>175.</w:t>
      </w:r>
      <w:r w:rsidRPr="001C075E">
        <w:tab/>
        <w:t>Listi, F.</w:t>
      </w:r>
      <w:r w:rsidRPr="001C075E">
        <w:rPr>
          <w:i/>
        </w:rPr>
        <w:t xml:space="preserve"> et al.</w:t>
      </w:r>
      <w:r w:rsidRPr="001C075E">
        <w:t xml:space="preserve"> HLA and KIR frequencies in Sicilian Centenarians. </w:t>
      </w:r>
      <w:r w:rsidRPr="001C075E">
        <w:rPr>
          <w:i/>
        </w:rPr>
        <w:t>Rejuvenation Res</w:t>
      </w:r>
      <w:r w:rsidRPr="001C075E">
        <w:t xml:space="preserve"> </w:t>
      </w:r>
      <w:r w:rsidRPr="001C075E">
        <w:rPr>
          <w:b/>
        </w:rPr>
        <w:t>13</w:t>
      </w:r>
      <w:r w:rsidRPr="001C075E">
        <w:t>, 314-8 (2010).</w:t>
      </w:r>
      <w:bookmarkEnd w:id="175"/>
    </w:p>
    <w:p w14:paraId="6A02B50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6" w:name="_ENREF_176"/>
      <w:r w:rsidRPr="001C075E">
        <w:t>176.</w:t>
      </w:r>
      <w:r w:rsidRPr="001C075E">
        <w:tab/>
        <w:t>Wang, X.</w:t>
      </w:r>
      <w:r w:rsidRPr="001C075E">
        <w:rPr>
          <w:i/>
        </w:rPr>
        <w:t xml:space="preserve"> et al.</w:t>
      </w:r>
      <w:r w:rsidRPr="001C075E">
        <w:t xml:space="preserve"> Genetic determinants of disease progression in Alzheimer's disease. </w:t>
      </w:r>
      <w:r w:rsidRPr="001C075E">
        <w:rPr>
          <w:i/>
        </w:rPr>
        <w:t>J Alzheimers Dis</w:t>
      </w:r>
      <w:r w:rsidRPr="001C075E">
        <w:t xml:space="preserve"> </w:t>
      </w:r>
      <w:r w:rsidRPr="001C075E">
        <w:rPr>
          <w:b/>
        </w:rPr>
        <w:t>43</w:t>
      </w:r>
      <w:r w:rsidRPr="001C075E">
        <w:t>, 649-55 (2015).</w:t>
      </w:r>
      <w:bookmarkEnd w:id="176"/>
    </w:p>
    <w:p w14:paraId="37E92AA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7" w:name="_ENREF_177"/>
      <w:r w:rsidRPr="001C075E">
        <w:t>177.</w:t>
      </w:r>
      <w:r w:rsidRPr="001C075E">
        <w:tab/>
        <w:t>International Schizophrenia, C.</w:t>
      </w:r>
      <w:r w:rsidRPr="001C075E">
        <w:rPr>
          <w:i/>
        </w:rPr>
        <w:t xml:space="preserve"> et al.</w:t>
      </w:r>
      <w:r w:rsidRPr="001C075E">
        <w:t xml:space="preserve"> Common polygenic variation contributes to risk of schizophrenia and bipolar disorder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460</w:t>
      </w:r>
      <w:r w:rsidRPr="001C075E">
        <w:t>, 748-52 (2009).</w:t>
      </w:r>
      <w:bookmarkEnd w:id="177"/>
    </w:p>
    <w:p w14:paraId="796A0D8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8" w:name="_ENREF_178"/>
      <w:r w:rsidRPr="001C075E">
        <w:t>178.</w:t>
      </w:r>
      <w:r w:rsidRPr="001C075E">
        <w:tab/>
        <w:t>Shimada-Sugimoto, M.</w:t>
      </w:r>
      <w:r w:rsidRPr="001C075E">
        <w:rPr>
          <w:i/>
        </w:rPr>
        <w:t xml:space="preserve"> et al.</w:t>
      </w:r>
      <w:r w:rsidRPr="001C075E">
        <w:t xml:space="preserve"> Immune-related pathways including HLA-DRB1( *)13:02 are associated with panic disorder. </w:t>
      </w:r>
      <w:r w:rsidRPr="001C075E">
        <w:rPr>
          <w:i/>
        </w:rPr>
        <w:t>Brain Behav Immun</w:t>
      </w:r>
      <w:r w:rsidRPr="001C075E">
        <w:t xml:space="preserve"> </w:t>
      </w:r>
      <w:r w:rsidRPr="001C075E">
        <w:rPr>
          <w:b/>
        </w:rPr>
        <w:t>46</w:t>
      </w:r>
      <w:r w:rsidRPr="001C075E">
        <w:t>, 96-103 (2015).</w:t>
      </w:r>
      <w:bookmarkEnd w:id="178"/>
    </w:p>
    <w:p w14:paraId="25B08D1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79" w:name="_ENREF_179"/>
      <w:r w:rsidRPr="001C075E">
        <w:t>179.</w:t>
      </w:r>
      <w:r w:rsidRPr="001C075E">
        <w:tab/>
        <w:t>Glatt, S.J.</w:t>
      </w:r>
      <w:r w:rsidRPr="001C075E">
        <w:rPr>
          <w:i/>
        </w:rPr>
        <w:t xml:space="preserve"> et al.</w:t>
      </w:r>
      <w:r w:rsidRPr="001C075E">
        <w:t xml:space="preserve"> Comparative gene expression analysis of blood and brain provides concurrent validation of SELENBP1 up-regulation in schizophrenia. </w:t>
      </w:r>
      <w:r w:rsidRPr="001C075E">
        <w:rPr>
          <w:i/>
        </w:rPr>
        <w:t>Proc Natl Acad Sci U S A</w:t>
      </w:r>
      <w:r w:rsidRPr="001C075E">
        <w:t xml:space="preserve"> </w:t>
      </w:r>
      <w:r w:rsidRPr="001C075E">
        <w:rPr>
          <w:b/>
        </w:rPr>
        <w:t>102</w:t>
      </w:r>
      <w:r w:rsidRPr="001C075E">
        <w:t>, 15533-8 (2005).</w:t>
      </w:r>
      <w:bookmarkEnd w:id="179"/>
    </w:p>
    <w:p w14:paraId="5854AC9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0" w:name="_ENREF_180"/>
      <w:r w:rsidRPr="001C075E">
        <w:t>180.</w:t>
      </w:r>
      <w:r w:rsidRPr="001C075E">
        <w:tab/>
        <w:t>Lewohl, J.M.</w:t>
      </w:r>
      <w:r w:rsidRPr="001C075E">
        <w:rPr>
          <w:i/>
        </w:rPr>
        <w:t xml:space="preserve"> et al.</w:t>
      </w:r>
      <w:r w:rsidRPr="001C075E">
        <w:t xml:space="preserve"> Gene expression in human alcoholism: microarray analysis of frontal cortex. </w:t>
      </w:r>
      <w:r w:rsidRPr="001C075E">
        <w:rPr>
          <w:i/>
        </w:rPr>
        <w:t>Alcohol Clin Exp Res</w:t>
      </w:r>
      <w:r w:rsidRPr="001C075E">
        <w:t xml:space="preserve"> </w:t>
      </w:r>
      <w:r w:rsidRPr="001C075E">
        <w:rPr>
          <w:b/>
        </w:rPr>
        <w:t>24</w:t>
      </w:r>
      <w:r w:rsidRPr="001C075E">
        <w:t>, 1873-82 (2000).</w:t>
      </w:r>
      <w:bookmarkEnd w:id="180"/>
    </w:p>
    <w:p w14:paraId="50FD2A9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1" w:name="_ENREF_181"/>
      <w:r w:rsidRPr="001C075E">
        <w:t>181.</w:t>
      </w:r>
      <w:r w:rsidRPr="001C075E">
        <w:tab/>
        <w:t>Flatscher-Bader, T.</w:t>
      </w:r>
      <w:r w:rsidRPr="001C075E">
        <w:rPr>
          <w:i/>
        </w:rPr>
        <w:t xml:space="preserve"> et al.</w:t>
      </w:r>
      <w:r w:rsidRPr="001C075E">
        <w:t xml:space="preserve"> Alcohol-responsive genes in the frontal cortex and nucleus accumbens of human alcoholics. </w:t>
      </w:r>
      <w:r w:rsidRPr="001C075E">
        <w:rPr>
          <w:i/>
        </w:rPr>
        <w:t>J Neurochem</w:t>
      </w:r>
      <w:r w:rsidRPr="001C075E">
        <w:t xml:space="preserve"> </w:t>
      </w:r>
      <w:r w:rsidRPr="001C075E">
        <w:rPr>
          <w:b/>
        </w:rPr>
        <w:t>93</w:t>
      </w:r>
      <w:r w:rsidRPr="001C075E">
        <w:t>, 359-70 (2005).</w:t>
      </w:r>
      <w:bookmarkEnd w:id="181"/>
    </w:p>
    <w:p w14:paraId="575C80B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2" w:name="_ENREF_182"/>
      <w:r w:rsidRPr="001C075E">
        <w:t>182.</w:t>
      </w:r>
      <w:r w:rsidRPr="001C075E">
        <w:tab/>
        <w:t>Rodd, Z.A.</w:t>
      </w:r>
      <w:r w:rsidRPr="001C075E">
        <w:rPr>
          <w:i/>
        </w:rPr>
        <w:t xml:space="preserve"> et al.</w:t>
      </w:r>
      <w:r w:rsidRPr="001C075E">
        <w:t xml:space="preserve"> Candidate genes, pathways and mechanisms for alcoholism: an expanded convergent functional genomics approach. </w:t>
      </w:r>
      <w:r w:rsidRPr="001C075E">
        <w:rPr>
          <w:i/>
        </w:rPr>
        <w:t>Pharmacogenomics J</w:t>
      </w:r>
      <w:r w:rsidRPr="001C075E">
        <w:t xml:space="preserve"> </w:t>
      </w:r>
      <w:r w:rsidRPr="001C075E">
        <w:rPr>
          <w:b/>
        </w:rPr>
        <w:t>7</w:t>
      </w:r>
      <w:r w:rsidRPr="001C075E">
        <w:t>, 222-56 (2007).</w:t>
      </w:r>
      <w:bookmarkEnd w:id="182"/>
    </w:p>
    <w:p w14:paraId="47BD108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3" w:name="_ENREF_183"/>
      <w:r w:rsidRPr="001C075E">
        <w:t>183.</w:t>
      </w:r>
      <w:r w:rsidRPr="001C075E">
        <w:tab/>
        <w:t>Shi, J.</w:t>
      </w:r>
      <w:r w:rsidRPr="001C075E">
        <w:rPr>
          <w:i/>
        </w:rPr>
        <w:t xml:space="preserve"> et al.</w:t>
      </w:r>
      <w:r w:rsidRPr="001C075E">
        <w:t xml:space="preserve"> Common variants on chromosome 6p22.1 are associated with schizophrenia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460</w:t>
      </w:r>
      <w:r w:rsidRPr="001C075E">
        <w:t>, 753-7 (2009).</w:t>
      </w:r>
      <w:bookmarkEnd w:id="183"/>
    </w:p>
    <w:p w14:paraId="452B13C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4" w:name="_ENREF_184"/>
      <w:r w:rsidRPr="001C075E">
        <w:t>184.</w:t>
      </w:r>
      <w:r w:rsidRPr="001C075E">
        <w:tab/>
        <w:t xml:space="preserve">Schizophrenia Working Group of the Psychiatric Genomics, C. Biological insights from 108 schizophrenia-associated genetic loci. </w:t>
      </w:r>
      <w:r w:rsidRPr="001C075E">
        <w:rPr>
          <w:i/>
        </w:rPr>
        <w:t>Nature</w:t>
      </w:r>
      <w:r w:rsidRPr="001C075E">
        <w:t xml:space="preserve"> </w:t>
      </w:r>
      <w:r w:rsidRPr="001C075E">
        <w:rPr>
          <w:b/>
        </w:rPr>
        <w:t>511</w:t>
      </w:r>
      <w:r w:rsidRPr="001C075E">
        <w:t>, 421-7 (2014).</w:t>
      </w:r>
      <w:bookmarkEnd w:id="184"/>
    </w:p>
    <w:p w14:paraId="1EDAFD4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5" w:name="_ENREF_185"/>
      <w:r w:rsidRPr="001C075E">
        <w:t>185.</w:t>
      </w:r>
      <w:r w:rsidRPr="001C075E">
        <w:tab/>
        <w:t>O'Dushlaine, C.</w:t>
      </w:r>
      <w:r w:rsidRPr="001C075E">
        <w:rPr>
          <w:i/>
        </w:rPr>
        <w:t xml:space="preserve"> et al.</w:t>
      </w:r>
      <w:r w:rsidRPr="001C075E">
        <w:t xml:space="preserve"> Molecular pathways involved in neuronal cell adhesion and membrane scaffolding contribute to schizophrenia and bipolar disorder susceptibility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6</w:t>
      </w:r>
      <w:r w:rsidRPr="001C075E">
        <w:t>, 286-92 (2011).</w:t>
      </w:r>
      <w:bookmarkEnd w:id="185"/>
    </w:p>
    <w:p w14:paraId="0FA351D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6" w:name="_ENREF_186"/>
      <w:r w:rsidRPr="001C075E">
        <w:t>186.</w:t>
      </w:r>
      <w:r w:rsidRPr="001C075E">
        <w:tab/>
        <w:t>Ruderfer, D.M.</w:t>
      </w:r>
      <w:r w:rsidRPr="001C075E">
        <w:rPr>
          <w:i/>
        </w:rPr>
        <w:t xml:space="preserve"> et al.</w:t>
      </w:r>
      <w:r w:rsidRPr="001C075E">
        <w:t xml:space="preserve"> Polygenic dissection of diagnosis and clinical dimensions of bipolar disorder and schizophrenia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9</w:t>
      </w:r>
      <w:r w:rsidRPr="001C075E">
        <w:t>, 1017-1024 (2014).</w:t>
      </w:r>
      <w:bookmarkEnd w:id="186"/>
    </w:p>
    <w:p w14:paraId="425C02B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7" w:name="_ENREF_187"/>
      <w:r w:rsidRPr="001C075E">
        <w:t>187.</w:t>
      </w:r>
      <w:r w:rsidRPr="001C075E">
        <w:tab/>
        <w:t>Ripke, S.</w:t>
      </w:r>
      <w:r w:rsidRPr="001C075E">
        <w:rPr>
          <w:i/>
        </w:rPr>
        <w:t xml:space="preserve"> et al.</w:t>
      </w:r>
      <w:r w:rsidRPr="001C075E">
        <w:t xml:space="preserve"> Genome-wide association analysis identifies 13 new risk loci for schizophrenia. </w:t>
      </w:r>
      <w:r w:rsidRPr="001C075E">
        <w:rPr>
          <w:i/>
        </w:rPr>
        <w:t>Nat Genet</w:t>
      </w:r>
      <w:r w:rsidRPr="001C075E">
        <w:t xml:space="preserve"> </w:t>
      </w:r>
      <w:r w:rsidRPr="001C075E">
        <w:rPr>
          <w:b/>
        </w:rPr>
        <w:t>45</w:t>
      </w:r>
      <w:r w:rsidRPr="001C075E">
        <w:t>, 1150-9 (2013).</w:t>
      </w:r>
      <w:bookmarkEnd w:id="187"/>
    </w:p>
    <w:p w14:paraId="5B00F08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8" w:name="_ENREF_188"/>
      <w:r w:rsidRPr="001C075E">
        <w:t>188.</w:t>
      </w:r>
      <w:r w:rsidRPr="001C075E">
        <w:tab/>
        <w:t xml:space="preserve">Romme, I.A., de Reus, M.A., Ophoff, R.A., Kahn, R.S. &amp; van den Heuvel, M.P. Connectome Disconnectivity and Cortical Gene Expression in Patients With Schizophrenia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81</w:t>
      </w:r>
      <w:r w:rsidRPr="001C075E">
        <w:t>, 495-502 (2017).</w:t>
      </w:r>
      <w:bookmarkEnd w:id="188"/>
    </w:p>
    <w:p w14:paraId="07FCAF3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89" w:name="_ENREF_189"/>
      <w:r w:rsidRPr="001C075E">
        <w:t>189.</w:t>
      </w:r>
      <w:r w:rsidRPr="001C075E">
        <w:tab/>
        <w:t>Hou, L.</w:t>
      </w:r>
      <w:r w:rsidRPr="001C075E">
        <w:rPr>
          <w:i/>
        </w:rPr>
        <w:t xml:space="preserve"> et al.</w:t>
      </w:r>
      <w:r w:rsidRPr="001C075E">
        <w:t xml:space="preserve"> Genome-wide association study of 40,000 individuals identifies two novel loci associated with bipolar disorder. </w:t>
      </w:r>
      <w:r w:rsidRPr="001C075E">
        <w:rPr>
          <w:i/>
        </w:rPr>
        <w:t>Hum Mol Genet</w:t>
      </w:r>
      <w:r w:rsidRPr="001C075E">
        <w:t xml:space="preserve"> </w:t>
      </w:r>
      <w:r w:rsidRPr="001C075E">
        <w:rPr>
          <w:b/>
        </w:rPr>
        <w:t>25</w:t>
      </w:r>
      <w:r w:rsidRPr="001C075E">
        <w:t>, 3383-3394 (2016).</w:t>
      </w:r>
      <w:bookmarkEnd w:id="189"/>
    </w:p>
    <w:p w14:paraId="79D0916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0" w:name="_ENREF_190"/>
      <w:r w:rsidRPr="001C075E">
        <w:t>190.</w:t>
      </w:r>
      <w:r w:rsidRPr="001C075E">
        <w:tab/>
        <w:t xml:space="preserve">Psychiatric, G.C.B.D.W.G. Large-scale genome-wide association analysis of bipolar disorder identifies a new susceptibility locus near ODZ4. </w:t>
      </w:r>
      <w:r w:rsidRPr="001C075E">
        <w:rPr>
          <w:i/>
        </w:rPr>
        <w:t>Nat Genet</w:t>
      </w:r>
      <w:r w:rsidRPr="001C075E">
        <w:t xml:space="preserve"> </w:t>
      </w:r>
      <w:r w:rsidRPr="001C075E">
        <w:rPr>
          <w:b/>
        </w:rPr>
        <w:t>43</w:t>
      </w:r>
      <w:r w:rsidRPr="001C075E">
        <w:t>, 977-83 (2011).</w:t>
      </w:r>
      <w:bookmarkEnd w:id="190"/>
    </w:p>
    <w:p w14:paraId="4E2D66D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1" w:name="_ENREF_191"/>
      <w:r w:rsidRPr="001C075E">
        <w:t>191.</w:t>
      </w:r>
      <w:r w:rsidRPr="001C075E">
        <w:tab/>
        <w:t>Nurnberger, J.I., Jr.</w:t>
      </w:r>
      <w:r w:rsidRPr="001C075E">
        <w:rPr>
          <w:i/>
        </w:rPr>
        <w:t xml:space="preserve"> et al.</w:t>
      </w:r>
      <w:r w:rsidRPr="001C075E">
        <w:t xml:space="preserve"> Identification of pathways for bipolar disorder: a meta-analysis. </w:t>
      </w:r>
      <w:r w:rsidRPr="001C075E">
        <w:rPr>
          <w:i/>
        </w:rPr>
        <w:t>JAMA Psychiatry</w:t>
      </w:r>
      <w:r w:rsidRPr="001C075E">
        <w:t xml:space="preserve"> </w:t>
      </w:r>
      <w:r w:rsidRPr="001C075E">
        <w:rPr>
          <w:b/>
        </w:rPr>
        <w:t>71</w:t>
      </w:r>
      <w:r w:rsidRPr="001C075E">
        <w:t>, 657-64 (2014).</w:t>
      </w:r>
      <w:bookmarkEnd w:id="191"/>
    </w:p>
    <w:p w14:paraId="2A851E8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2" w:name="_ENREF_192"/>
      <w:r w:rsidRPr="001C075E">
        <w:t>192.</w:t>
      </w:r>
      <w:r w:rsidRPr="001C075E">
        <w:tab/>
        <w:t>Belmonte Mahon, P.</w:t>
      </w:r>
      <w:r w:rsidRPr="001C075E">
        <w:rPr>
          <w:i/>
        </w:rPr>
        <w:t xml:space="preserve"> et al.</w:t>
      </w:r>
      <w:r w:rsidRPr="001C075E">
        <w:t xml:space="preserve"> Genome-wide association analysis of age at onset and psychotic symptoms in bipolar disorder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6B</w:t>
      </w:r>
      <w:r w:rsidRPr="001C075E">
        <w:t>, 370-8 (2011).</w:t>
      </w:r>
      <w:bookmarkEnd w:id="192"/>
    </w:p>
    <w:p w14:paraId="33A10E4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3" w:name="_ENREF_193"/>
      <w:r w:rsidRPr="001C075E">
        <w:t>193.</w:t>
      </w:r>
      <w:r w:rsidRPr="001C075E">
        <w:tab/>
        <w:t>Cichon, S.</w:t>
      </w:r>
      <w:r w:rsidRPr="001C075E">
        <w:rPr>
          <w:i/>
        </w:rPr>
        <w:t xml:space="preserve"> et al.</w:t>
      </w:r>
      <w:r w:rsidRPr="001C075E">
        <w:t xml:space="preserve"> Genome-wide association study identifies genetic variation in neurocan as a susceptibility factor for bipolar disorder. </w:t>
      </w:r>
      <w:r w:rsidRPr="001C075E">
        <w:rPr>
          <w:i/>
        </w:rPr>
        <w:t>Am J Hum Genet</w:t>
      </w:r>
      <w:r w:rsidRPr="001C075E">
        <w:t xml:space="preserve"> </w:t>
      </w:r>
      <w:r w:rsidRPr="001C075E">
        <w:rPr>
          <w:b/>
        </w:rPr>
        <w:t>88</w:t>
      </w:r>
      <w:r w:rsidRPr="001C075E">
        <w:t>, 372-81 (2011).</w:t>
      </w:r>
      <w:bookmarkEnd w:id="193"/>
    </w:p>
    <w:p w14:paraId="183ED1B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4" w:name="_ENREF_194"/>
      <w:r w:rsidRPr="001C075E">
        <w:t>194.</w:t>
      </w:r>
      <w:r w:rsidRPr="001C075E">
        <w:tab/>
        <w:t>Andreassen, O.A.</w:t>
      </w:r>
      <w:r w:rsidRPr="001C075E">
        <w:rPr>
          <w:i/>
        </w:rPr>
        <w:t xml:space="preserve"> et al.</w:t>
      </w:r>
      <w:r w:rsidRPr="001C075E">
        <w:t xml:space="preserve"> Improved detection of common variants associated with schizophrenia and bipolar disorder using pleiotropy-informed conditional false discovery rate. </w:t>
      </w:r>
      <w:r w:rsidRPr="001C075E">
        <w:rPr>
          <w:i/>
        </w:rPr>
        <w:t>PLoS Genet</w:t>
      </w:r>
      <w:r w:rsidRPr="001C075E">
        <w:t xml:space="preserve"> </w:t>
      </w:r>
      <w:r w:rsidRPr="001C075E">
        <w:rPr>
          <w:b/>
        </w:rPr>
        <w:t>9</w:t>
      </w:r>
      <w:r w:rsidRPr="001C075E">
        <w:t>, e1003455 (2013).</w:t>
      </w:r>
      <w:bookmarkEnd w:id="194"/>
    </w:p>
    <w:p w14:paraId="2043973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5" w:name="_ENREF_195"/>
      <w:r w:rsidRPr="001C075E">
        <w:t>195.</w:t>
      </w:r>
      <w:r w:rsidRPr="001C075E">
        <w:tab/>
        <w:t>Trost, S.</w:t>
      </w:r>
      <w:r w:rsidRPr="001C075E">
        <w:rPr>
          <w:i/>
        </w:rPr>
        <w:t xml:space="preserve"> et al.</w:t>
      </w:r>
      <w:r w:rsidRPr="001C075E">
        <w:t xml:space="preserve"> Investigating the Impact of a Genome-Wide Supported Bipolar Risk Variant of MAD1L1 on the Human Reward System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41</w:t>
      </w:r>
      <w:r w:rsidRPr="001C075E">
        <w:t>, 2679-87 (2016).</w:t>
      </w:r>
      <w:bookmarkEnd w:id="195"/>
    </w:p>
    <w:p w14:paraId="04AABDE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6" w:name="_ENREF_196"/>
      <w:r w:rsidRPr="001C075E">
        <w:t>196.</w:t>
      </w:r>
      <w:r w:rsidRPr="001C075E">
        <w:tab/>
        <w:t>Fernandez-Castillo, N.</w:t>
      </w:r>
      <w:r w:rsidRPr="001C075E">
        <w:rPr>
          <w:i/>
        </w:rPr>
        <w:t xml:space="preserve"> et al.</w:t>
      </w:r>
      <w:r w:rsidRPr="001C075E">
        <w:t xml:space="preserve"> Transcriptomic and genetic studies identify NFAT5 as a candidate gene for cocaine dependence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5</w:t>
      </w:r>
      <w:r w:rsidRPr="001C075E">
        <w:t>, e667 (2015).</w:t>
      </w:r>
      <w:bookmarkEnd w:id="196"/>
    </w:p>
    <w:p w14:paraId="56F9A4C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7" w:name="_ENREF_197"/>
      <w:r w:rsidRPr="001C075E">
        <w:t>197.</w:t>
      </w:r>
      <w:r w:rsidRPr="001C075E">
        <w:tab/>
        <w:t>Beech, R.D.</w:t>
      </w:r>
      <w:r w:rsidRPr="001C075E">
        <w:rPr>
          <w:i/>
        </w:rPr>
        <w:t xml:space="preserve"> et al.</w:t>
      </w:r>
      <w:r w:rsidRPr="001C075E">
        <w:t xml:space="preserve"> Increased peripheral blood expression of electron transport chain genes in bipolar depression. </w:t>
      </w:r>
      <w:r w:rsidRPr="001C075E">
        <w:rPr>
          <w:i/>
        </w:rPr>
        <w:t>Bipolar Disord</w:t>
      </w:r>
      <w:r w:rsidRPr="001C075E">
        <w:t xml:space="preserve"> </w:t>
      </w:r>
      <w:r w:rsidRPr="001C075E">
        <w:rPr>
          <w:b/>
        </w:rPr>
        <w:t>12</w:t>
      </w:r>
      <w:r w:rsidRPr="001C075E">
        <w:t>, 813-24 (2010).</w:t>
      </w:r>
      <w:bookmarkEnd w:id="197"/>
    </w:p>
    <w:p w14:paraId="33E23A4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8" w:name="_ENREF_198"/>
      <w:r w:rsidRPr="001C075E">
        <w:t>198.</w:t>
      </w:r>
      <w:r w:rsidRPr="001C075E">
        <w:tab/>
        <w:t>Kang, H.J.</w:t>
      </w:r>
      <w:r w:rsidRPr="001C075E">
        <w:rPr>
          <w:i/>
        </w:rPr>
        <w:t xml:space="preserve"> et al.</w:t>
      </w:r>
      <w:r w:rsidRPr="001C075E">
        <w:t xml:space="preserve"> Gene expression profiling in postmortem prefrontal cortex of major depressive disorder. </w:t>
      </w:r>
      <w:r w:rsidRPr="001C075E">
        <w:rPr>
          <w:i/>
        </w:rPr>
        <w:t>J Neurosci</w:t>
      </w:r>
      <w:r w:rsidRPr="001C075E">
        <w:t xml:space="preserve"> </w:t>
      </w:r>
      <w:r w:rsidRPr="001C075E">
        <w:rPr>
          <w:b/>
        </w:rPr>
        <w:t>27</w:t>
      </w:r>
      <w:r w:rsidRPr="001C075E">
        <w:t>, 13329-40 (2007).</w:t>
      </w:r>
      <w:bookmarkEnd w:id="198"/>
    </w:p>
    <w:p w14:paraId="45DEAC8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199" w:name="_ENREF_199"/>
      <w:r w:rsidRPr="001C075E">
        <w:t>199.</w:t>
      </w:r>
      <w:r w:rsidRPr="001C075E">
        <w:tab/>
        <w:t>Sequeira, A.</w:t>
      </w:r>
      <w:r w:rsidRPr="001C075E">
        <w:rPr>
          <w:i/>
        </w:rPr>
        <w:t xml:space="preserve"> et al.</w:t>
      </w:r>
      <w:r w:rsidRPr="001C075E">
        <w:t xml:space="preserve"> Gene expression changes in the prefrontal cortex, anterior cingulate cortex and nucleus accumbens of mood disorders subjects that committed suicide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7</w:t>
      </w:r>
      <w:r w:rsidRPr="001C075E">
        <w:t>, e35367 (2012).</w:t>
      </w:r>
      <w:bookmarkEnd w:id="199"/>
    </w:p>
    <w:p w14:paraId="7779400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0" w:name="_ENREF_200"/>
      <w:r w:rsidRPr="001C075E">
        <w:t>200.</w:t>
      </w:r>
      <w:r w:rsidRPr="001C075E">
        <w:tab/>
        <w:t>Kim, K.H.</w:t>
      </w:r>
      <w:r w:rsidRPr="001C075E">
        <w:rPr>
          <w:i/>
        </w:rPr>
        <w:t xml:space="preserve"> et al.</w:t>
      </w:r>
      <w:r w:rsidRPr="001C075E">
        <w:t xml:space="preserve"> Transcriptomic Analysis of Induced Pluripotent Stem Cells Derived from Patients with Bipolar Disorder from an Old Order Amish Pedigree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10</w:t>
      </w:r>
      <w:r w:rsidRPr="001C075E">
        <w:t>, e0142693 (2015).</w:t>
      </w:r>
      <w:bookmarkEnd w:id="200"/>
    </w:p>
    <w:p w14:paraId="70ED294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1" w:name="_ENREF_201"/>
      <w:r w:rsidRPr="001C075E">
        <w:t>201.</w:t>
      </w:r>
      <w:r w:rsidRPr="001C075E">
        <w:tab/>
        <w:t>McClintick, J.N.</w:t>
      </w:r>
      <w:r w:rsidRPr="001C075E">
        <w:rPr>
          <w:i/>
        </w:rPr>
        <w:t xml:space="preserve"> et al.</w:t>
      </w:r>
      <w:r w:rsidRPr="001C075E">
        <w:t xml:space="preserve"> Stress-response pathways are altered in the hippocampus of chronic alcoholics. </w:t>
      </w:r>
      <w:r w:rsidRPr="001C075E">
        <w:rPr>
          <w:i/>
        </w:rPr>
        <w:t>Alcohol</w:t>
      </w:r>
      <w:r w:rsidRPr="001C075E">
        <w:t xml:space="preserve"> </w:t>
      </w:r>
      <w:r w:rsidRPr="001C075E">
        <w:rPr>
          <w:b/>
        </w:rPr>
        <w:t>47</w:t>
      </w:r>
      <w:r w:rsidRPr="001C075E">
        <w:t>, 505-15 (2013).</w:t>
      </w:r>
      <w:bookmarkEnd w:id="201"/>
    </w:p>
    <w:p w14:paraId="751EAB3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2" w:name="_ENREF_202"/>
      <w:r w:rsidRPr="001C075E">
        <w:t>202.</w:t>
      </w:r>
      <w:r w:rsidRPr="001C075E">
        <w:tab/>
        <w:t>Maron, E.</w:t>
      </w:r>
      <w:r w:rsidRPr="001C075E">
        <w:rPr>
          <w:i/>
        </w:rPr>
        <w:t xml:space="preserve"> et al.</w:t>
      </w:r>
      <w:r w:rsidRPr="001C075E">
        <w:t xml:space="preserve"> Peripheral gene expression profiling of CCK-4-induced panic in healthy subjects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3B</w:t>
      </w:r>
      <w:r w:rsidRPr="001C075E">
        <w:t>, 269-74 (2010).</w:t>
      </w:r>
      <w:bookmarkEnd w:id="202"/>
    </w:p>
    <w:p w14:paraId="41F4A3A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3" w:name="_ENREF_203"/>
      <w:r w:rsidRPr="001C075E">
        <w:t>203.</w:t>
      </w:r>
      <w:r w:rsidRPr="001C075E">
        <w:tab/>
        <w:t>Maes, O.C.</w:t>
      </w:r>
      <w:r w:rsidRPr="001C075E">
        <w:rPr>
          <w:i/>
        </w:rPr>
        <w:t xml:space="preserve"> et al.</w:t>
      </w:r>
      <w:r w:rsidRPr="001C075E">
        <w:t xml:space="preserve"> Transcriptional profiling of Alzheimer blood mononuclear cells by microarray. </w:t>
      </w:r>
      <w:r w:rsidRPr="001C075E">
        <w:rPr>
          <w:i/>
        </w:rPr>
        <w:t>Neurobiol Aging</w:t>
      </w:r>
      <w:r w:rsidRPr="001C075E">
        <w:t xml:space="preserve"> </w:t>
      </w:r>
      <w:r w:rsidRPr="001C075E">
        <w:rPr>
          <w:b/>
        </w:rPr>
        <w:t>28</w:t>
      </w:r>
      <w:r w:rsidRPr="001C075E">
        <w:t>, 1795-809 (2007).</w:t>
      </w:r>
      <w:bookmarkEnd w:id="203"/>
    </w:p>
    <w:p w14:paraId="5E0378E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4" w:name="_ENREF_204"/>
      <w:r w:rsidRPr="001C075E">
        <w:t>204.</w:t>
      </w:r>
      <w:r w:rsidRPr="001C075E">
        <w:tab/>
        <w:t>Cole, S.W.</w:t>
      </w:r>
      <w:r w:rsidRPr="001C075E">
        <w:rPr>
          <w:i/>
        </w:rPr>
        <w:t xml:space="preserve"> et al.</w:t>
      </w:r>
      <w:r w:rsidRPr="001C075E">
        <w:t xml:space="preserve"> Loneliness, eudaimonia, and the human conserved transcriptional response to adversity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62</w:t>
      </w:r>
      <w:r w:rsidRPr="001C075E">
        <w:t>, 11-7 (2015).</w:t>
      </w:r>
      <w:bookmarkEnd w:id="204"/>
    </w:p>
    <w:p w14:paraId="0EC0322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5" w:name="_ENREF_205"/>
      <w:r w:rsidRPr="001C075E">
        <w:t>205.</w:t>
      </w:r>
      <w:r w:rsidRPr="001C075E">
        <w:tab/>
        <w:t>Bagot, R.C.</w:t>
      </w:r>
      <w:r w:rsidRPr="001C075E">
        <w:rPr>
          <w:i/>
        </w:rPr>
        <w:t xml:space="preserve"> et al.</w:t>
      </w:r>
      <w:r w:rsidRPr="001C075E">
        <w:t xml:space="preserve"> Circuit-wide Transcriptional Profiling Reveals Brain Region-Specific Gene Networks Regulating Depression Susceptibility. </w:t>
      </w:r>
      <w:r w:rsidRPr="001C075E">
        <w:rPr>
          <w:i/>
        </w:rPr>
        <w:t>Neuron</w:t>
      </w:r>
      <w:r w:rsidRPr="001C075E">
        <w:t xml:space="preserve"> </w:t>
      </w:r>
      <w:r w:rsidRPr="001C075E">
        <w:rPr>
          <w:b/>
        </w:rPr>
        <w:t>90</w:t>
      </w:r>
      <w:r w:rsidRPr="001C075E">
        <w:t>, 969-83 (2016).</w:t>
      </w:r>
      <w:bookmarkEnd w:id="205"/>
    </w:p>
    <w:p w14:paraId="1C88D72E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6" w:name="_ENREF_206"/>
      <w:r w:rsidRPr="001C075E">
        <w:t>206.</w:t>
      </w:r>
      <w:r w:rsidRPr="001C075E">
        <w:tab/>
        <w:t>Philibert, R.A.</w:t>
      </w:r>
      <w:r w:rsidRPr="001C075E">
        <w:rPr>
          <w:i/>
        </w:rPr>
        <w:t xml:space="preserve"> et al.</w:t>
      </w:r>
      <w:r w:rsidRPr="001C075E">
        <w:t xml:space="preserve"> Transcriptional profiling of lymphoblast lines from subjects with panic disorder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44B</w:t>
      </w:r>
      <w:r w:rsidRPr="001C075E">
        <w:t>, 674-82 (2007).</w:t>
      </w:r>
      <w:bookmarkEnd w:id="206"/>
    </w:p>
    <w:p w14:paraId="5261D51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7" w:name="_ENREF_207"/>
      <w:r w:rsidRPr="001C075E">
        <w:t>207.</w:t>
      </w:r>
      <w:r w:rsidRPr="001C075E">
        <w:tab/>
        <w:t>Begemann, M.</w:t>
      </w:r>
      <w:r w:rsidRPr="001C075E">
        <w:rPr>
          <w:i/>
        </w:rPr>
        <w:t xml:space="preserve"> et al.</w:t>
      </w:r>
      <w:r w:rsidRPr="001C075E">
        <w:t xml:space="preserve"> Episode-specific differential gene expression of peripheral blood mononuclear cells in rapid cycling supports novel treatment approaches. </w:t>
      </w:r>
      <w:r w:rsidRPr="001C075E">
        <w:rPr>
          <w:i/>
        </w:rPr>
        <w:t>Mol Med</w:t>
      </w:r>
      <w:r w:rsidRPr="001C075E">
        <w:t xml:space="preserve"> </w:t>
      </w:r>
      <w:r w:rsidRPr="001C075E">
        <w:rPr>
          <w:b/>
        </w:rPr>
        <w:t>14</w:t>
      </w:r>
      <w:r w:rsidRPr="001C075E">
        <w:t>, 546-52 (2008).</w:t>
      </w:r>
      <w:bookmarkEnd w:id="207"/>
    </w:p>
    <w:p w14:paraId="5B79E3C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8" w:name="_ENREF_208"/>
      <w:r w:rsidRPr="001C075E">
        <w:t>208.</w:t>
      </w:r>
      <w:r w:rsidRPr="001C075E">
        <w:tab/>
        <w:t>Hwang, Y.</w:t>
      </w:r>
      <w:r w:rsidRPr="001C075E">
        <w:rPr>
          <w:i/>
        </w:rPr>
        <w:t xml:space="preserve"> et al.</w:t>
      </w:r>
      <w:r w:rsidRPr="001C075E">
        <w:t xml:space="preserve"> Gene expression profiling by mRNA sequencing reveals increased expression of immune/inflammation-related genes in the hippocampus of individuals with schizophrenia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3</w:t>
      </w:r>
      <w:r w:rsidRPr="001C075E">
        <w:t>, e321 (2013).</w:t>
      </w:r>
      <w:bookmarkEnd w:id="208"/>
    </w:p>
    <w:p w14:paraId="3B4D4AB7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09" w:name="_ENREF_209"/>
      <w:r w:rsidRPr="001C075E">
        <w:t>209.</w:t>
      </w:r>
      <w:r w:rsidRPr="001C075E">
        <w:tab/>
        <w:t>Pantazatos, S.P.</w:t>
      </w:r>
      <w:r w:rsidRPr="001C075E">
        <w:rPr>
          <w:i/>
        </w:rPr>
        <w:t xml:space="preserve"> et al.</w:t>
      </w:r>
      <w:r w:rsidRPr="001C075E">
        <w:t xml:space="preserve"> Whole-transcriptome brain expression and exon-usage profiling in major depression and suicide: evidence for altered glial, endothelial and ATPase activity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2</w:t>
      </w:r>
      <w:r w:rsidRPr="001C075E">
        <w:t>, 760-773 (2017).</w:t>
      </w:r>
      <w:bookmarkEnd w:id="209"/>
    </w:p>
    <w:p w14:paraId="237709C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0" w:name="_ENREF_210"/>
      <w:r w:rsidRPr="001C075E">
        <w:t>210.</w:t>
      </w:r>
      <w:r w:rsidRPr="001C075E">
        <w:tab/>
        <w:t>Leighton, S.P.</w:t>
      </w:r>
      <w:r w:rsidRPr="001C075E">
        <w:rPr>
          <w:i/>
        </w:rPr>
        <w:t xml:space="preserve"> et al.</w:t>
      </w:r>
      <w:r w:rsidRPr="001C075E">
        <w:t xml:space="preserve"> Chemokines in depression in health and in inflammatory illness: a systematic review and meta-analysi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3</w:t>
      </w:r>
      <w:r w:rsidRPr="001C075E">
        <w:t>, 48-58 (2018).</w:t>
      </w:r>
      <w:bookmarkEnd w:id="210"/>
    </w:p>
    <w:p w14:paraId="1C55743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1" w:name="_ENREF_211"/>
      <w:r w:rsidRPr="001C075E">
        <w:t>211.</w:t>
      </w:r>
      <w:r w:rsidRPr="001C075E">
        <w:tab/>
        <w:t>Janelidze, S.</w:t>
      </w:r>
      <w:r w:rsidRPr="001C075E">
        <w:rPr>
          <w:i/>
        </w:rPr>
        <w:t xml:space="preserve"> et al.</w:t>
      </w:r>
      <w:r w:rsidRPr="001C075E">
        <w:t xml:space="preserve"> Altered chemokine levels in the cerebrospinal fluid and plasma of suicide attempters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38</w:t>
      </w:r>
      <w:r w:rsidRPr="001C075E">
        <w:t>, 853-62 (2013).</w:t>
      </w:r>
      <w:bookmarkEnd w:id="211"/>
    </w:p>
    <w:p w14:paraId="631BF18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2" w:name="_ENREF_212"/>
      <w:r w:rsidRPr="001C075E">
        <w:t>212.</w:t>
      </w:r>
      <w:r w:rsidRPr="001C075E">
        <w:tab/>
        <w:t xml:space="preserve">Freeman, W.M., Salzberg, A.C., Gonzales, S.W., Grant, K.A. &amp; Vrana, K.E. Classification of alcohol abuse by plasma protein biomarkers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68</w:t>
      </w:r>
      <w:r w:rsidRPr="001C075E">
        <w:t>, 219-22 (2010).</w:t>
      </w:r>
      <w:bookmarkEnd w:id="212"/>
    </w:p>
    <w:p w14:paraId="546049E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3" w:name="_ENREF_213"/>
      <w:r w:rsidRPr="001C075E">
        <w:t>213.</w:t>
      </w:r>
      <w:r w:rsidRPr="001C075E">
        <w:tab/>
        <w:t xml:space="preserve">Gaiteri, C., Guilloux, J.P., Lewis, D.A. &amp; Sibille, E. Altered gene synchrony suggests a combined hormone-mediated dysregulated state in major depression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5</w:t>
      </w:r>
      <w:r w:rsidRPr="001C075E">
        <w:t>, e9970 (2010).</w:t>
      </w:r>
      <w:bookmarkEnd w:id="213"/>
    </w:p>
    <w:p w14:paraId="324B4F5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4" w:name="_ENREF_214"/>
      <w:r w:rsidRPr="001C075E">
        <w:t>214.</w:t>
      </w:r>
      <w:r w:rsidRPr="001C075E">
        <w:tab/>
        <w:t>Lo, C.L.</w:t>
      </w:r>
      <w:r w:rsidRPr="001C075E">
        <w:rPr>
          <w:i/>
        </w:rPr>
        <w:t xml:space="preserve"> et al.</w:t>
      </w:r>
      <w:r w:rsidRPr="001C075E">
        <w:t xml:space="preserve"> High Resolution Genomic Scans Reveal Genetic Architecture Controlling Alcohol Preference in Bidirectionally Selected Rat Model. </w:t>
      </w:r>
      <w:r w:rsidRPr="001C075E">
        <w:rPr>
          <w:i/>
        </w:rPr>
        <w:t>PLoS Genet</w:t>
      </w:r>
      <w:r w:rsidRPr="001C075E">
        <w:t xml:space="preserve"> </w:t>
      </w:r>
      <w:r w:rsidRPr="001C075E">
        <w:rPr>
          <w:b/>
        </w:rPr>
        <w:t>12</w:t>
      </w:r>
      <w:r w:rsidRPr="001C075E">
        <w:t>, e1006178 (2016).</w:t>
      </w:r>
      <w:bookmarkEnd w:id="214"/>
    </w:p>
    <w:p w14:paraId="2DA6FCBF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5" w:name="_ENREF_215"/>
      <w:r w:rsidRPr="001C075E">
        <w:t>215.</w:t>
      </w:r>
      <w:r w:rsidRPr="001C075E">
        <w:tab/>
        <w:t>Dempster, E.L.</w:t>
      </w:r>
      <w:r w:rsidRPr="001C075E">
        <w:rPr>
          <w:i/>
        </w:rPr>
        <w:t xml:space="preserve"> et al.</w:t>
      </w:r>
      <w:r w:rsidRPr="001C075E">
        <w:t xml:space="preserve"> Disease-associated epigenetic changes in monozygotic twins discordant for schizophrenia and bipolar disorder. </w:t>
      </w:r>
      <w:r w:rsidRPr="001C075E">
        <w:rPr>
          <w:i/>
        </w:rPr>
        <w:t>Hum Mol Genet</w:t>
      </w:r>
      <w:r w:rsidRPr="001C075E">
        <w:t xml:space="preserve"> </w:t>
      </w:r>
      <w:r w:rsidRPr="001C075E">
        <w:rPr>
          <w:b/>
        </w:rPr>
        <w:t>20</w:t>
      </w:r>
      <w:r w:rsidRPr="001C075E">
        <w:t>, 4786-96 (2011).</w:t>
      </w:r>
      <w:bookmarkEnd w:id="215"/>
    </w:p>
    <w:p w14:paraId="1681545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6" w:name="_ENREF_216"/>
      <w:r w:rsidRPr="001C075E">
        <w:t>216.</w:t>
      </w:r>
      <w:r w:rsidRPr="001C075E">
        <w:tab/>
        <w:t xml:space="preserve">Sokolowski, M., Wasserman, J. &amp; Wasserman, D. Polygenic associations of neurodevelopmental genes in suicide attempt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1</w:t>
      </w:r>
      <w:r w:rsidRPr="001C075E">
        <w:t>, 1381-90 (2016).</w:t>
      </w:r>
      <w:bookmarkEnd w:id="216"/>
    </w:p>
    <w:p w14:paraId="78931E8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7" w:name="_ENREF_217"/>
      <w:r w:rsidRPr="001C075E">
        <w:t>217.</w:t>
      </w:r>
      <w:r w:rsidRPr="001C075E">
        <w:tab/>
        <w:t>Kurian, S.M.</w:t>
      </w:r>
      <w:r w:rsidRPr="001C075E">
        <w:rPr>
          <w:i/>
        </w:rPr>
        <w:t xml:space="preserve"> et al.</w:t>
      </w:r>
      <w:r w:rsidRPr="001C075E">
        <w:t xml:space="preserve"> Identification of blood biomarkers for psychosis using convergent functional genomics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6</w:t>
      </w:r>
      <w:r w:rsidRPr="001C075E">
        <w:t>, 37-58 (2011).</w:t>
      </w:r>
      <w:bookmarkEnd w:id="217"/>
    </w:p>
    <w:p w14:paraId="106ABD0D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8" w:name="_ENREF_218"/>
      <w:r w:rsidRPr="001C075E">
        <w:t>218.</w:t>
      </w:r>
      <w:r w:rsidRPr="001C075E">
        <w:tab/>
        <w:t>Guo, W.</w:t>
      </w:r>
      <w:r w:rsidRPr="001C075E">
        <w:rPr>
          <w:i/>
        </w:rPr>
        <w:t xml:space="preserve"> et al.</w:t>
      </w:r>
      <w:r w:rsidRPr="001C075E">
        <w:t xml:space="preserve"> Interaction among genes influencing ethanol metabolism and sex is association with alcohol use disorders in a Tibet population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53B</w:t>
      </w:r>
      <w:r w:rsidRPr="001C075E">
        <w:t>, 561-569 (2010).</w:t>
      </w:r>
      <w:bookmarkEnd w:id="218"/>
    </w:p>
    <w:p w14:paraId="6EA013C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19" w:name="_ENREF_219"/>
      <w:r w:rsidRPr="001C075E">
        <w:t>219.</w:t>
      </w:r>
      <w:r w:rsidRPr="001C075E">
        <w:tab/>
        <w:t>Huo, R.</w:t>
      </w:r>
      <w:r w:rsidRPr="001C075E">
        <w:rPr>
          <w:i/>
        </w:rPr>
        <w:t xml:space="preserve"> et al.</w:t>
      </w:r>
      <w:r w:rsidRPr="001C075E">
        <w:t xml:space="preserve"> Genetic polymorphisms in CYP2E1: association with schizophrenia susceptibility and risperidone response in the Chinese Han population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7</w:t>
      </w:r>
      <w:r w:rsidRPr="001C075E">
        <w:t>, e34809 (2012).</w:t>
      </w:r>
      <w:bookmarkEnd w:id="219"/>
    </w:p>
    <w:p w14:paraId="1A9EC163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0" w:name="_ENREF_220"/>
      <w:r w:rsidRPr="001C075E">
        <w:t>220.</w:t>
      </w:r>
      <w:r w:rsidRPr="001C075E">
        <w:tab/>
        <w:t>Le-Niculescu, H.</w:t>
      </w:r>
      <w:r w:rsidRPr="001C075E">
        <w:rPr>
          <w:i/>
        </w:rPr>
        <w:t xml:space="preserve"> et al.</w:t>
      </w:r>
      <w:r w:rsidRPr="001C075E">
        <w:t xml:space="preserve"> Discovery and validation of blood biomarkers for suicidality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8</w:t>
      </w:r>
      <w:r w:rsidRPr="001C075E">
        <w:t>, 1249-64 (2013).</w:t>
      </w:r>
      <w:bookmarkEnd w:id="220"/>
    </w:p>
    <w:p w14:paraId="1B090235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1" w:name="_ENREF_221"/>
      <w:r w:rsidRPr="001C075E">
        <w:t>221.</w:t>
      </w:r>
      <w:r w:rsidRPr="001C075E">
        <w:tab/>
        <w:t>Jamain, S.</w:t>
      </w:r>
      <w:r w:rsidRPr="001C075E">
        <w:rPr>
          <w:i/>
        </w:rPr>
        <w:t xml:space="preserve"> et al.</w:t>
      </w:r>
      <w:r w:rsidRPr="001C075E">
        <w:t xml:space="preserve"> Common and rare variant analysis in early-onset bipolar disorder vulnerability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9</w:t>
      </w:r>
      <w:r w:rsidRPr="001C075E">
        <w:t>, e104326 (2014).</w:t>
      </w:r>
      <w:bookmarkEnd w:id="221"/>
    </w:p>
    <w:p w14:paraId="62B4E4C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2" w:name="_ENREF_222"/>
      <w:r w:rsidRPr="001C075E">
        <w:t>222.</w:t>
      </w:r>
      <w:r w:rsidRPr="001C075E">
        <w:tab/>
        <w:t>McCarthy, S.E.</w:t>
      </w:r>
      <w:r w:rsidRPr="001C075E">
        <w:rPr>
          <w:i/>
        </w:rPr>
        <w:t xml:space="preserve"> et al.</w:t>
      </w:r>
      <w:r w:rsidRPr="001C075E">
        <w:t xml:space="preserve"> De novo mutations in schizophrenia implicate chromatin remodeling and support a genetic overlap with autism and intellectual disability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19</w:t>
      </w:r>
      <w:r w:rsidRPr="001C075E">
        <w:t>, 652-8 (2014).</w:t>
      </w:r>
      <w:bookmarkEnd w:id="222"/>
    </w:p>
    <w:p w14:paraId="00C6693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3" w:name="_ENREF_223"/>
      <w:r w:rsidRPr="001C075E">
        <w:t>223.</w:t>
      </w:r>
      <w:r w:rsidRPr="001C075E">
        <w:tab/>
        <w:t>Kanazawa, T.</w:t>
      </w:r>
      <w:r w:rsidRPr="001C075E">
        <w:rPr>
          <w:i/>
        </w:rPr>
        <w:t xml:space="preserve"> et al.</w:t>
      </w:r>
      <w:r w:rsidRPr="001C075E">
        <w:t xml:space="preserve"> Genome-wide association study of atypical psychosis. </w:t>
      </w:r>
      <w:r w:rsidRPr="001C075E">
        <w:rPr>
          <w:i/>
        </w:rPr>
        <w:t>Am J Med Genet B Neuropsychiatr Genet</w:t>
      </w:r>
      <w:r w:rsidRPr="001C075E">
        <w:t xml:space="preserve"> </w:t>
      </w:r>
      <w:r w:rsidRPr="001C075E">
        <w:rPr>
          <w:b/>
        </w:rPr>
        <w:t>162B</w:t>
      </w:r>
      <w:r w:rsidRPr="001C075E">
        <w:t>, 679-86 (2013).</w:t>
      </w:r>
      <w:bookmarkEnd w:id="223"/>
    </w:p>
    <w:p w14:paraId="4859CE5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4" w:name="_ENREF_224"/>
      <w:r w:rsidRPr="001C075E">
        <w:t>224.</w:t>
      </w:r>
      <w:r w:rsidRPr="001C075E">
        <w:tab/>
        <w:t>Barden, A.</w:t>
      </w:r>
      <w:r w:rsidRPr="001C075E">
        <w:rPr>
          <w:i/>
        </w:rPr>
        <w:t xml:space="preserve"> et al.</w:t>
      </w:r>
      <w:r w:rsidRPr="001C075E">
        <w:t xml:space="preserve"> n-3 Fatty Acid Supplementation and Leukocyte Telomere Length in Patients with Chronic Kidney Disease. </w:t>
      </w:r>
      <w:r w:rsidRPr="001C075E">
        <w:rPr>
          <w:i/>
        </w:rPr>
        <w:t>Nutrients</w:t>
      </w:r>
      <w:r w:rsidRPr="001C075E">
        <w:t xml:space="preserve"> </w:t>
      </w:r>
      <w:r w:rsidRPr="001C075E">
        <w:rPr>
          <w:b/>
        </w:rPr>
        <w:t>8</w:t>
      </w:r>
      <w:r w:rsidRPr="001C075E">
        <w:t>, 175 (2016).</w:t>
      </w:r>
      <w:bookmarkEnd w:id="224"/>
    </w:p>
    <w:p w14:paraId="1377D9A6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5" w:name="_ENREF_225"/>
      <w:r w:rsidRPr="001C075E">
        <w:t>225.</w:t>
      </w:r>
      <w:r w:rsidRPr="001C075E">
        <w:tab/>
        <w:t>Rangaraju, S.</w:t>
      </w:r>
      <w:r w:rsidRPr="001C075E">
        <w:rPr>
          <w:i/>
        </w:rPr>
        <w:t xml:space="preserve"> et al.</w:t>
      </w:r>
      <w:r w:rsidRPr="001C075E">
        <w:t xml:space="preserve"> Atypical antidepressants extend lifespan of Caenorhabditis elegans by activation of a non-cell-autonomous stress response. </w:t>
      </w:r>
      <w:r w:rsidRPr="001C075E">
        <w:rPr>
          <w:i/>
        </w:rPr>
        <w:t>Aging Cell</w:t>
      </w:r>
      <w:r w:rsidRPr="001C075E">
        <w:t xml:space="preserve"> </w:t>
      </w:r>
      <w:r w:rsidRPr="001C075E">
        <w:rPr>
          <w:b/>
        </w:rPr>
        <w:t>14</w:t>
      </w:r>
      <w:r w:rsidRPr="001C075E">
        <w:t>, 971-81 (2015).</w:t>
      </w:r>
      <w:bookmarkEnd w:id="225"/>
    </w:p>
    <w:p w14:paraId="21951F21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6" w:name="_ENREF_226"/>
      <w:r w:rsidRPr="001C075E">
        <w:t>226.</w:t>
      </w:r>
      <w:r w:rsidRPr="001C075E">
        <w:tab/>
        <w:t xml:space="preserve">Powell, T.R., Dima, D., Frangou, S. &amp; Breen, G. Telomere Length and Bipolar Disorder. </w:t>
      </w:r>
      <w:r w:rsidRPr="001C075E">
        <w:rPr>
          <w:i/>
        </w:rPr>
        <w:t>Neuropsychopharmacology</w:t>
      </w:r>
      <w:r w:rsidRPr="001C075E">
        <w:t xml:space="preserve"> </w:t>
      </w:r>
      <w:r w:rsidRPr="001C075E">
        <w:rPr>
          <w:b/>
        </w:rPr>
        <w:t>43</w:t>
      </w:r>
      <w:r w:rsidRPr="001C075E">
        <w:t>, 445-453 (2018).</w:t>
      </w:r>
      <w:bookmarkEnd w:id="226"/>
    </w:p>
    <w:p w14:paraId="27BB7ADC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7" w:name="_ENREF_227"/>
      <w:r w:rsidRPr="001C075E">
        <w:t>227.</w:t>
      </w:r>
      <w:r w:rsidRPr="001C075E">
        <w:tab/>
        <w:t>Martinsson, L.</w:t>
      </w:r>
      <w:r w:rsidRPr="001C075E">
        <w:rPr>
          <w:i/>
        </w:rPr>
        <w:t xml:space="preserve"> et al.</w:t>
      </w:r>
      <w:r w:rsidRPr="001C075E">
        <w:t xml:space="preserve"> Long-term lithium treatment in bipolar disorder is associated with longer leukocyte telomeres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3</w:t>
      </w:r>
      <w:r w:rsidRPr="001C075E">
        <w:t>, e261 (2013).</w:t>
      </w:r>
      <w:bookmarkEnd w:id="227"/>
    </w:p>
    <w:p w14:paraId="0329C8F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8" w:name="_ENREF_228"/>
      <w:r w:rsidRPr="001C075E">
        <w:t>228.</w:t>
      </w:r>
      <w:r w:rsidRPr="001C075E">
        <w:tab/>
        <w:t>Monroy-Jaramillo, N.</w:t>
      </w:r>
      <w:r w:rsidRPr="001C075E">
        <w:rPr>
          <w:i/>
        </w:rPr>
        <w:t xml:space="preserve"> et al.</w:t>
      </w:r>
      <w:r w:rsidRPr="001C075E">
        <w:t xml:space="preserve"> Leukocyte telomere length in Hispanic schizophrenia patients under treatment with olanzapine. </w:t>
      </w:r>
      <w:r w:rsidRPr="001C075E">
        <w:rPr>
          <w:i/>
        </w:rPr>
        <w:t>J Psychiatr Res</w:t>
      </w:r>
      <w:r w:rsidRPr="001C075E">
        <w:t xml:space="preserve"> </w:t>
      </w:r>
      <w:r w:rsidRPr="001C075E">
        <w:rPr>
          <w:b/>
        </w:rPr>
        <w:t>90</w:t>
      </w:r>
      <w:r w:rsidRPr="001C075E">
        <w:t>, 26-30 (2017).</w:t>
      </w:r>
      <w:bookmarkEnd w:id="228"/>
    </w:p>
    <w:p w14:paraId="41C7052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29" w:name="_ENREF_229"/>
      <w:r w:rsidRPr="001C075E">
        <w:t>229.</w:t>
      </w:r>
      <w:r w:rsidRPr="001C075E">
        <w:tab/>
        <w:t>Hoge, E.A.</w:t>
      </w:r>
      <w:r w:rsidRPr="001C075E">
        <w:rPr>
          <w:i/>
        </w:rPr>
        <w:t xml:space="preserve"> et al.</w:t>
      </w:r>
      <w:r w:rsidRPr="001C075E">
        <w:t xml:space="preserve"> Loving-Kindness Meditation practice associated with longer telomeres in women. </w:t>
      </w:r>
      <w:r w:rsidRPr="001C075E">
        <w:rPr>
          <w:i/>
        </w:rPr>
        <w:t>Brain Behav Immun</w:t>
      </w:r>
      <w:r w:rsidRPr="001C075E">
        <w:t xml:space="preserve"> </w:t>
      </w:r>
      <w:r w:rsidRPr="001C075E">
        <w:rPr>
          <w:b/>
        </w:rPr>
        <w:t>32</w:t>
      </w:r>
      <w:r w:rsidRPr="001C075E">
        <w:t>, 159-63 (2013).</w:t>
      </w:r>
      <w:bookmarkEnd w:id="229"/>
    </w:p>
    <w:p w14:paraId="0E83F5D4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0" w:name="_ENREF_230"/>
      <w:r w:rsidRPr="001C075E">
        <w:t>230.</w:t>
      </w:r>
      <w:r w:rsidRPr="001C075E">
        <w:tab/>
        <w:t>Jacobs, T.L.</w:t>
      </w:r>
      <w:r w:rsidRPr="001C075E">
        <w:rPr>
          <w:i/>
        </w:rPr>
        <w:t xml:space="preserve"> et al.</w:t>
      </w:r>
      <w:r w:rsidRPr="001C075E">
        <w:t xml:space="preserve"> Intensive meditation training, immune cell telomerase activity, and psychological mediators. </w:t>
      </w:r>
      <w:r w:rsidRPr="001C075E">
        <w:rPr>
          <w:i/>
        </w:rPr>
        <w:t>Psychoneuroendocrinology</w:t>
      </w:r>
      <w:r w:rsidRPr="001C075E">
        <w:t xml:space="preserve"> </w:t>
      </w:r>
      <w:r w:rsidRPr="001C075E">
        <w:rPr>
          <w:b/>
        </w:rPr>
        <w:t>36</w:t>
      </w:r>
      <w:r w:rsidRPr="001C075E">
        <w:t>, 664-81 (2011).</w:t>
      </w:r>
      <w:bookmarkEnd w:id="230"/>
    </w:p>
    <w:p w14:paraId="46AFC718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1" w:name="_ENREF_231"/>
      <w:r w:rsidRPr="001C075E">
        <w:t>231.</w:t>
      </w:r>
      <w:r w:rsidRPr="001C075E">
        <w:tab/>
        <w:t xml:space="preserve">McQuillin, A., Rizig, M. &amp; Gurling, H.M. A microarray gene expression study of the molecular pharmacology of lithium carbonate on mouse brain mRNA to understand the neurobiology of mood stabilization and treatment of bipolar affective disorder. </w:t>
      </w:r>
      <w:r w:rsidRPr="001C075E">
        <w:rPr>
          <w:i/>
        </w:rPr>
        <w:t>Pharmacogenet Genomics</w:t>
      </w:r>
      <w:r w:rsidRPr="001C075E">
        <w:t xml:space="preserve"> </w:t>
      </w:r>
      <w:r w:rsidRPr="001C075E">
        <w:rPr>
          <w:b/>
        </w:rPr>
        <w:t>17</w:t>
      </w:r>
      <w:r w:rsidRPr="001C075E">
        <w:t>, 605-17 (2007).</w:t>
      </w:r>
      <w:bookmarkEnd w:id="231"/>
    </w:p>
    <w:p w14:paraId="635608F2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2" w:name="_ENREF_232"/>
      <w:r w:rsidRPr="001C075E">
        <w:t>232.</w:t>
      </w:r>
      <w:r w:rsidRPr="001C075E">
        <w:tab/>
        <w:t>Ogden, C.A.</w:t>
      </w:r>
      <w:r w:rsidRPr="001C075E">
        <w:rPr>
          <w:i/>
        </w:rPr>
        <w:t xml:space="preserve"> et al.</w:t>
      </w:r>
      <w:r w:rsidRPr="001C075E">
        <w:t xml:space="preserve"> Candidate genes, pathways and mechanisms for bipolar (manic-depressive) and related disorders: an expanded convergent functional genomics approach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9</w:t>
      </w:r>
      <w:r w:rsidRPr="001C075E">
        <w:t>, 1007-29 (2004).</w:t>
      </w:r>
      <w:bookmarkEnd w:id="232"/>
    </w:p>
    <w:p w14:paraId="4A979C8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3" w:name="_ENREF_233"/>
      <w:r w:rsidRPr="001C075E">
        <w:t>233.</w:t>
      </w:r>
      <w:r w:rsidRPr="001C075E">
        <w:tab/>
        <w:t>Breen, M.S.</w:t>
      </w:r>
      <w:r w:rsidRPr="001C075E">
        <w:rPr>
          <w:i/>
        </w:rPr>
        <w:t xml:space="preserve"> et al.</w:t>
      </w:r>
      <w:r w:rsidRPr="001C075E">
        <w:t xml:space="preserve"> Lithium-responsive genes and gene networks in bipolar disorder patient-derived lymphoblastoid cell lines. </w:t>
      </w:r>
      <w:r w:rsidRPr="001C075E">
        <w:rPr>
          <w:i/>
        </w:rPr>
        <w:t>Pharmacogenomics J</w:t>
      </w:r>
      <w:r w:rsidRPr="001C075E">
        <w:t xml:space="preserve"> </w:t>
      </w:r>
      <w:r w:rsidRPr="001C075E">
        <w:rPr>
          <w:b/>
        </w:rPr>
        <w:t>16</w:t>
      </w:r>
      <w:r w:rsidRPr="001C075E">
        <w:t>, 446-53 (2016).</w:t>
      </w:r>
      <w:bookmarkEnd w:id="233"/>
    </w:p>
    <w:p w14:paraId="231BB07B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4" w:name="_ENREF_234"/>
      <w:r w:rsidRPr="001C075E">
        <w:t>234.</w:t>
      </w:r>
      <w:r w:rsidRPr="001C075E">
        <w:tab/>
        <w:t>Hill, E.J.</w:t>
      </w:r>
      <w:r w:rsidRPr="001C075E">
        <w:rPr>
          <w:i/>
        </w:rPr>
        <w:t xml:space="preserve"> et al.</w:t>
      </w:r>
      <w:r w:rsidRPr="001C075E">
        <w:t xml:space="preserve"> Effects of lithium and valproic acid on gene expression and phenotypic markers in an NT2 neurosphere model of neural development. </w:t>
      </w:r>
      <w:r w:rsidRPr="001C075E">
        <w:rPr>
          <w:i/>
        </w:rPr>
        <w:t>PLoS One</w:t>
      </w:r>
      <w:r w:rsidRPr="001C075E">
        <w:t xml:space="preserve"> </w:t>
      </w:r>
      <w:r w:rsidRPr="001C075E">
        <w:rPr>
          <w:b/>
        </w:rPr>
        <w:t>8</w:t>
      </w:r>
      <w:r w:rsidRPr="001C075E">
        <w:t>, e58822 (2013).</w:t>
      </w:r>
      <w:bookmarkEnd w:id="234"/>
    </w:p>
    <w:p w14:paraId="68EFDFF9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5" w:name="_ENREF_235"/>
      <w:r w:rsidRPr="001C075E">
        <w:t>235.</w:t>
      </w:r>
      <w:r w:rsidRPr="001C075E">
        <w:tab/>
        <w:t>Martins-de-Souza, D.</w:t>
      </w:r>
      <w:r w:rsidRPr="001C075E">
        <w:rPr>
          <w:i/>
        </w:rPr>
        <w:t xml:space="preserve"> et al.</w:t>
      </w:r>
      <w:r w:rsidRPr="001C075E">
        <w:t xml:space="preserve"> Blood mononuclear cell proteome suggests integrin and Ras signaling as critical pathways for antidepressant treatment response. </w:t>
      </w:r>
      <w:r w:rsidRPr="001C075E">
        <w:rPr>
          <w:i/>
        </w:rPr>
        <w:t>Biol Psychiatry</w:t>
      </w:r>
      <w:r w:rsidRPr="001C075E">
        <w:t xml:space="preserve"> </w:t>
      </w:r>
      <w:r w:rsidRPr="001C075E">
        <w:rPr>
          <w:b/>
        </w:rPr>
        <w:t>76</w:t>
      </w:r>
      <w:r w:rsidRPr="001C075E">
        <w:t>, e15-7 (2014).</w:t>
      </w:r>
      <w:bookmarkEnd w:id="235"/>
    </w:p>
    <w:p w14:paraId="55E075F0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6" w:name="_ENREF_236"/>
      <w:r w:rsidRPr="001C075E">
        <w:t>236.</w:t>
      </w:r>
      <w:r w:rsidRPr="001C075E">
        <w:tab/>
        <w:t>Sugawara, H.</w:t>
      </w:r>
      <w:r w:rsidRPr="001C075E">
        <w:rPr>
          <w:i/>
        </w:rPr>
        <w:t xml:space="preserve"> et al.</w:t>
      </w:r>
      <w:r w:rsidRPr="001C075E">
        <w:t xml:space="preserve"> Effect of mood stabilizers on gene expression in lymphoblastoid cells. </w:t>
      </w:r>
      <w:r w:rsidRPr="001C075E">
        <w:rPr>
          <w:i/>
        </w:rPr>
        <w:t>J Neural Transm (Vienna)</w:t>
      </w:r>
      <w:r w:rsidRPr="001C075E">
        <w:t xml:space="preserve"> </w:t>
      </w:r>
      <w:r w:rsidRPr="001C075E">
        <w:rPr>
          <w:b/>
        </w:rPr>
        <w:t>117</w:t>
      </w:r>
      <w:r w:rsidRPr="001C075E">
        <w:t>, 155-64 (2010).</w:t>
      </w:r>
      <w:bookmarkEnd w:id="236"/>
    </w:p>
    <w:p w14:paraId="2B2FF3EA" w14:textId="77777777" w:rsidR="001C075E" w:rsidRPr="001C075E" w:rsidRDefault="001C075E" w:rsidP="001C075E">
      <w:pPr>
        <w:pStyle w:val="EndNoteBibliography"/>
        <w:spacing w:after="0"/>
        <w:ind w:left="720" w:hanging="720"/>
      </w:pPr>
      <w:bookmarkStart w:id="237" w:name="_ENREF_237"/>
      <w:r w:rsidRPr="001C075E">
        <w:t>237.</w:t>
      </w:r>
      <w:r w:rsidRPr="001C075E">
        <w:tab/>
        <w:t>Rangaraju, S.</w:t>
      </w:r>
      <w:r w:rsidRPr="001C075E">
        <w:rPr>
          <w:i/>
        </w:rPr>
        <w:t xml:space="preserve"> et al.</w:t>
      </w:r>
      <w:r w:rsidRPr="001C075E">
        <w:t xml:space="preserve"> Mood, stress and longevity: convergence on ANK3. </w:t>
      </w:r>
      <w:r w:rsidRPr="001C075E">
        <w:rPr>
          <w:i/>
        </w:rPr>
        <w:t>Mol Psychiatry</w:t>
      </w:r>
      <w:r w:rsidRPr="001C075E">
        <w:t xml:space="preserve"> </w:t>
      </w:r>
      <w:r w:rsidRPr="001C075E">
        <w:rPr>
          <w:b/>
        </w:rPr>
        <w:t>21</w:t>
      </w:r>
      <w:r w:rsidRPr="001C075E">
        <w:t>, 1037-49 (2016).</w:t>
      </w:r>
      <w:bookmarkEnd w:id="237"/>
    </w:p>
    <w:p w14:paraId="31052C59" w14:textId="77777777" w:rsidR="001C075E" w:rsidRPr="001C075E" w:rsidRDefault="001C075E" w:rsidP="001C075E">
      <w:pPr>
        <w:pStyle w:val="EndNoteBibliography"/>
        <w:ind w:left="720" w:hanging="720"/>
      </w:pPr>
      <w:bookmarkStart w:id="238" w:name="_ENREF_238"/>
      <w:r w:rsidRPr="001C075E">
        <w:t>238.</w:t>
      </w:r>
      <w:r w:rsidRPr="001C075E">
        <w:tab/>
        <w:t>Hennings, J.M.</w:t>
      </w:r>
      <w:r w:rsidRPr="001C075E">
        <w:rPr>
          <w:i/>
        </w:rPr>
        <w:t xml:space="preserve"> et al.</w:t>
      </w:r>
      <w:r w:rsidRPr="001C075E">
        <w:t xml:space="preserve"> RNA expression profiling in depressed patients suggests retinoid-related orphan receptor alpha as a biomarker for antidepressant response. </w:t>
      </w:r>
      <w:r w:rsidRPr="001C075E">
        <w:rPr>
          <w:i/>
        </w:rPr>
        <w:t>Transl Psychiatry</w:t>
      </w:r>
      <w:r w:rsidRPr="001C075E">
        <w:t xml:space="preserve"> </w:t>
      </w:r>
      <w:r w:rsidRPr="001C075E">
        <w:rPr>
          <w:b/>
        </w:rPr>
        <w:t>5</w:t>
      </w:r>
      <w:r w:rsidRPr="001C075E">
        <w:t>, e538 (2015).</w:t>
      </w:r>
      <w:bookmarkEnd w:id="238"/>
    </w:p>
    <w:p w14:paraId="4D05032A" w14:textId="2F537D93" w:rsidR="0058414E" w:rsidRDefault="00743B1B" w:rsidP="0058414E">
      <w:r w:rsidRPr="001C075E">
        <w:fldChar w:fldCharType="end"/>
      </w:r>
    </w:p>
    <w:sectPr w:rsidR="0058414E" w:rsidSect="00563786">
      <w:head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F50AF9E" w14:textId="77777777" w:rsidR="00EC2461" w:rsidRDefault="00EC2461" w:rsidP="00FC3875">
      <w:pPr>
        <w:spacing w:after="0" w:line="240" w:lineRule="auto"/>
      </w:pPr>
      <w:r>
        <w:separator/>
      </w:r>
    </w:p>
  </w:endnote>
  <w:endnote w:type="continuationSeparator" w:id="0">
    <w:p w14:paraId="3C84013D" w14:textId="77777777" w:rsidR="00EC2461" w:rsidRDefault="00EC2461" w:rsidP="00FC38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Reference Sans Serif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8A9FC9" w14:textId="77777777" w:rsidR="00EC2461" w:rsidRDefault="00EC2461" w:rsidP="00FC3875">
      <w:pPr>
        <w:spacing w:after="0" w:line="240" w:lineRule="auto"/>
      </w:pPr>
      <w:r>
        <w:separator/>
      </w:r>
    </w:p>
  </w:footnote>
  <w:footnote w:type="continuationSeparator" w:id="0">
    <w:p w14:paraId="251B68F3" w14:textId="77777777" w:rsidR="00EC2461" w:rsidRDefault="00EC2461" w:rsidP="00FC38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9548623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A4E6121" w14:textId="77777777" w:rsidR="00EC2461" w:rsidRDefault="00EC246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75BC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BF12D51" w14:textId="77777777" w:rsidR="00EC2461" w:rsidRDefault="00EC246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124EE3"/>
    <w:multiLevelType w:val="hybridMultilevel"/>
    <w:tmpl w:val="B9322974"/>
    <w:lvl w:ilvl="0" w:tplc="210AF482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FC1B41"/>
    <w:multiLevelType w:val="hybridMultilevel"/>
    <w:tmpl w:val="87963094"/>
    <w:lvl w:ilvl="0" w:tplc="EB0AA29A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1A71B1"/>
    <w:multiLevelType w:val="hybridMultilevel"/>
    <w:tmpl w:val="B2F4B4BC"/>
    <w:lvl w:ilvl="0" w:tplc="06149B64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B2177F"/>
    <w:multiLevelType w:val="hybridMultilevel"/>
    <w:tmpl w:val="49F49D5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D23736"/>
    <w:multiLevelType w:val="hybridMultilevel"/>
    <w:tmpl w:val="D7183E06"/>
    <w:lvl w:ilvl="0" w:tplc="CE60D0B8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F12899"/>
    <w:multiLevelType w:val="hybridMultilevel"/>
    <w:tmpl w:val="D8A866DC"/>
    <w:lvl w:ilvl="0" w:tplc="483CAC20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83017DD"/>
    <w:multiLevelType w:val="hybridMultilevel"/>
    <w:tmpl w:val="861C70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DA15305"/>
    <w:multiLevelType w:val="hybridMultilevel"/>
    <w:tmpl w:val="F7B4361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972C78"/>
    <w:multiLevelType w:val="hybridMultilevel"/>
    <w:tmpl w:val="BF1C50C6"/>
    <w:lvl w:ilvl="0" w:tplc="BDD2C0D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B06A12"/>
    <w:multiLevelType w:val="hybridMultilevel"/>
    <w:tmpl w:val="BF1C50C6"/>
    <w:lvl w:ilvl="0" w:tplc="BDD2C0D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3222AF1"/>
    <w:multiLevelType w:val="hybridMultilevel"/>
    <w:tmpl w:val="219CD7DC"/>
    <w:lvl w:ilvl="0" w:tplc="9EDAB898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D75561D"/>
    <w:multiLevelType w:val="hybridMultilevel"/>
    <w:tmpl w:val="9796E14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E920ABB"/>
    <w:multiLevelType w:val="hybridMultilevel"/>
    <w:tmpl w:val="D7B60E50"/>
    <w:lvl w:ilvl="0" w:tplc="0002A894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1514CB"/>
    <w:multiLevelType w:val="hybridMultilevel"/>
    <w:tmpl w:val="24A8B78C"/>
    <w:lvl w:ilvl="0" w:tplc="99E6B4DE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</w:num>
  <w:num w:numId="3">
    <w:abstractNumId w:val="9"/>
  </w:num>
  <w:num w:numId="4">
    <w:abstractNumId w:val="11"/>
  </w:num>
  <w:num w:numId="5">
    <w:abstractNumId w:val="3"/>
  </w:num>
  <w:num w:numId="6">
    <w:abstractNumId w:val="7"/>
  </w:num>
  <w:num w:numId="7">
    <w:abstractNumId w:val="6"/>
  </w:num>
  <w:num w:numId="8">
    <w:abstractNumId w:val="12"/>
  </w:num>
  <w:num w:numId="9">
    <w:abstractNumId w:val="2"/>
  </w:num>
  <w:num w:numId="10">
    <w:abstractNumId w:val="4"/>
  </w:num>
  <w:num w:numId="11">
    <w:abstractNumId w:val="1"/>
  </w:num>
  <w:num w:numId="12">
    <w:abstractNumId w:val="10"/>
  </w:num>
  <w:num w:numId="13">
    <w:abstractNumId w:val="0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addf059tfsx9me0pvq5svda0ztfdxpsdrs9&quot;&gt;Niculescu Lab Library ABN 12-20-2011 Copy&lt;record-ids&gt;&lt;item&gt;618&lt;/item&gt;&lt;item&gt;748&lt;/item&gt;&lt;item&gt;1506&lt;/item&gt;&lt;item&gt;1572&lt;/item&gt;&lt;item&gt;1619&lt;/item&gt;&lt;item&gt;2650&lt;/item&gt;&lt;item&gt;8792&lt;/item&gt;&lt;item&gt;9691&lt;/item&gt;&lt;item&gt;10063&lt;/item&gt;&lt;item&gt;10726&lt;/item&gt;&lt;item&gt;14351&lt;/item&gt;&lt;item&gt;15224&lt;/item&gt;&lt;item&gt;17606&lt;/item&gt;&lt;item&gt;20107&lt;/item&gt;&lt;item&gt;20129&lt;/item&gt;&lt;item&gt;20130&lt;/item&gt;&lt;item&gt;24905&lt;/item&gt;&lt;item&gt;25123&lt;/item&gt;&lt;item&gt;25458&lt;/item&gt;&lt;item&gt;26179&lt;/item&gt;&lt;item&gt;26196&lt;/item&gt;&lt;item&gt;26203&lt;/item&gt;&lt;item&gt;26220&lt;/item&gt;&lt;item&gt;31936&lt;/item&gt;&lt;item&gt;32686&lt;/item&gt;&lt;item&gt;32976&lt;/item&gt;&lt;item&gt;32980&lt;/item&gt;&lt;item&gt;32989&lt;/item&gt;&lt;item&gt;33048&lt;/item&gt;&lt;item&gt;33330&lt;/item&gt;&lt;item&gt;33332&lt;/item&gt;&lt;item&gt;33339&lt;/item&gt;&lt;item&gt;33344&lt;/item&gt;&lt;item&gt;33345&lt;/item&gt;&lt;item&gt;33358&lt;/item&gt;&lt;item&gt;33362&lt;/item&gt;&lt;item&gt;33363&lt;/item&gt;&lt;item&gt;33370&lt;/item&gt;&lt;item&gt;33377&lt;/item&gt;&lt;item&gt;33431&lt;/item&gt;&lt;item&gt;34183&lt;/item&gt;&lt;item&gt;34593&lt;/item&gt;&lt;item&gt;35787&lt;/item&gt;&lt;item&gt;35899&lt;/item&gt;&lt;item&gt;35907&lt;/item&gt;&lt;item&gt;35938&lt;/item&gt;&lt;item&gt;35941&lt;/item&gt;&lt;item&gt;36473&lt;/item&gt;&lt;item&gt;36498&lt;/item&gt;&lt;item&gt;36500&lt;/item&gt;&lt;item&gt;36502&lt;/item&gt;&lt;item&gt;36507&lt;/item&gt;&lt;item&gt;36561&lt;/item&gt;&lt;item&gt;36658&lt;/item&gt;&lt;item&gt;39117&lt;/item&gt;&lt;item&gt;39156&lt;/item&gt;&lt;item&gt;39220&lt;/item&gt;&lt;item&gt;39278&lt;/item&gt;&lt;item&gt;39283&lt;/item&gt;&lt;item&gt;39284&lt;/item&gt;&lt;item&gt;39292&lt;/item&gt;&lt;item&gt;39296&lt;/item&gt;&lt;/record-ids&gt;&lt;/item&gt;&lt;/Libraries&gt;"/>
  </w:docVars>
  <w:rsids>
    <w:rsidRoot w:val="002404EA"/>
    <w:rsid w:val="00000333"/>
    <w:rsid w:val="00004CA1"/>
    <w:rsid w:val="000106AA"/>
    <w:rsid w:val="00014700"/>
    <w:rsid w:val="000205C4"/>
    <w:rsid w:val="000227EC"/>
    <w:rsid w:val="000228F2"/>
    <w:rsid w:val="00025443"/>
    <w:rsid w:val="00025C6F"/>
    <w:rsid w:val="000276CA"/>
    <w:rsid w:val="00027A49"/>
    <w:rsid w:val="00030684"/>
    <w:rsid w:val="00030DCA"/>
    <w:rsid w:val="000310B7"/>
    <w:rsid w:val="00032F4C"/>
    <w:rsid w:val="00033FD1"/>
    <w:rsid w:val="00037379"/>
    <w:rsid w:val="00037F19"/>
    <w:rsid w:val="00037F45"/>
    <w:rsid w:val="00041304"/>
    <w:rsid w:val="00046531"/>
    <w:rsid w:val="000479CE"/>
    <w:rsid w:val="00047D65"/>
    <w:rsid w:val="00047ED6"/>
    <w:rsid w:val="00050A64"/>
    <w:rsid w:val="00051C26"/>
    <w:rsid w:val="00053743"/>
    <w:rsid w:val="00055115"/>
    <w:rsid w:val="00062178"/>
    <w:rsid w:val="00063C68"/>
    <w:rsid w:val="000646F4"/>
    <w:rsid w:val="00064F22"/>
    <w:rsid w:val="00072434"/>
    <w:rsid w:val="0007276E"/>
    <w:rsid w:val="00072ADB"/>
    <w:rsid w:val="00075CF4"/>
    <w:rsid w:val="00075DC2"/>
    <w:rsid w:val="00077766"/>
    <w:rsid w:val="00077C00"/>
    <w:rsid w:val="000810EF"/>
    <w:rsid w:val="0008151D"/>
    <w:rsid w:val="00082DE8"/>
    <w:rsid w:val="000843ED"/>
    <w:rsid w:val="000850BA"/>
    <w:rsid w:val="00085FC8"/>
    <w:rsid w:val="000863A3"/>
    <w:rsid w:val="000864BA"/>
    <w:rsid w:val="00086B80"/>
    <w:rsid w:val="00086EEC"/>
    <w:rsid w:val="000908B2"/>
    <w:rsid w:val="00092882"/>
    <w:rsid w:val="00092E91"/>
    <w:rsid w:val="00093146"/>
    <w:rsid w:val="00093620"/>
    <w:rsid w:val="000943CF"/>
    <w:rsid w:val="00094AA3"/>
    <w:rsid w:val="00097530"/>
    <w:rsid w:val="000A212A"/>
    <w:rsid w:val="000A6717"/>
    <w:rsid w:val="000A67BD"/>
    <w:rsid w:val="000A6E4B"/>
    <w:rsid w:val="000A72B9"/>
    <w:rsid w:val="000A77CE"/>
    <w:rsid w:val="000B2B38"/>
    <w:rsid w:val="000B2E03"/>
    <w:rsid w:val="000B2F0C"/>
    <w:rsid w:val="000B4F0C"/>
    <w:rsid w:val="000B770F"/>
    <w:rsid w:val="000C1C6B"/>
    <w:rsid w:val="000C311D"/>
    <w:rsid w:val="000D0A0F"/>
    <w:rsid w:val="000D51E0"/>
    <w:rsid w:val="000D5CEC"/>
    <w:rsid w:val="000E262F"/>
    <w:rsid w:val="000E39A0"/>
    <w:rsid w:val="000E3E21"/>
    <w:rsid w:val="000E67C4"/>
    <w:rsid w:val="000F00A4"/>
    <w:rsid w:val="000F13DA"/>
    <w:rsid w:val="000F1984"/>
    <w:rsid w:val="000F1A08"/>
    <w:rsid w:val="000F397D"/>
    <w:rsid w:val="000F3D5C"/>
    <w:rsid w:val="000F410A"/>
    <w:rsid w:val="000F64BD"/>
    <w:rsid w:val="000F74D2"/>
    <w:rsid w:val="000F7564"/>
    <w:rsid w:val="0010236C"/>
    <w:rsid w:val="00102F23"/>
    <w:rsid w:val="00104036"/>
    <w:rsid w:val="00105EE9"/>
    <w:rsid w:val="001064BB"/>
    <w:rsid w:val="00112AFB"/>
    <w:rsid w:val="00112D6A"/>
    <w:rsid w:val="001137A0"/>
    <w:rsid w:val="001171FD"/>
    <w:rsid w:val="00117316"/>
    <w:rsid w:val="0012041F"/>
    <w:rsid w:val="00121CD5"/>
    <w:rsid w:val="00122575"/>
    <w:rsid w:val="001226FA"/>
    <w:rsid w:val="0012480F"/>
    <w:rsid w:val="00125FDC"/>
    <w:rsid w:val="001268EA"/>
    <w:rsid w:val="00131DF3"/>
    <w:rsid w:val="0013231A"/>
    <w:rsid w:val="0013636C"/>
    <w:rsid w:val="00136DCC"/>
    <w:rsid w:val="00136F2C"/>
    <w:rsid w:val="00140751"/>
    <w:rsid w:val="00141AF6"/>
    <w:rsid w:val="00142492"/>
    <w:rsid w:val="00143053"/>
    <w:rsid w:val="001447ED"/>
    <w:rsid w:val="00145580"/>
    <w:rsid w:val="00145C6D"/>
    <w:rsid w:val="00150A05"/>
    <w:rsid w:val="00150D5D"/>
    <w:rsid w:val="001631A8"/>
    <w:rsid w:val="00166B9D"/>
    <w:rsid w:val="00167E82"/>
    <w:rsid w:val="001740BD"/>
    <w:rsid w:val="00175BC8"/>
    <w:rsid w:val="00177B59"/>
    <w:rsid w:val="001820E3"/>
    <w:rsid w:val="0018443F"/>
    <w:rsid w:val="001932C6"/>
    <w:rsid w:val="0019371B"/>
    <w:rsid w:val="00194E8B"/>
    <w:rsid w:val="00197B0F"/>
    <w:rsid w:val="001A498F"/>
    <w:rsid w:val="001A530D"/>
    <w:rsid w:val="001A6FF3"/>
    <w:rsid w:val="001B173C"/>
    <w:rsid w:val="001B2E42"/>
    <w:rsid w:val="001B34BA"/>
    <w:rsid w:val="001B3965"/>
    <w:rsid w:val="001B4127"/>
    <w:rsid w:val="001B564B"/>
    <w:rsid w:val="001B62B6"/>
    <w:rsid w:val="001C075E"/>
    <w:rsid w:val="001C13AD"/>
    <w:rsid w:val="001C2BB8"/>
    <w:rsid w:val="001C4749"/>
    <w:rsid w:val="001C491A"/>
    <w:rsid w:val="001C4CD1"/>
    <w:rsid w:val="001C547B"/>
    <w:rsid w:val="001C5926"/>
    <w:rsid w:val="001C5D3B"/>
    <w:rsid w:val="001D2660"/>
    <w:rsid w:val="001D2B5D"/>
    <w:rsid w:val="001D409B"/>
    <w:rsid w:val="001D4F23"/>
    <w:rsid w:val="001D767F"/>
    <w:rsid w:val="001E02BA"/>
    <w:rsid w:val="001E110C"/>
    <w:rsid w:val="001E36C6"/>
    <w:rsid w:val="001E4C7C"/>
    <w:rsid w:val="001E50A0"/>
    <w:rsid w:val="001F0E65"/>
    <w:rsid w:val="001F134A"/>
    <w:rsid w:val="001F2269"/>
    <w:rsid w:val="001F3D47"/>
    <w:rsid w:val="001F6574"/>
    <w:rsid w:val="001F6BD3"/>
    <w:rsid w:val="001F6D24"/>
    <w:rsid w:val="001F6FDB"/>
    <w:rsid w:val="00200FBA"/>
    <w:rsid w:val="002041EE"/>
    <w:rsid w:val="00206C31"/>
    <w:rsid w:val="00210873"/>
    <w:rsid w:val="00210C71"/>
    <w:rsid w:val="002113E7"/>
    <w:rsid w:val="00211B20"/>
    <w:rsid w:val="002149A3"/>
    <w:rsid w:val="00215506"/>
    <w:rsid w:val="00220869"/>
    <w:rsid w:val="00220C91"/>
    <w:rsid w:val="00221292"/>
    <w:rsid w:val="002219DE"/>
    <w:rsid w:val="00222328"/>
    <w:rsid w:val="00223303"/>
    <w:rsid w:val="00224720"/>
    <w:rsid w:val="002262B7"/>
    <w:rsid w:val="0022696F"/>
    <w:rsid w:val="00231A8C"/>
    <w:rsid w:val="00233A8C"/>
    <w:rsid w:val="00233BF9"/>
    <w:rsid w:val="00237399"/>
    <w:rsid w:val="002404EA"/>
    <w:rsid w:val="00240E06"/>
    <w:rsid w:val="00244147"/>
    <w:rsid w:val="002441CC"/>
    <w:rsid w:val="002474FF"/>
    <w:rsid w:val="00251B5D"/>
    <w:rsid w:val="00253942"/>
    <w:rsid w:val="002577B5"/>
    <w:rsid w:val="002611BB"/>
    <w:rsid w:val="002647B3"/>
    <w:rsid w:val="00264BCC"/>
    <w:rsid w:val="00264CF1"/>
    <w:rsid w:val="002660F5"/>
    <w:rsid w:val="002661DF"/>
    <w:rsid w:val="00270868"/>
    <w:rsid w:val="00271CF4"/>
    <w:rsid w:val="0027322A"/>
    <w:rsid w:val="00273445"/>
    <w:rsid w:val="00274067"/>
    <w:rsid w:val="00280D6D"/>
    <w:rsid w:val="00283DCF"/>
    <w:rsid w:val="0028439A"/>
    <w:rsid w:val="002901FD"/>
    <w:rsid w:val="00291C84"/>
    <w:rsid w:val="002924BD"/>
    <w:rsid w:val="00294D58"/>
    <w:rsid w:val="002A07F6"/>
    <w:rsid w:val="002A336B"/>
    <w:rsid w:val="002A3A50"/>
    <w:rsid w:val="002A4383"/>
    <w:rsid w:val="002A4EB4"/>
    <w:rsid w:val="002A5C7B"/>
    <w:rsid w:val="002A772F"/>
    <w:rsid w:val="002A7D8C"/>
    <w:rsid w:val="002B0D8D"/>
    <w:rsid w:val="002B14A2"/>
    <w:rsid w:val="002B1F15"/>
    <w:rsid w:val="002B21AB"/>
    <w:rsid w:val="002B4B33"/>
    <w:rsid w:val="002B6E63"/>
    <w:rsid w:val="002B7063"/>
    <w:rsid w:val="002C0E99"/>
    <w:rsid w:val="002C3134"/>
    <w:rsid w:val="002C64A0"/>
    <w:rsid w:val="002D2CD0"/>
    <w:rsid w:val="002D3BF9"/>
    <w:rsid w:val="002D41D1"/>
    <w:rsid w:val="002D6E79"/>
    <w:rsid w:val="002E011C"/>
    <w:rsid w:val="002E026A"/>
    <w:rsid w:val="002E19BC"/>
    <w:rsid w:val="002E4852"/>
    <w:rsid w:val="002E5ACB"/>
    <w:rsid w:val="002E67E2"/>
    <w:rsid w:val="002E6FD6"/>
    <w:rsid w:val="002E703A"/>
    <w:rsid w:val="002F1F07"/>
    <w:rsid w:val="002F3D8D"/>
    <w:rsid w:val="002F5037"/>
    <w:rsid w:val="002F76E4"/>
    <w:rsid w:val="00300D7A"/>
    <w:rsid w:val="0030184B"/>
    <w:rsid w:val="00302E80"/>
    <w:rsid w:val="0030383C"/>
    <w:rsid w:val="00304310"/>
    <w:rsid w:val="00304718"/>
    <w:rsid w:val="00310C34"/>
    <w:rsid w:val="003132FB"/>
    <w:rsid w:val="00315753"/>
    <w:rsid w:val="003162DF"/>
    <w:rsid w:val="003170D7"/>
    <w:rsid w:val="00324267"/>
    <w:rsid w:val="003243FA"/>
    <w:rsid w:val="00325D3C"/>
    <w:rsid w:val="003279C8"/>
    <w:rsid w:val="003279EE"/>
    <w:rsid w:val="00327A39"/>
    <w:rsid w:val="003314AE"/>
    <w:rsid w:val="003320B1"/>
    <w:rsid w:val="00332615"/>
    <w:rsid w:val="0033344F"/>
    <w:rsid w:val="003351AF"/>
    <w:rsid w:val="003354F1"/>
    <w:rsid w:val="0034077A"/>
    <w:rsid w:val="003428A8"/>
    <w:rsid w:val="00342DC1"/>
    <w:rsid w:val="003468A6"/>
    <w:rsid w:val="00346D09"/>
    <w:rsid w:val="0034737A"/>
    <w:rsid w:val="00350D80"/>
    <w:rsid w:val="0035239F"/>
    <w:rsid w:val="0035276B"/>
    <w:rsid w:val="00353FE5"/>
    <w:rsid w:val="0035637F"/>
    <w:rsid w:val="00356DFD"/>
    <w:rsid w:val="003611A6"/>
    <w:rsid w:val="00361B8D"/>
    <w:rsid w:val="00361C0C"/>
    <w:rsid w:val="00365D7C"/>
    <w:rsid w:val="003665D8"/>
    <w:rsid w:val="00366617"/>
    <w:rsid w:val="00367321"/>
    <w:rsid w:val="0036786D"/>
    <w:rsid w:val="0037017F"/>
    <w:rsid w:val="00373CDA"/>
    <w:rsid w:val="0037517F"/>
    <w:rsid w:val="00376205"/>
    <w:rsid w:val="00376526"/>
    <w:rsid w:val="00377B71"/>
    <w:rsid w:val="00384185"/>
    <w:rsid w:val="003851C6"/>
    <w:rsid w:val="003858C8"/>
    <w:rsid w:val="003902FF"/>
    <w:rsid w:val="00390464"/>
    <w:rsid w:val="00390D01"/>
    <w:rsid w:val="00392D3D"/>
    <w:rsid w:val="00396B0B"/>
    <w:rsid w:val="0039765B"/>
    <w:rsid w:val="003A102E"/>
    <w:rsid w:val="003A59E6"/>
    <w:rsid w:val="003A6FE8"/>
    <w:rsid w:val="003B0D3A"/>
    <w:rsid w:val="003B2DE7"/>
    <w:rsid w:val="003B5FB4"/>
    <w:rsid w:val="003B78F1"/>
    <w:rsid w:val="003C07F1"/>
    <w:rsid w:val="003C526A"/>
    <w:rsid w:val="003C55C0"/>
    <w:rsid w:val="003D16E7"/>
    <w:rsid w:val="003D2528"/>
    <w:rsid w:val="003D3752"/>
    <w:rsid w:val="003D5686"/>
    <w:rsid w:val="003E0C4D"/>
    <w:rsid w:val="003E11F8"/>
    <w:rsid w:val="003E1457"/>
    <w:rsid w:val="003E1976"/>
    <w:rsid w:val="003E51CC"/>
    <w:rsid w:val="003E5F62"/>
    <w:rsid w:val="003E630E"/>
    <w:rsid w:val="003E6AD4"/>
    <w:rsid w:val="003E7233"/>
    <w:rsid w:val="003F0FAF"/>
    <w:rsid w:val="003F2D4A"/>
    <w:rsid w:val="003F3EF9"/>
    <w:rsid w:val="003F45FE"/>
    <w:rsid w:val="00401C36"/>
    <w:rsid w:val="00403968"/>
    <w:rsid w:val="00403C99"/>
    <w:rsid w:val="00405B9F"/>
    <w:rsid w:val="00406FD2"/>
    <w:rsid w:val="004078CA"/>
    <w:rsid w:val="00410078"/>
    <w:rsid w:val="00410B74"/>
    <w:rsid w:val="004119E4"/>
    <w:rsid w:val="004137E9"/>
    <w:rsid w:val="00416AB2"/>
    <w:rsid w:val="004175B6"/>
    <w:rsid w:val="0042037D"/>
    <w:rsid w:val="00421D9E"/>
    <w:rsid w:val="004222BC"/>
    <w:rsid w:val="00424940"/>
    <w:rsid w:val="0042607A"/>
    <w:rsid w:val="0042626F"/>
    <w:rsid w:val="0042734C"/>
    <w:rsid w:val="004276AC"/>
    <w:rsid w:val="004311A7"/>
    <w:rsid w:val="0043151B"/>
    <w:rsid w:val="00432FB8"/>
    <w:rsid w:val="0043305D"/>
    <w:rsid w:val="0043489A"/>
    <w:rsid w:val="00437E6C"/>
    <w:rsid w:val="00437F00"/>
    <w:rsid w:val="004410D8"/>
    <w:rsid w:val="004432C0"/>
    <w:rsid w:val="004540DD"/>
    <w:rsid w:val="00456772"/>
    <w:rsid w:val="0046020A"/>
    <w:rsid w:val="00461831"/>
    <w:rsid w:val="004747BE"/>
    <w:rsid w:val="00475FA6"/>
    <w:rsid w:val="0048184D"/>
    <w:rsid w:val="0048395E"/>
    <w:rsid w:val="004959DF"/>
    <w:rsid w:val="00495A92"/>
    <w:rsid w:val="004978E4"/>
    <w:rsid w:val="004A0E51"/>
    <w:rsid w:val="004A20A3"/>
    <w:rsid w:val="004A26CF"/>
    <w:rsid w:val="004A3427"/>
    <w:rsid w:val="004A4F73"/>
    <w:rsid w:val="004A72C0"/>
    <w:rsid w:val="004A7DF5"/>
    <w:rsid w:val="004B148E"/>
    <w:rsid w:val="004B18A5"/>
    <w:rsid w:val="004B6A16"/>
    <w:rsid w:val="004C0DE9"/>
    <w:rsid w:val="004C10BE"/>
    <w:rsid w:val="004C18DE"/>
    <w:rsid w:val="004C20C9"/>
    <w:rsid w:val="004C23C8"/>
    <w:rsid w:val="004C2C0F"/>
    <w:rsid w:val="004D0D14"/>
    <w:rsid w:val="004D11A5"/>
    <w:rsid w:val="004D2316"/>
    <w:rsid w:val="004D6A89"/>
    <w:rsid w:val="004F0196"/>
    <w:rsid w:val="004F15B9"/>
    <w:rsid w:val="004F1689"/>
    <w:rsid w:val="004F569F"/>
    <w:rsid w:val="004F7113"/>
    <w:rsid w:val="0050014D"/>
    <w:rsid w:val="00502263"/>
    <w:rsid w:val="00503401"/>
    <w:rsid w:val="005046D2"/>
    <w:rsid w:val="005066A0"/>
    <w:rsid w:val="00506ED5"/>
    <w:rsid w:val="0051517E"/>
    <w:rsid w:val="005158B4"/>
    <w:rsid w:val="00516A7E"/>
    <w:rsid w:val="00517AC7"/>
    <w:rsid w:val="00523978"/>
    <w:rsid w:val="00523EF5"/>
    <w:rsid w:val="00525F6D"/>
    <w:rsid w:val="005279C2"/>
    <w:rsid w:val="00527E65"/>
    <w:rsid w:val="005300C1"/>
    <w:rsid w:val="00530AA5"/>
    <w:rsid w:val="00532166"/>
    <w:rsid w:val="00532F14"/>
    <w:rsid w:val="00533DBA"/>
    <w:rsid w:val="00533F4A"/>
    <w:rsid w:val="00534B70"/>
    <w:rsid w:val="00535010"/>
    <w:rsid w:val="005352D9"/>
    <w:rsid w:val="005379B7"/>
    <w:rsid w:val="00540C64"/>
    <w:rsid w:val="005434F3"/>
    <w:rsid w:val="005457FB"/>
    <w:rsid w:val="00553D8A"/>
    <w:rsid w:val="0056038F"/>
    <w:rsid w:val="005605D4"/>
    <w:rsid w:val="00561576"/>
    <w:rsid w:val="00563129"/>
    <w:rsid w:val="00563786"/>
    <w:rsid w:val="005669C9"/>
    <w:rsid w:val="00570161"/>
    <w:rsid w:val="00570EF1"/>
    <w:rsid w:val="00571A3F"/>
    <w:rsid w:val="00572B6E"/>
    <w:rsid w:val="005760C2"/>
    <w:rsid w:val="00576D4A"/>
    <w:rsid w:val="0058280D"/>
    <w:rsid w:val="00583908"/>
    <w:rsid w:val="0058414E"/>
    <w:rsid w:val="00584F5A"/>
    <w:rsid w:val="005860E8"/>
    <w:rsid w:val="005861AC"/>
    <w:rsid w:val="00591411"/>
    <w:rsid w:val="00591C08"/>
    <w:rsid w:val="00592A6E"/>
    <w:rsid w:val="00592E51"/>
    <w:rsid w:val="00593A5D"/>
    <w:rsid w:val="00594478"/>
    <w:rsid w:val="00595D38"/>
    <w:rsid w:val="00596B65"/>
    <w:rsid w:val="00597122"/>
    <w:rsid w:val="005A17D5"/>
    <w:rsid w:val="005A2A67"/>
    <w:rsid w:val="005A427A"/>
    <w:rsid w:val="005A4762"/>
    <w:rsid w:val="005A4C46"/>
    <w:rsid w:val="005A6CD8"/>
    <w:rsid w:val="005A7963"/>
    <w:rsid w:val="005A7BBC"/>
    <w:rsid w:val="005B2A49"/>
    <w:rsid w:val="005B5269"/>
    <w:rsid w:val="005B734A"/>
    <w:rsid w:val="005C36BC"/>
    <w:rsid w:val="005C5612"/>
    <w:rsid w:val="005D17A4"/>
    <w:rsid w:val="005D422E"/>
    <w:rsid w:val="005D4846"/>
    <w:rsid w:val="005D733B"/>
    <w:rsid w:val="005D790B"/>
    <w:rsid w:val="005E206F"/>
    <w:rsid w:val="005E4D9C"/>
    <w:rsid w:val="005E6743"/>
    <w:rsid w:val="005E7CB9"/>
    <w:rsid w:val="005F0985"/>
    <w:rsid w:val="005F1061"/>
    <w:rsid w:val="005F5B2F"/>
    <w:rsid w:val="005F7B9E"/>
    <w:rsid w:val="006030FB"/>
    <w:rsid w:val="00605C04"/>
    <w:rsid w:val="006108D9"/>
    <w:rsid w:val="00610DD2"/>
    <w:rsid w:val="006111B9"/>
    <w:rsid w:val="00611E93"/>
    <w:rsid w:val="00611EAF"/>
    <w:rsid w:val="00614727"/>
    <w:rsid w:val="00616058"/>
    <w:rsid w:val="00616DEF"/>
    <w:rsid w:val="00616FB4"/>
    <w:rsid w:val="00621B26"/>
    <w:rsid w:val="00624063"/>
    <w:rsid w:val="006244A5"/>
    <w:rsid w:val="006278EB"/>
    <w:rsid w:val="00630AA0"/>
    <w:rsid w:val="00633E46"/>
    <w:rsid w:val="006350BD"/>
    <w:rsid w:val="00635840"/>
    <w:rsid w:val="00635D7C"/>
    <w:rsid w:val="00640A4A"/>
    <w:rsid w:val="0064162D"/>
    <w:rsid w:val="0064381F"/>
    <w:rsid w:val="006453E1"/>
    <w:rsid w:val="00646DAE"/>
    <w:rsid w:val="00650796"/>
    <w:rsid w:val="00652047"/>
    <w:rsid w:val="006526AD"/>
    <w:rsid w:val="006529CC"/>
    <w:rsid w:val="006538C7"/>
    <w:rsid w:val="0065599B"/>
    <w:rsid w:val="00655BFA"/>
    <w:rsid w:val="0066217A"/>
    <w:rsid w:val="006621E2"/>
    <w:rsid w:val="0066429B"/>
    <w:rsid w:val="006643B1"/>
    <w:rsid w:val="00670DE5"/>
    <w:rsid w:val="0067418C"/>
    <w:rsid w:val="00677860"/>
    <w:rsid w:val="00680762"/>
    <w:rsid w:val="00681716"/>
    <w:rsid w:val="0068370C"/>
    <w:rsid w:val="00687AA6"/>
    <w:rsid w:val="00690B92"/>
    <w:rsid w:val="00692D4B"/>
    <w:rsid w:val="006958CE"/>
    <w:rsid w:val="00697921"/>
    <w:rsid w:val="006A0C41"/>
    <w:rsid w:val="006A34A5"/>
    <w:rsid w:val="006A3EC9"/>
    <w:rsid w:val="006A416E"/>
    <w:rsid w:val="006A7603"/>
    <w:rsid w:val="006B2300"/>
    <w:rsid w:val="006B31F0"/>
    <w:rsid w:val="006B41F8"/>
    <w:rsid w:val="006B5713"/>
    <w:rsid w:val="006B5812"/>
    <w:rsid w:val="006B7E58"/>
    <w:rsid w:val="006C025F"/>
    <w:rsid w:val="006C09C4"/>
    <w:rsid w:val="006C171C"/>
    <w:rsid w:val="006C34D0"/>
    <w:rsid w:val="006C4039"/>
    <w:rsid w:val="006C77A6"/>
    <w:rsid w:val="006D3440"/>
    <w:rsid w:val="006E03C0"/>
    <w:rsid w:val="006E1602"/>
    <w:rsid w:val="006E1D29"/>
    <w:rsid w:val="006E2338"/>
    <w:rsid w:val="006E35F1"/>
    <w:rsid w:val="006E504A"/>
    <w:rsid w:val="006E5A2E"/>
    <w:rsid w:val="006E5ED9"/>
    <w:rsid w:val="006E7088"/>
    <w:rsid w:val="006E7104"/>
    <w:rsid w:val="006F09D9"/>
    <w:rsid w:val="006F294D"/>
    <w:rsid w:val="006F30A2"/>
    <w:rsid w:val="006F33EA"/>
    <w:rsid w:val="006F4580"/>
    <w:rsid w:val="006F4777"/>
    <w:rsid w:val="006F5048"/>
    <w:rsid w:val="00701FF7"/>
    <w:rsid w:val="00702956"/>
    <w:rsid w:val="0070597C"/>
    <w:rsid w:val="00705F85"/>
    <w:rsid w:val="00706B37"/>
    <w:rsid w:val="00712725"/>
    <w:rsid w:val="007134D1"/>
    <w:rsid w:val="00713935"/>
    <w:rsid w:val="00714907"/>
    <w:rsid w:val="00716031"/>
    <w:rsid w:val="00716510"/>
    <w:rsid w:val="00720FB7"/>
    <w:rsid w:val="007242F3"/>
    <w:rsid w:val="00724A3B"/>
    <w:rsid w:val="007300D6"/>
    <w:rsid w:val="007313FC"/>
    <w:rsid w:val="0073308B"/>
    <w:rsid w:val="007334C9"/>
    <w:rsid w:val="007335CD"/>
    <w:rsid w:val="00735813"/>
    <w:rsid w:val="00740509"/>
    <w:rsid w:val="00743069"/>
    <w:rsid w:val="00743B1B"/>
    <w:rsid w:val="0074552F"/>
    <w:rsid w:val="00747290"/>
    <w:rsid w:val="007473D5"/>
    <w:rsid w:val="00750540"/>
    <w:rsid w:val="0075078E"/>
    <w:rsid w:val="00753155"/>
    <w:rsid w:val="00761A36"/>
    <w:rsid w:val="007659C2"/>
    <w:rsid w:val="00766EA2"/>
    <w:rsid w:val="007676CA"/>
    <w:rsid w:val="0077045F"/>
    <w:rsid w:val="00774A53"/>
    <w:rsid w:val="00776240"/>
    <w:rsid w:val="00777AF4"/>
    <w:rsid w:val="007809E9"/>
    <w:rsid w:val="00781407"/>
    <w:rsid w:val="0078165F"/>
    <w:rsid w:val="00781B30"/>
    <w:rsid w:val="0078225C"/>
    <w:rsid w:val="00785015"/>
    <w:rsid w:val="00790615"/>
    <w:rsid w:val="0079469D"/>
    <w:rsid w:val="00796C84"/>
    <w:rsid w:val="00797C50"/>
    <w:rsid w:val="007A1CC4"/>
    <w:rsid w:val="007A452B"/>
    <w:rsid w:val="007A55CC"/>
    <w:rsid w:val="007A7093"/>
    <w:rsid w:val="007B39F5"/>
    <w:rsid w:val="007B3A04"/>
    <w:rsid w:val="007B7E00"/>
    <w:rsid w:val="007C0B99"/>
    <w:rsid w:val="007C34B7"/>
    <w:rsid w:val="007C6B7A"/>
    <w:rsid w:val="007C7D4E"/>
    <w:rsid w:val="007D4E9D"/>
    <w:rsid w:val="007D5F0D"/>
    <w:rsid w:val="007D719D"/>
    <w:rsid w:val="007E265E"/>
    <w:rsid w:val="007E6D53"/>
    <w:rsid w:val="007E6E5A"/>
    <w:rsid w:val="007E7EA7"/>
    <w:rsid w:val="007F2F00"/>
    <w:rsid w:val="007F5647"/>
    <w:rsid w:val="007F5703"/>
    <w:rsid w:val="007F618A"/>
    <w:rsid w:val="007F633B"/>
    <w:rsid w:val="008035B8"/>
    <w:rsid w:val="00803776"/>
    <w:rsid w:val="0080463A"/>
    <w:rsid w:val="00804AB7"/>
    <w:rsid w:val="00807608"/>
    <w:rsid w:val="00807661"/>
    <w:rsid w:val="0081148B"/>
    <w:rsid w:val="00821054"/>
    <w:rsid w:val="00822A6A"/>
    <w:rsid w:val="008247C2"/>
    <w:rsid w:val="00824920"/>
    <w:rsid w:val="00824A1B"/>
    <w:rsid w:val="008256EF"/>
    <w:rsid w:val="00826C19"/>
    <w:rsid w:val="0083394E"/>
    <w:rsid w:val="0083431E"/>
    <w:rsid w:val="008344E2"/>
    <w:rsid w:val="00834CA1"/>
    <w:rsid w:val="008363D9"/>
    <w:rsid w:val="00837227"/>
    <w:rsid w:val="008413D2"/>
    <w:rsid w:val="00843098"/>
    <w:rsid w:val="008435B5"/>
    <w:rsid w:val="008530A8"/>
    <w:rsid w:val="00854DB9"/>
    <w:rsid w:val="00854DED"/>
    <w:rsid w:val="00854F02"/>
    <w:rsid w:val="00856583"/>
    <w:rsid w:val="00856627"/>
    <w:rsid w:val="00856D2C"/>
    <w:rsid w:val="008600FE"/>
    <w:rsid w:val="00860517"/>
    <w:rsid w:val="008608F6"/>
    <w:rsid w:val="008632DD"/>
    <w:rsid w:val="00864011"/>
    <w:rsid w:val="0086695C"/>
    <w:rsid w:val="00866ED8"/>
    <w:rsid w:val="0087025A"/>
    <w:rsid w:val="00870E79"/>
    <w:rsid w:val="00872D63"/>
    <w:rsid w:val="00874057"/>
    <w:rsid w:val="00874CA7"/>
    <w:rsid w:val="00875363"/>
    <w:rsid w:val="0087662B"/>
    <w:rsid w:val="0088046E"/>
    <w:rsid w:val="00882D1C"/>
    <w:rsid w:val="00887B32"/>
    <w:rsid w:val="00890483"/>
    <w:rsid w:val="008917D2"/>
    <w:rsid w:val="00891D86"/>
    <w:rsid w:val="00894193"/>
    <w:rsid w:val="00894BBC"/>
    <w:rsid w:val="008B1CE2"/>
    <w:rsid w:val="008B7EF2"/>
    <w:rsid w:val="008C44A4"/>
    <w:rsid w:val="008C4DE3"/>
    <w:rsid w:val="008C5519"/>
    <w:rsid w:val="008C57B8"/>
    <w:rsid w:val="008D08DC"/>
    <w:rsid w:val="008D0EE8"/>
    <w:rsid w:val="008D10E2"/>
    <w:rsid w:val="008D1261"/>
    <w:rsid w:val="008D1930"/>
    <w:rsid w:val="008D20ED"/>
    <w:rsid w:val="008D265E"/>
    <w:rsid w:val="008D77FC"/>
    <w:rsid w:val="008D7894"/>
    <w:rsid w:val="008D7C3D"/>
    <w:rsid w:val="008E0350"/>
    <w:rsid w:val="008E25AE"/>
    <w:rsid w:val="008E2697"/>
    <w:rsid w:val="008E2910"/>
    <w:rsid w:val="008E4178"/>
    <w:rsid w:val="008E67D3"/>
    <w:rsid w:val="008E6D2F"/>
    <w:rsid w:val="008E6E1F"/>
    <w:rsid w:val="008F1987"/>
    <w:rsid w:val="008F1EB9"/>
    <w:rsid w:val="008F466E"/>
    <w:rsid w:val="008F4F2C"/>
    <w:rsid w:val="00900B4F"/>
    <w:rsid w:val="00900BE6"/>
    <w:rsid w:val="009016DE"/>
    <w:rsid w:val="009019A4"/>
    <w:rsid w:val="009030EF"/>
    <w:rsid w:val="00903975"/>
    <w:rsid w:val="00904FD1"/>
    <w:rsid w:val="00905974"/>
    <w:rsid w:val="009060B5"/>
    <w:rsid w:val="009078D0"/>
    <w:rsid w:val="00910522"/>
    <w:rsid w:val="00912154"/>
    <w:rsid w:val="0091441D"/>
    <w:rsid w:val="00914DD1"/>
    <w:rsid w:val="00915C0C"/>
    <w:rsid w:val="009204CF"/>
    <w:rsid w:val="009237C7"/>
    <w:rsid w:val="00924943"/>
    <w:rsid w:val="0092730A"/>
    <w:rsid w:val="00927967"/>
    <w:rsid w:val="0093158F"/>
    <w:rsid w:val="00932D52"/>
    <w:rsid w:val="00933804"/>
    <w:rsid w:val="00935621"/>
    <w:rsid w:val="0093664B"/>
    <w:rsid w:val="009410C0"/>
    <w:rsid w:val="009419EB"/>
    <w:rsid w:val="009422DB"/>
    <w:rsid w:val="00943E01"/>
    <w:rsid w:val="00944F14"/>
    <w:rsid w:val="009460FB"/>
    <w:rsid w:val="009464E1"/>
    <w:rsid w:val="0095082D"/>
    <w:rsid w:val="009509CE"/>
    <w:rsid w:val="00951098"/>
    <w:rsid w:val="00951F30"/>
    <w:rsid w:val="009523A0"/>
    <w:rsid w:val="009530D1"/>
    <w:rsid w:val="009561BB"/>
    <w:rsid w:val="009569FD"/>
    <w:rsid w:val="00956DB8"/>
    <w:rsid w:val="00960819"/>
    <w:rsid w:val="00961FD7"/>
    <w:rsid w:val="009643B2"/>
    <w:rsid w:val="00964D59"/>
    <w:rsid w:val="009661AA"/>
    <w:rsid w:val="0096759A"/>
    <w:rsid w:val="00973719"/>
    <w:rsid w:val="00973E6D"/>
    <w:rsid w:val="00974B54"/>
    <w:rsid w:val="00975C0C"/>
    <w:rsid w:val="0097776F"/>
    <w:rsid w:val="00977B25"/>
    <w:rsid w:val="00980D3A"/>
    <w:rsid w:val="0098173A"/>
    <w:rsid w:val="00981C07"/>
    <w:rsid w:val="009827C3"/>
    <w:rsid w:val="00984229"/>
    <w:rsid w:val="00985756"/>
    <w:rsid w:val="0099047D"/>
    <w:rsid w:val="00991489"/>
    <w:rsid w:val="0099249D"/>
    <w:rsid w:val="0099342D"/>
    <w:rsid w:val="00994234"/>
    <w:rsid w:val="00996258"/>
    <w:rsid w:val="009A0E0B"/>
    <w:rsid w:val="009A173B"/>
    <w:rsid w:val="009A509D"/>
    <w:rsid w:val="009A578E"/>
    <w:rsid w:val="009A6550"/>
    <w:rsid w:val="009A7DD7"/>
    <w:rsid w:val="009B09B6"/>
    <w:rsid w:val="009B1DB1"/>
    <w:rsid w:val="009B43D0"/>
    <w:rsid w:val="009B5627"/>
    <w:rsid w:val="009B67AD"/>
    <w:rsid w:val="009B6BBA"/>
    <w:rsid w:val="009C1A46"/>
    <w:rsid w:val="009C2268"/>
    <w:rsid w:val="009C25D8"/>
    <w:rsid w:val="009C2998"/>
    <w:rsid w:val="009C500A"/>
    <w:rsid w:val="009C5A33"/>
    <w:rsid w:val="009C6C72"/>
    <w:rsid w:val="009D0E4A"/>
    <w:rsid w:val="009D377D"/>
    <w:rsid w:val="009D4059"/>
    <w:rsid w:val="009E125B"/>
    <w:rsid w:val="009E132E"/>
    <w:rsid w:val="009E18A4"/>
    <w:rsid w:val="009E1C04"/>
    <w:rsid w:val="009E290E"/>
    <w:rsid w:val="009E2B40"/>
    <w:rsid w:val="009E492E"/>
    <w:rsid w:val="009E4F92"/>
    <w:rsid w:val="009E5B93"/>
    <w:rsid w:val="009E6D69"/>
    <w:rsid w:val="009E6F24"/>
    <w:rsid w:val="009F0779"/>
    <w:rsid w:val="009F13D5"/>
    <w:rsid w:val="009F654E"/>
    <w:rsid w:val="009F766D"/>
    <w:rsid w:val="00A00512"/>
    <w:rsid w:val="00A019E1"/>
    <w:rsid w:val="00A047CD"/>
    <w:rsid w:val="00A05E62"/>
    <w:rsid w:val="00A13C5D"/>
    <w:rsid w:val="00A1409F"/>
    <w:rsid w:val="00A17CF7"/>
    <w:rsid w:val="00A17ECF"/>
    <w:rsid w:val="00A204F1"/>
    <w:rsid w:val="00A23930"/>
    <w:rsid w:val="00A303FF"/>
    <w:rsid w:val="00A32FE3"/>
    <w:rsid w:val="00A336FA"/>
    <w:rsid w:val="00A35E14"/>
    <w:rsid w:val="00A3643F"/>
    <w:rsid w:val="00A37B8E"/>
    <w:rsid w:val="00A43680"/>
    <w:rsid w:val="00A4387B"/>
    <w:rsid w:val="00A441F5"/>
    <w:rsid w:val="00A44423"/>
    <w:rsid w:val="00A45062"/>
    <w:rsid w:val="00A45594"/>
    <w:rsid w:val="00A46253"/>
    <w:rsid w:val="00A47E29"/>
    <w:rsid w:val="00A5000A"/>
    <w:rsid w:val="00A51130"/>
    <w:rsid w:val="00A52F22"/>
    <w:rsid w:val="00A54C6F"/>
    <w:rsid w:val="00A55D29"/>
    <w:rsid w:val="00A563D3"/>
    <w:rsid w:val="00A56E4C"/>
    <w:rsid w:val="00A57675"/>
    <w:rsid w:val="00A62D77"/>
    <w:rsid w:val="00A633B0"/>
    <w:rsid w:val="00A7206C"/>
    <w:rsid w:val="00A7212D"/>
    <w:rsid w:val="00A72F6A"/>
    <w:rsid w:val="00A75A09"/>
    <w:rsid w:val="00A80B26"/>
    <w:rsid w:val="00A80F2C"/>
    <w:rsid w:val="00A853C0"/>
    <w:rsid w:val="00A85D3D"/>
    <w:rsid w:val="00A87FE7"/>
    <w:rsid w:val="00A937C4"/>
    <w:rsid w:val="00AA05B6"/>
    <w:rsid w:val="00AA3CAA"/>
    <w:rsid w:val="00AA41D8"/>
    <w:rsid w:val="00AA5706"/>
    <w:rsid w:val="00AA76B0"/>
    <w:rsid w:val="00AB0701"/>
    <w:rsid w:val="00AB4956"/>
    <w:rsid w:val="00AC5F57"/>
    <w:rsid w:val="00AD38EB"/>
    <w:rsid w:val="00AE659F"/>
    <w:rsid w:val="00AE67C5"/>
    <w:rsid w:val="00AF012B"/>
    <w:rsid w:val="00AF229A"/>
    <w:rsid w:val="00AF29AB"/>
    <w:rsid w:val="00AF6499"/>
    <w:rsid w:val="00AF7745"/>
    <w:rsid w:val="00B0051D"/>
    <w:rsid w:val="00B04796"/>
    <w:rsid w:val="00B10408"/>
    <w:rsid w:val="00B1254E"/>
    <w:rsid w:val="00B12F78"/>
    <w:rsid w:val="00B13D82"/>
    <w:rsid w:val="00B14FFB"/>
    <w:rsid w:val="00B16C49"/>
    <w:rsid w:val="00B20002"/>
    <w:rsid w:val="00B21A4C"/>
    <w:rsid w:val="00B25242"/>
    <w:rsid w:val="00B25374"/>
    <w:rsid w:val="00B2585B"/>
    <w:rsid w:val="00B2737C"/>
    <w:rsid w:val="00B27AD0"/>
    <w:rsid w:val="00B30BBE"/>
    <w:rsid w:val="00B30F17"/>
    <w:rsid w:val="00B3104B"/>
    <w:rsid w:val="00B32616"/>
    <w:rsid w:val="00B342B7"/>
    <w:rsid w:val="00B348E7"/>
    <w:rsid w:val="00B348FE"/>
    <w:rsid w:val="00B36E10"/>
    <w:rsid w:val="00B40F49"/>
    <w:rsid w:val="00B441D9"/>
    <w:rsid w:val="00B454D7"/>
    <w:rsid w:val="00B46D1C"/>
    <w:rsid w:val="00B502C1"/>
    <w:rsid w:val="00B50636"/>
    <w:rsid w:val="00B52A7F"/>
    <w:rsid w:val="00B52F14"/>
    <w:rsid w:val="00B555D2"/>
    <w:rsid w:val="00B56B29"/>
    <w:rsid w:val="00B578B3"/>
    <w:rsid w:val="00B60D63"/>
    <w:rsid w:val="00B63BC7"/>
    <w:rsid w:val="00B63EDE"/>
    <w:rsid w:val="00B64639"/>
    <w:rsid w:val="00B64C33"/>
    <w:rsid w:val="00B654F7"/>
    <w:rsid w:val="00B66555"/>
    <w:rsid w:val="00B74982"/>
    <w:rsid w:val="00B82B15"/>
    <w:rsid w:val="00B82BD0"/>
    <w:rsid w:val="00B830CE"/>
    <w:rsid w:val="00B86D06"/>
    <w:rsid w:val="00B87F1B"/>
    <w:rsid w:val="00B902C6"/>
    <w:rsid w:val="00B90586"/>
    <w:rsid w:val="00B936C2"/>
    <w:rsid w:val="00BA28A9"/>
    <w:rsid w:val="00BA4113"/>
    <w:rsid w:val="00BA684B"/>
    <w:rsid w:val="00BB01E2"/>
    <w:rsid w:val="00BB20A2"/>
    <w:rsid w:val="00BB33EC"/>
    <w:rsid w:val="00BB5881"/>
    <w:rsid w:val="00BB6A30"/>
    <w:rsid w:val="00BB7679"/>
    <w:rsid w:val="00BC1C30"/>
    <w:rsid w:val="00BC1E15"/>
    <w:rsid w:val="00BC27CD"/>
    <w:rsid w:val="00BC367B"/>
    <w:rsid w:val="00BC3D9D"/>
    <w:rsid w:val="00BC4551"/>
    <w:rsid w:val="00BC4673"/>
    <w:rsid w:val="00BC538A"/>
    <w:rsid w:val="00BC56D7"/>
    <w:rsid w:val="00BC5BD0"/>
    <w:rsid w:val="00BC639D"/>
    <w:rsid w:val="00BC6B9B"/>
    <w:rsid w:val="00BD0106"/>
    <w:rsid w:val="00BD0FD0"/>
    <w:rsid w:val="00BD17B5"/>
    <w:rsid w:val="00BD221C"/>
    <w:rsid w:val="00BD2658"/>
    <w:rsid w:val="00BD461E"/>
    <w:rsid w:val="00BD5452"/>
    <w:rsid w:val="00BD5560"/>
    <w:rsid w:val="00BD6F81"/>
    <w:rsid w:val="00BE1117"/>
    <w:rsid w:val="00BE1B2A"/>
    <w:rsid w:val="00BE3EF7"/>
    <w:rsid w:val="00BE4413"/>
    <w:rsid w:val="00BE4AF9"/>
    <w:rsid w:val="00BF2AB8"/>
    <w:rsid w:val="00BF498F"/>
    <w:rsid w:val="00BF49C3"/>
    <w:rsid w:val="00BF4B0F"/>
    <w:rsid w:val="00BF4DA3"/>
    <w:rsid w:val="00BF6417"/>
    <w:rsid w:val="00BF7091"/>
    <w:rsid w:val="00BF7863"/>
    <w:rsid w:val="00BF7B5E"/>
    <w:rsid w:val="00C027FA"/>
    <w:rsid w:val="00C03717"/>
    <w:rsid w:val="00C03AE3"/>
    <w:rsid w:val="00C044EC"/>
    <w:rsid w:val="00C14844"/>
    <w:rsid w:val="00C15347"/>
    <w:rsid w:val="00C16B8B"/>
    <w:rsid w:val="00C17484"/>
    <w:rsid w:val="00C20568"/>
    <w:rsid w:val="00C20B94"/>
    <w:rsid w:val="00C216AD"/>
    <w:rsid w:val="00C22046"/>
    <w:rsid w:val="00C24E98"/>
    <w:rsid w:val="00C25EDB"/>
    <w:rsid w:val="00C26DAD"/>
    <w:rsid w:val="00C26E78"/>
    <w:rsid w:val="00C30A50"/>
    <w:rsid w:val="00C3368A"/>
    <w:rsid w:val="00C3449A"/>
    <w:rsid w:val="00C353EE"/>
    <w:rsid w:val="00C409F4"/>
    <w:rsid w:val="00C41685"/>
    <w:rsid w:val="00C43CFE"/>
    <w:rsid w:val="00C475DA"/>
    <w:rsid w:val="00C51431"/>
    <w:rsid w:val="00C51515"/>
    <w:rsid w:val="00C5329F"/>
    <w:rsid w:val="00C544B1"/>
    <w:rsid w:val="00C55993"/>
    <w:rsid w:val="00C57578"/>
    <w:rsid w:val="00C606CD"/>
    <w:rsid w:val="00C60E15"/>
    <w:rsid w:val="00C61999"/>
    <w:rsid w:val="00C63439"/>
    <w:rsid w:val="00C65301"/>
    <w:rsid w:val="00C65922"/>
    <w:rsid w:val="00C664FA"/>
    <w:rsid w:val="00C733D2"/>
    <w:rsid w:val="00C82008"/>
    <w:rsid w:val="00C832ED"/>
    <w:rsid w:val="00C833BA"/>
    <w:rsid w:val="00C862F3"/>
    <w:rsid w:val="00C90F32"/>
    <w:rsid w:val="00C91DDE"/>
    <w:rsid w:val="00C923A9"/>
    <w:rsid w:val="00C92D2C"/>
    <w:rsid w:val="00C948B8"/>
    <w:rsid w:val="00C95513"/>
    <w:rsid w:val="00C9571C"/>
    <w:rsid w:val="00C97CF2"/>
    <w:rsid w:val="00CA0960"/>
    <w:rsid w:val="00CA2251"/>
    <w:rsid w:val="00CA3E53"/>
    <w:rsid w:val="00CA3FD1"/>
    <w:rsid w:val="00CA5362"/>
    <w:rsid w:val="00CA6B1F"/>
    <w:rsid w:val="00CA7C4A"/>
    <w:rsid w:val="00CB33D3"/>
    <w:rsid w:val="00CC0565"/>
    <w:rsid w:val="00CC2D45"/>
    <w:rsid w:val="00CC751B"/>
    <w:rsid w:val="00CC7683"/>
    <w:rsid w:val="00CD020A"/>
    <w:rsid w:val="00CD0976"/>
    <w:rsid w:val="00CD2551"/>
    <w:rsid w:val="00CD7A6E"/>
    <w:rsid w:val="00CE0815"/>
    <w:rsid w:val="00CE364E"/>
    <w:rsid w:val="00CE5033"/>
    <w:rsid w:val="00CE6671"/>
    <w:rsid w:val="00CE677C"/>
    <w:rsid w:val="00CE70CC"/>
    <w:rsid w:val="00CE7F67"/>
    <w:rsid w:val="00CF10A5"/>
    <w:rsid w:val="00CF317A"/>
    <w:rsid w:val="00CF46AE"/>
    <w:rsid w:val="00CF4FC6"/>
    <w:rsid w:val="00CF5C81"/>
    <w:rsid w:val="00D00E96"/>
    <w:rsid w:val="00D01C15"/>
    <w:rsid w:val="00D01D10"/>
    <w:rsid w:val="00D055B1"/>
    <w:rsid w:val="00D10FFE"/>
    <w:rsid w:val="00D1113D"/>
    <w:rsid w:val="00D12145"/>
    <w:rsid w:val="00D12E3E"/>
    <w:rsid w:val="00D13314"/>
    <w:rsid w:val="00D13478"/>
    <w:rsid w:val="00D15F49"/>
    <w:rsid w:val="00D16773"/>
    <w:rsid w:val="00D17589"/>
    <w:rsid w:val="00D17D68"/>
    <w:rsid w:val="00D203F8"/>
    <w:rsid w:val="00D204E8"/>
    <w:rsid w:val="00D234BB"/>
    <w:rsid w:val="00D23663"/>
    <w:rsid w:val="00D23F87"/>
    <w:rsid w:val="00D24C5B"/>
    <w:rsid w:val="00D2764B"/>
    <w:rsid w:val="00D27BC5"/>
    <w:rsid w:val="00D302C4"/>
    <w:rsid w:val="00D313CB"/>
    <w:rsid w:val="00D31815"/>
    <w:rsid w:val="00D33678"/>
    <w:rsid w:val="00D33D1C"/>
    <w:rsid w:val="00D40686"/>
    <w:rsid w:val="00D414D9"/>
    <w:rsid w:val="00D42C6F"/>
    <w:rsid w:val="00D455FD"/>
    <w:rsid w:val="00D45C6E"/>
    <w:rsid w:val="00D461A4"/>
    <w:rsid w:val="00D51440"/>
    <w:rsid w:val="00D531E6"/>
    <w:rsid w:val="00D55866"/>
    <w:rsid w:val="00D55F83"/>
    <w:rsid w:val="00D569F2"/>
    <w:rsid w:val="00D5726B"/>
    <w:rsid w:val="00D61472"/>
    <w:rsid w:val="00D61CA8"/>
    <w:rsid w:val="00D6280D"/>
    <w:rsid w:val="00D63870"/>
    <w:rsid w:val="00D640F7"/>
    <w:rsid w:val="00D66529"/>
    <w:rsid w:val="00D675CD"/>
    <w:rsid w:val="00D70392"/>
    <w:rsid w:val="00D71A0F"/>
    <w:rsid w:val="00D71C38"/>
    <w:rsid w:val="00D73000"/>
    <w:rsid w:val="00D742B5"/>
    <w:rsid w:val="00D76B70"/>
    <w:rsid w:val="00D80122"/>
    <w:rsid w:val="00D81388"/>
    <w:rsid w:val="00D81FAD"/>
    <w:rsid w:val="00D84FD5"/>
    <w:rsid w:val="00D9034F"/>
    <w:rsid w:val="00D90EFC"/>
    <w:rsid w:val="00D9218D"/>
    <w:rsid w:val="00D9270F"/>
    <w:rsid w:val="00D94437"/>
    <w:rsid w:val="00D96477"/>
    <w:rsid w:val="00DA0A52"/>
    <w:rsid w:val="00DA16DB"/>
    <w:rsid w:val="00DA193A"/>
    <w:rsid w:val="00DA3F94"/>
    <w:rsid w:val="00DA47D9"/>
    <w:rsid w:val="00DA51A3"/>
    <w:rsid w:val="00DB10ED"/>
    <w:rsid w:val="00DB11CD"/>
    <w:rsid w:val="00DB1925"/>
    <w:rsid w:val="00DB1F02"/>
    <w:rsid w:val="00DB3290"/>
    <w:rsid w:val="00DB3EFF"/>
    <w:rsid w:val="00DC480E"/>
    <w:rsid w:val="00DC6624"/>
    <w:rsid w:val="00DC6E31"/>
    <w:rsid w:val="00DD0703"/>
    <w:rsid w:val="00DD18BF"/>
    <w:rsid w:val="00DD3833"/>
    <w:rsid w:val="00DD4918"/>
    <w:rsid w:val="00DD61DE"/>
    <w:rsid w:val="00DE4603"/>
    <w:rsid w:val="00DE4E5D"/>
    <w:rsid w:val="00DE6024"/>
    <w:rsid w:val="00DF4D3C"/>
    <w:rsid w:val="00DF5CEF"/>
    <w:rsid w:val="00E001B1"/>
    <w:rsid w:val="00E16EC9"/>
    <w:rsid w:val="00E17DAF"/>
    <w:rsid w:val="00E200B2"/>
    <w:rsid w:val="00E23B54"/>
    <w:rsid w:val="00E24435"/>
    <w:rsid w:val="00E2548F"/>
    <w:rsid w:val="00E263EE"/>
    <w:rsid w:val="00E272B4"/>
    <w:rsid w:val="00E3195D"/>
    <w:rsid w:val="00E31C66"/>
    <w:rsid w:val="00E33FE8"/>
    <w:rsid w:val="00E37F8A"/>
    <w:rsid w:val="00E46A3C"/>
    <w:rsid w:val="00E503F4"/>
    <w:rsid w:val="00E515FB"/>
    <w:rsid w:val="00E62FDF"/>
    <w:rsid w:val="00E633E9"/>
    <w:rsid w:val="00E64042"/>
    <w:rsid w:val="00E64428"/>
    <w:rsid w:val="00E65453"/>
    <w:rsid w:val="00E655E7"/>
    <w:rsid w:val="00E70991"/>
    <w:rsid w:val="00E717F6"/>
    <w:rsid w:val="00E72EAB"/>
    <w:rsid w:val="00E7344A"/>
    <w:rsid w:val="00E741B7"/>
    <w:rsid w:val="00E74389"/>
    <w:rsid w:val="00E74DE2"/>
    <w:rsid w:val="00E753C8"/>
    <w:rsid w:val="00E76CF0"/>
    <w:rsid w:val="00E77D0C"/>
    <w:rsid w:val="00E81C28"/>
    <w:rsid w:val="00E83B7D"/>
    <w:rsid w:val="00E86759"/>
    <w:rsid w:val="00E86E3F"/>
    <w:rsid w:val="00E90ADA"/>
    <w:rsid w:val="00E93AA3"/>
    <w:rsid w:val="00E93DB6"/>
    <w:rsid w:val="00E949C2"/>
    <w:rsid w:val="00E95C31"/>
    <w:rsid w:val="00E96142"/>
    <w:rsid w:val="00EA1527"/>
    <w:rsid w:val="00EA2685"/>
    <w:rsid w:val="00EA48F1"/>
    <w:rsid w:val="00EA5040"/>
    <w:rsid w:val="00EB1D52"/>
    <w:rsid w:val="00EB1DCA"/>
    <w:rsid w:val="00EB253C"/>
    <w:rsid w:val="00EB4AC0"/>
    <w:rsid w:val="00EB5C86"/>
    <w:rsid w:val="00EB6075"/>
    <w:rsid w:val="00EB7A11"/>
    <w:rsid w:val="00EC020E"/>
    <w:rsid w:val="00EC2461"/>
    <w:rsid w:val="00EC27A1"/>
    <w:rsid w:val="00EC36CB"/>
    <w:rsid w:val="00EC4988"/>
    <w:rsid w:val="00EC530D"/>
    <w:rsid w:val="00EC627A"/>
    <w:rsid w:val="00EC70A1"/>
    <w:rsid w:val="00EC7FD1"/>
    <w:rsid w:val="00ED24D7"/>
    <w:rsid w:val="00ED38B2"/>
    <w:rsid w:val="00ED3CD4"/>
    <w:rsid w:val="00ED41C5"/>
    <w:rsid w:val="00ED5E8F"/>
    <w:rsid w:val="00ED63EA"/>
    <w:rsid w:val="00ED71E8"/>
    <w:rsid w:val="00EE5D32"/>
    <w:rsid w:val="00EF1683"/>
    <w:rsid w:val="00EF22A8"/>
    <w:rsid w:val="00EF2846"/>
    <w:rsid w:val="00EF5F05"/>
    <w:rsid w:val="00EF6B2B"/>
    <w:rsid w:val="00F024CA"/>
    <w:rsid w:val="00F03639"/>
    <w:rsid w:val="00F0455C"/>
    <w:rsid w:val="00F05181"/>
    <w:rsid w:val="00F1177C"/>
    <w:rsid w:val="00F13AAB"/>
    <w:rsid w:val="00F15847"/>
    <w:rsid w:val="00F16EA4"/>
    <w:rsid w:val="00F174C5"/>
    <w:rsid w:val="00F20A93"/>
    <w:rsid w:val="00F2308E"/>
    <w:rsid w:val="00F23834"/>
    <w:rsid w:val="00F25022"/>
    <w:rsid w:val="00F25EAC"/>
    <w:rsid w:val="00F34191"/>
    <w:rsid w:val="00F358D5"/>
    <w:rsid w:val="00F36B64"/>
    <w:rsid w:val="00F41BA4"/>
    <w:rsid w:val="00F422E9"/>
    <w:rsid w:val="00F4342C"/>
    <w:rsid w:val="00F45467"/>
    <w:rsid w:val="00F45D27"/>
    <w:rsid w:val="00F479B9"/>
    <w:rsid w:val="00F547B7"/>
    <w:rsid w:val="00F5770B"/>
    <w:rsid w:val="00F57AD7"/>
    <w:rsid w:val="00F602E5"/>
    <w:rsid w:val="00F60C52"/>
    <w:rsid w:val="00F61DE7"/>
    <w:rsid w:val="00F62816"/>
    <w:rsid w:val="00F65063"/>
    <w:rsid w:val="00F65BF6"/>
    <w:rsid w:val="00F66B08"/>
    <w:rsid w:val="00F6731A"/>
    <w:rsid w:val="00F73E08"/>
    <w:rsid w:val="00F749CE"/>
    <w:rsid w:val="00F76814"/>
    <w:rsid w:val="00F83A0A"/>
    <w:rsid w:val="00F864B2"/>
    <w:rsid w:val="00F8674E"/>
    <w:rsid w:val="00F86D96"/>
    <w:rsid w:val="00F96BD0"/>
    <w:rsid w:val="00F96DCE"/>
    <w:rsid w:val="00F96E51"/>
    <w:rsid w:val="00FA019C"/>
    <w:rsid w:val="00FA1CC6"/>
    <w:rsid w:val="00FA2057"/>
    <w:rsid w:val="00FA2820"/>
    <w:rsid w:val="00FA2A95"/>
    <w:rsid w:val="00FA46B8"/>
    <w:rsid w:val="00FA4F72"/>
    <w:rsid w:val="00FA5282"/>
    <w:rsid w:val="00FA571C"/>
    <w:rsid w:val="00FA650A"/>
    <w:rsid w:val="00FB0CDA"/>
    <w:rsid w:val="00FB262A"/>
    <w:rsid w:val="00FB2A90"/>
    <w:rsid w:val="00FB35A4"/>
    <w:rsid w:val="00FB7261"/>
    <w:rsid w:val="00FC07C8"/>
    <w:rsid w:val="00FC3875"/>
    <w:rsid w:val="00FC5D0D"/>
    <w:rsid w:val="00FC772F"/>
    <w:rsid w:val="00FC7BDE"/>
    <w:rsid w:val="00FD1219"/>
    <w:rsid w:val="00FD4F61"/>
    <w:rsid w:val="00FD5796"/>
    <w:rsid w:val="00FD57F4"/>
    <w:rsid w:val="00FD5864"/>
    <w:rsid w:val="00FD68A4"/>
    <w:rsid w:val="00FD7C15"/>
    <w:rsid w:val="00FE28BB"/>
    <w:rsid w:val="00FE339E"/>
    <w:rsid w:val="00FE393C"/>
    <w:rsid w:val="00FE6CE7"/>
    <w:rsid w:val="00FF003C"/>
    <w:rsid w:val="00FF3CC5"/>
    <w:rsid w:val="00FF61FA"/>
    <w:rsid w:val="00FF64BC"/>
    <w:rsid w:val="00FF73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B8955BF"/>
  <w15:docId w15:val="{98130821-EFE5-4575-A78D-7E3D20813E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F1584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D344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454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5467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826C1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6C1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26C1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26C19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826C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26C19"/>
    <w:rPr>
      <w:color w:val="0000FF" w:themeColor="hyperlink"/>
      <w:u w:val="single"/>
    </w:rPr>
  </w:style>
  <w:style w:type="table" w:styleId="LightShading-Accent5">
    <w:name w:val="Light Shading Accent 5"/>
    <w:basedOn w:val="TableNormal"/>
    <w:uiPriority w:val="60"/>
    <w:rsid w:val="009E18A4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NormalWeb">
    <w:name w:val="Normal (Web)"/>
    <w:basedOn w:val="Normal"/>
    <w:uiPriority w:val="99"/>
    <w:unhideWhenUsed/>
    <w:rsid w:val="002A5C7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D24C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C3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3875"/>
  </w:style>
  <w:style w:type="paragraph" w:styleId="Footer">
    <w:name w:val="footer"/>
    <w:basedOn w:val="Normal"/>
    <w:link w:val="FooterChar"/>
    <w:uiPriority w:val="99"/>
    <w:unhideWhenUsed/>
    <w:rsid w:val="00FC3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3875"/>
  </w:style>
  <w:style w:type="character" w:customStyle="1" w:styleId="hilite1">
    <w:name w:val="hilite1"/>
    <w:basedOn w:val="DefaultParagraphFont"/>
    <w:rsid w:val="00104036"/>
  </w:style>
  <w:style w:type="character" w:customStyle="1" w:styleId="apple-converted-space">
    <w:name w:val="apple-converted-space"/>
    <w:basedOn w:val="DefaultParagraphFont"/>
    <w:rsid w:val="00104036"/>
  </w:style>
  <w:style w:type="character" w:styleId="FollowedHyperlink">
    <w:name w:val="FollowedHyperlink"/>
    <w:basedOn w:val="DefaultParagraphFont"/>
    <w:uiPriority w:val="99"/>
    <w:semiHidden/>
    <w:unhideWhenUsed/>
    <w:rsid w:val="005D733B"/>
    <w:rPr>
      <w:color w:val="954F72"/>
      <w:u w:val="single"/>
    </w:rPr>
  </w:style>
  <w:style w:type="paragraph" w:customStyle="1" w:styleId="xl67">
    <w:name w:val="xl67"/>
    <w:basedOn w:val="Normal"/>
    <w:rsid w:val="005D73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69">
    <w:name w:val="xl69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right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0">
    <w:name w:val="xl70"/>
    <w:basedOn w:val="Normal"/>
    <w:rsid w:val="005D733B"/>
    <w:pPr>
      <w:spacing w:before="100" w:beforeAutospacing="1" w:after="100" w:afterAutospacing="1" w:line="240" w:lineRule="auto"/>
      <w:jc w:val="right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1">
    <w:name w:val="xl71"/>
    <w:basedOn w:val="Normal"/>
    <w:rsid w:val="005D733B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2">
    <w:name w:val="xl72"/>
    <w:basedOn w:val="Normal"/>
    <w:rsid w:val="005D733B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3">
    <w:name w:val="xl73"/>
    <w:basedOn w:val="Normal"/>
    <w:rsid w:val="005D73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74">
    <w:name w:val="xl74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5">
    <w:name w:val="xl75"/>
    <w:basedOn w:val="Normal"/>
    <w:rsid w:val="005D733B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76">
    <w:name w:val="xl76"/>
    <w:basedOn w:val="Normal"/>
    <w:rsid w:val="005D733B"/>
    <w:pPr>
      <w:spacing w:before="100" w:beforeAutospacing="1" w:after="100" w:afterAutospacing="1" w:line="240" w:lineRule="auto"/>
      <w:jc w:val="center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7">
    <w:name w:val="xl77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78">
    <w:name w:val="xl78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  <w:sz w:val="24"/>
      <w:szCs w:val="24"/>
    </w:rPr>
  </w:style>
  <w:style w:type="paragraph" w:customStyle="1" w:styleId="xl79">
    <w:name w:val="xl79"/>
    <w:basedOn w:val="Normal"/>
    <w:rsid w:val="005D73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80">
    <w:name w:val="xl80"/>
    <w:basedOn w:val="Normal"/>
    <w:rsid w:val="005D733B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82">
    <w:name w:val="xl82"/>
    <w:basedOn w:val="Normal"/>
    <w:rsid w:val="005D733B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xl83">
    <w:name w:val="xl83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4">
    <w:name w:val="xl84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5">
    <w:name w:val="xl85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xl86">
    <w:name w:val="xl86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link w:val="NoSpacingChar"/>
    <w:uiPriority w:val="1"/>
    <w:qFormat/>
    <w:rsid w:val="005D733B"/>
    <w:pPr>
      <w:spacing w:after="0" w:line="240" w:lineRule="auto"/>
    </w:pPr>
  </w:style>
  <w:style w:type="paragraph" w:customStyle="1" w:styleId="font5">
    <w:name w:val="font5"/>
    <w:basedOn w:val="Normal"/>
    <w:rsid w:val="005D733B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xl81">
    <w:name w:val="xl81"/>
    <w:basedOn w:val="Normal"/>
    <w:rsid w:val="005D733B"/>
    <w:pPr>
      <w:pBdr>
        <w:top w:val="single" w:sz="4" w:space="0" w:color="C0C0C0"/>
        <w:left w:val="single" w:sz="4" w:space="0" w:color="C0C0C0"/>
        <w:bottom w:val="single" w:sz="4" w:space="0" w:color="C0C0C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87">
    <w:name w:val="xl87"/>
    <w:basedOn w:val="Normal"/>
    <w:rsid w:val="005D73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rsid w:val="0012480F"/>
  </w:style>
  <w:style w:type="paragraph" w:customStyle="1" w:styleId="xl65">
    <w:name w:val="xl65"/>
    <w:basedOn w:val="Normal"/>
    <w:rsid w:val="002E5AC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xl66">
    <w:name w:val="xl66"/>
    <w:basedOn w:val="Normal"/>
    <w:rsid w:val="002E5ACB"/>
    <w:pPr>
      <w:pBdr>
        <w:top w:val="single" w:sz="4" w:space="0" w:color="C0C0C0"/>
        <w:left w:val="single" w:sz="4" w:space="0" w:color="C0C0C0"/>
        <w:bottom w:val="single" w:sz="4" w:space="0" w:color="C0C0C0"/>
        <w:right w:val="single" w:sz="4" w:space="0" w:color="C0C0C0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hilite2">
    <w:name w:val="hilite2"/>
    <w:basedOn w:val="DefaultParagraphFont"/>
    <w:rsid w:val="00D40686"/>
  </w:style>
  <w:style w:type="character" w:customStyle="1" w:styleId="hilite3">
    <w:name w:val="hilite3"/>
    <w:basedOn w:val="DefaultParagraphFont"/>
    <w:rsid w:val="00D40686"/>
  </w:style>
  <w:style w:type="character" w:customStyle="1" w:styleId="hilite4">
    <w:name w:val="hilite4"/>
    <w:basedOn w:val="DefaultParagraphFont"/>
    <w:rsid w:val="00D40686"/>
  </w:style>
  <w:style w:type="character" w:customStyle="1" w:styleId="hilite5">
    <w:name w:val="hilite5"/>
    <w:basedOn w:val="DefaultParagraphFont"/>
    <w:rsid w:val="00D40686"/>
  </w:style>
  <w:style w:type="character" w:customStyle="1" w:styleId="hilite">
    <w:name w:val="hilite"/>
    <w:basedOn w:val="DefaultParagraphFont"/>
    <w:rsid w:val="00D40686"/>
  </w:style>
  <w:style w:type="character" w:customStyle="1" w:styleId="Heading1Char">
    <w:name w:val="Heading 1 Char"/>
    <w:basedOn w:val="DefaultParagraphFont"/>
    <w:link w:val="Heading1"/>
    <w:uiPriority w:val="9"/>
    <w:rsid w:val="00F15847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D3440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4D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4D9C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3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2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5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2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3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2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9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436603">
          <w:marLeft w:val="0"/>
          <w:marRight w:val="0"/>
          <w:marTop w:val="0"/>
          <w:marBottom w:val="0"/>
          <w:divBdr>
            <w:top w:val="single" w:sz="6" w:space="5" w:color="A2A9B1"/>
            <w:left w:val="single" w:sz="6" w:space="5" w:color="A2A9B1"/>
            <w:bottom w:val="single" w:sz="6" w:space="5" w:color="A2A9B1"/>
            <w:right w:val="single" w:sz="6" w:space="5" w:color="A2A9B1"/>
          </w:divBdr>
        </w:div>
      </w:divsChild>
    </w:div>
    <w:div w:id="14439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9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1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6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2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64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07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62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1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5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3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71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3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28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14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2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66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77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1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4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92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6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309352">
          <w:marLeft w:val="0"/>
          <w:marRight w:val="0"/>
          <w:marTop w:val="0"/>
          <w:marBottom w:val="0"/>
          <w:divBdr>
            <w:top w:val="single" w:sz="6" w:space="5" w:color="A2A9B1"/>
            <w:left w:val="single" w:sz="6" w:space="5" w:color="A2A9B1"/>
            <w:bottom w:val="single" w:sz="6" w:space="5" w:color="A2A9B1"/>
            <w:right w:val="single" w:sz="6" w:space="5" w:color="A2A9B1"/>
          </w:divBdr>
        </w:div>
      </w:divsChild>
    </w:div>
    <w:div w:id="43864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43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8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9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2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0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3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8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5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1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3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0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67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0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29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89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35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44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1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25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2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5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65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7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14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1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83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32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95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06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38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20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2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3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0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35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2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2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4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36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8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56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76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8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72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43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4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0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93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9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39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601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66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5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7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57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8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6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03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2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35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5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37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9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0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6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8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80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30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84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86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0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31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19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2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63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8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91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12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3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27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53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7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76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26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33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1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74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82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5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3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05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6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63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5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94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4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7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8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60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9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90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00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8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3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9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7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1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6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43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0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3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64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85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2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85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8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0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2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16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5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0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59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6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6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40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1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91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07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2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83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0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1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8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0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1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71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50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7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4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07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67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2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75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02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48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1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88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://version10.5.string-db.org/newstring_cgi/show_network_section.pl?limit=0&amp;targetmode=proteins&amp;caller_identity=gene_cards&amp;network_flavor=evidence&amp;identifiers=9606.ENSP00000414303%0d%0a9606.ENSP00000397297%0d%0a9606.ENSP00000304669%0d%0a9606.ENSP00000339007%0d%0a9606.ENSP00000353483%0d%0a9606.ENSP00000260227%0d%0a9606.ENSP00000401303%0d%0a9606.ENSP00000340698%0d%0a9606.ENSP00000263967%0d%0a9606.ENSP00000265164%0d%0a9606.ENSP00000244007%0d%0a9606.ENSP00000269141%0d%0a9606.ENSP00000358525%0d%0a9606.ENSP00000274335%0d%0a9606.ENSP00000314458%0d%0a9606.ENSP00000178640%0d%0a9606.ENSP00000321209%0d%0a9606.ENSP00000250559%0d%0a9606.ENSP00000352157%0d%0a9606.ENSP00000264554%0d%0a9606.ENSP00000269305%0d%0a9606.ENSP00000348786%0d%0a9606.ENSP00000431418%0d%0a9606.ENSP00000356056%0d%0a9606.ENSP00000308938%0d%0a9606.ENSP00000364995%0d%0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73EA08-DBD2-4557-997C-A6C6848AFD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8864</Words>
  <Characters>221530</Characters>
  <Application>Microsoft Office Word</Application>
  <DocSecurity>0</DocSecurity>
  <Lines>1846</Lines>
  <Paragraphs>5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diana Univeristy</Company>
  <LinksUpToDate>false</LinksUpToDate>
  <CharactersWithSpaces>259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vey, Daniel</dc:creator>
  <cp:keywords/>
  <dc:description/>
  <cp:lastModifiedBy>Le-Niculescu, Helen T</cp:lastModifiedBy>
  <cp:revision>2</cp:revision>
  <cp:lastPrinted>2018-01-14T18:59:00Z</cp:lastPrinted>
  <dcterms:created xsi:type="dcterms:W3CDTF">2019-04-22T20:55:00Z</dcterms:created>
  <dcterms:modified xsi:type="dcterms:W3CDTF">2019-04-22T20:55:00Z</dcterms:modified>
</cp:coreProperties>
</file>